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46C5C6" w14:textId="60D03B39" w:rsidR="00D933E7" w:rsidRPr="00BA4A31" w:rsidRDefault="001A2AF9" w:rsidP="00BC489E">
      <w:pPr>
        <w:pStyle w:val="Title"/>
      </w:pPr>
      <w:r>
        <w:t>PERCOBAAN</w:t>
      </w:r>
      <w:r w:rsidR="00D933E7" w:rsidRPr="00BA4A31">
        <w:t xml:space="preserve"> </w:t>
      </w:r>
      <w:r>
        <w:t>3</w:t>
      </w:r>
      <w:r w:rsidR="00D933E7" w:rsidRPr="00BA4A31">
        <w:t xml:space="preserve"> </w:t>
      </w:r>
      <w:r>
        <w:t>– TUGAS BESAR</w:t>
      </w:r>
    </w:p>
    <w:p w14:paraId="34BDEAFF" w14:textId="7DF5E762" w:rsidR="001A2AF9" w:rsidRPr="00627B15" w:rsidRDefault="001B3C93" w:rsidP="00D03367">
      <w:pPr>
        <w:pStyle w:val="LABDAS02Penulis"/>
      </w:pPr>
      <w:r w:rsidRPr="00627B15">
        <w:t>Ahmad Aziz</w:t>
      </w:r>
      <w:r w:rsidR="001A2AF9" w:rsidRPr="00627B15">
        <w:t xml:space="preserve"> (</w:t>
      </w:r>
      <w:r w:rsidR="00BD6FB9" w:rsidRPr="00627B15">
        <w:t>13220034</w:t>
      </w:r>
      <w:r w:rsidR="001A2AF9" w:rsidRPr="00627B15">
        <w:t>)</w:t>
      </w:r>
    </w:p>
    <w:p w14:paraId="11ADAFAA" w14:textId="1EC95EF0" w:rsidR="001A2AF9" w:rsidRPr="00627B15" w:rsidRDefault="001B3C93" w:rsidP="00D03367">
      <w:pPr>
        <w:pStyle w:val="LABDAS02Penulis"/>
      </w:pPr>
      <w:r w:rsidRPr="00627B15">
        <w:t xml:space="preserve">Rafid Ahmad </w:t>
      </w:r>
      <w:r w:rsidR="004E45FB" w:rsidRPr="00627B15">
        <w:t>Rabbani</w:t>
      </w:r>
      <w:r w:rsidR="001A2AF9" w:rsidRPr="00627B15">
        <w:t xml:space="preserve"> (</w:t>
      </w:r>
      <w:r w:rsidR="004E45FB" w:rsidRPr="00627B15">
        <w:t>13222</w:t>
      </w:r>
      <w:r w:rsidR="0061028E" w:rsidRPr="00627B15">
        <w:t>004</w:t>
      </w:r>
      <w:r w:rsidR="001A2AF9" w:rsidRPr="00627B15">
        <w:t>)</w:t>
      </w:r>
    </w:p>
    <w:p w14:paraId="72860BA1" w14:textId="33D85725" w:rsidR="001A2AF9" w:rsidRDefault="00BD6FB9" w:rsidP="00D03367">
      <w:pPr>
        <w:pStyle w:val="LABDAS02Penulis"/>
      </w:pPr>
      <w:r>
        <w:t>Chessy Anggraini Putri Hendarsyah</w:t>
      </w:r>
      <w:r w:rsidR="001A2AF9">
        <w:t xml:space="preserve"> (</w:t>
      </w:r>
      <w:r>
        <w:t>13222084</w:t>
      </w:r>
      <w:r w:rsidR="001A2AF9">
        <w:t>)</w:t>
      </w:r>
    </w:p>
    <w:p w14:paraId="5126A5BA" w14:textId="73A91DCE" w:rsidR="001A2AF9" w:rsidRDefault="00BD6FB9" w:rsidP="00D03367">
      <w:pPr>
        <w:pStyle w:val="LABDAS02Penulis"/>
      </w:pPr>
      <w:r>
        <w:t xml:space="preserve">Farhan </w:t>
      </w:r>
      <w:r w:rsidR="00CF1CC6">
        <w:t>Revandi</w:t>
      </w:r>
      <w:r w:rsidR="00B80093">
        <w:t xml:space="preserve"> Suhirman</w:t>
      </w:r>
      <w:r w:rsidR="001A2AF9">
        <w:t xml:space="preserve"> (</w:t>
      </w:r>
      <w:r w:rsidR="00E64405">
        <w:t>13222096</w:t>
      </w:r>
      <w:r w:rsidR="001A2AF9">
        <w:t>)</w:t>
      </w:r>
    </w:p>
    <w:p w14:paraId="521E1724" w14:textId="58A871E8" w:rsidR="00BA4A31" w:rsidRPr="00BA4A31" w:rsidRDefault="001A2AF9" w:rsidP="00D03367">
      <w:pPr>
        <w:pStyle w:val="LABDAS02Penulis"/>
      </w:pPr>
      <w:r>
        <w:t>Rafi Ananta Alden</w:t>
      </w:r>
      <w:r w:rsidR="007566CA" w:rsidRPr="002449BD">
        <w:t xml:space="preserve"> (</w:t>
      </w:r>
      <w:r>
        <w:t>13222087</w:t>
      </w:r>
      <w:r w:rsidR="007566CA" w:rsidRPr="002449BD">
        <w:t>)</w:t>
      </w:r>
    </w:p>
    <w:p w14:paraId="676AB497" w14:textId="2356737F" w:rsidR="002B7488" w:rsidRPr="001A2AF9" w:rsidRDefault="002B7488" w:rsidP="00D03367">
      <w:pPr>
        <w:pStyle w:val="LABDAS03Asisten"/>
      </w:pPr>
      <w:r w:rsidRPr="001A2AF9">
        <w:t xml:space="preserve">Asisten: </w:t>
      </w:r>
      <w:r w:rsidR="003525DC">
        <w:t xml:space="preserve">Ganesha Indrayana Kusuma, </w:t>
      </w:r>
      <w:r w:rsidR="001A2AF9">
        <w:t>Yoga Wijanarko</w:t>
      </w:r>
    </w:p>
    <w:p w14:paraId="039EF002" w14:textId="3C689A6D" w:rsidR="002B7488" w:rsidRPr="001A2AF9" w:rsidRDefault="00512451" w:rsidP="00D03367">
      <w:pPr>
        <w:pStyle w:val="LABDAS04TanggalPraktikum"/>
      </w:pPr>
      <w:r w:rsidRPr="001A2AF9">
        <w:t>Tanggal</w:t>
      </w:r>
      <w:r w:rsidR="007566CA" w:rsidRPr="001A2AF9">
        <w:t xml:space="preserve"> </w:t>
      </w:r>
      <w:r w:rsidR="00B72071" w:rsidRPr="001A2AF9">
        <w:t>Percobaan</w:t>
      </w:r>
      <w:r w:rsidR="007566CA" w:rsidRPr="001A2AF9">
        <w:t xml:space="preserve">: </w:t>
      </w:r>
      <w:r w:rsidR="003525DC">
        <w:t>19</w:t>
      </w:r>
      <w:r w:rsidRPr="001A2AF9">
        <w:t>/</w:t>
      </w:r>
      <w:r w:rsidR="003525DC">
        <w:t>05</w:t>
      </w:r>
      <w:r w:rsidRPr="001A2AF9">
        <w:t>/</w:t>
      </w:r>
      <w:r w:rsidR="003525DC">
        <w:t>2025</w:t>
      </w:r>
    </w:p>
    <w:p w14:paraId="036A2677" w14:textId="45F767C4" w:rsidR="007566CA" w:rsidRPr="001A2AF9" w:rsidRDefault="00512451" w:rsidP="00D03367">
      <w:pPr>
        <w:pStyle w:val="LABDAS05KodeNamaMataKuliah"/>
      </w:pPr>
      <w:r w:rsidRPr="001A2AF9">
        <w:t>EL</w:t>
      </w:r>
      <w:r w:rsidR="003525DC">
        <w:t>3017 – Sistem Tenaga Elektrik</w:t>
      </w:r>
    </w:p>
    <w:p w14:paraId="1A525D61" w14:textId="77777777" w:rsidR="00086ADE" w:rsidRDefault="00E03026" w:rsidP="00D03367">
      <w:pPr>
        <w:pStyle w:val="LABDAS06Laboratorium"/>
      </w:pPr>
      <w:r w:rsidRPr="002449BD">
        <w:t xml:space="preserve">Laboratorium </w:t>
      </w:r>
      <w:r w:rsidR="00B72071" w:rsidRPr="002449BD">
        <w:t>Dasar</w:t>
      </w:r>
      <w:r w:rsidRPr="002449BD">
        <w:t xml:space="preserve"> Teknik Elektro</w:t>
      </w:r>
      <w:r w:rsidR="002449BD" w:rsidRPr="002449BD">
        <w:t xml:space="preserve"> -</w:t>
      </w:r>
      <w:r w:rsidR="00D933E7" w:rsidRPr="002449BD">
        <w:t xml:space="preserve"> </w:t>
      </w:r>
      <w:r w:rsidR="00B72071" w:rsidRPr="002449BD">
        <w:t>Sekolah T</w:t>
      </w:r>
      <w:r w:rsidR="00512451" w:rsidRPr="002449BD">
        <w:t>eknik Elektro dan Informatika</w:t>
      </w:r>
      <w:r w:rsidR="002449BD" w:rsidRPr="002449BD">
        <w:t xml:space="preserve"> </w:t>
      </w:r>
      <w:r w:rsidR="00B72071" w:rsidRPr="002449BD">
        <w:t>ITB</w:t>
      </w:r>
    </w:p>
    <w:p w14:paraId="64D503EA" w14:textId="77777777" w:rsidR="00086ADE" w:rsidRDefault="00086ADE" w:rsidP="00D03367"/>
    <w:p w14:paraId="5B041241" w14:textId="77777777" w:rsidR="00086ADE" w:rsidRPr="00086ADE" w:rsidRDefault="00086ADE" w:rsidP="00D03367">
      <w:pPr>
        <w:sectPr w:rsidR="00086ADE" w:rsidRPr="00086ADE" w:rsidSect="004E2DAE">
          <w:headerReference w:type="default" r:id="rId8"/>
          <w:footerReference w:type="default" r:id="rId9"/>
          <w:pgSz w:w="11906" w:h="16838"/>
          <w:pgMar w:top="873" w:right="873" w:bottom="873" w:left="1401" w:header="709" w:footer="709" w:gutter="0"/>
          <w:cols w:space="708"/>
          <w:docGrid w:linePitch="360"/>
        </w:sectPr>
      </w:pPr>
    </w:p>
    <w:p w14:paraId="463D372E" w14:textId="77777777" w:rsidR="00955248" w:rsidRPr="00B3775D" w:rsidRDefault="00B72071" w:rsidP="00D03367">
      <w:pPr>
        <w:pStyle w:val="LABDAS07Abstrak"/>
      </w:pPr>
      <w:r w:rsidRPr="005D1291">
        <w:t>Abstrak</w:t>
      </w:r>
    </w:p>
    <w:p w14:paraId="357ACB4F" w14:textId="77777777" w:rsidR="00B72071" w:rsidRPr="00EA28B9" w:rsidRDefault="000D5202" w:rsidP="00D03367">
      <w:pPr>
        <w:pStyle w:val="LABDAS08AbstrakIsi"/>
        <w:rPr>
          <w:lang w:val="sv-SE"/>
        </w:rPr>
      </w:pPr>
      <w:r w:rsidRPr="00EA28B9">
        <w:rPr>
          <w:lang w:val="sv-SE"/>
        </w:rPr>
        <w:t xml:space="preserve">Abstrak </w:t>
      </w:r>
      <w:r w:rsidR="00EC5879" w:rsidRPr="00EA28B9">
        <w:rPr>
          <w:lang w:val="sv-SE"/>
        </w:rPr>
        <w:t>menjelaskan secara singkat</w:t>
      </w:r>
      <w:r w:rsidR="004D49C2" w:rsidRPr="00EA28B9">
        <w:rPr>
          <w:lang w:val="sv-SE"/>
        </w:rPr>
        <w:t xml:space="preserve"> percobaan </w:t>
      </w:r>
      <w:r w:rsidRPr="00EA28B9">
        <w:rPr>
          <w:lang w:val="sv-SE"/>
        </w:rPr>
        <w:t xml:space="preserve">apa yang telah </w:t>
      </w:r>
      <w:r w:rsidR="004D49C2" w:rsidRPr="00EA28B9">
        <w:rPr>
          <w:lang w:val="sv-SE"/>
        </w:rPr>
        <w:t xml:space="preserve">dilakukan, bagaimana percobaan </w:t>
      </w:r>
      <w:r w:rsidRPr="00EA28B9">
        <w:rPr>
          <w:lang w:val="sv-SE"/>
        </w:rPr>
        <w:t>tersebut dilakukan dan hasil (kesimpulan) yang diperoleh</w:t>
      </w:r>
      <w:r w:rsidR="004D49C2" w:rsidRPr="00EA28B9">
        <w:rPr>
          <w:lang w:val="sv-SE"/>
        </w:rPr>
        <w:t>.</w:t>
      </w:r>
      <w:r w:rsidR="00DD5F68" w:rsidRPr="00EA28B9">
        <w:rPr>
          <w:lang w:val="sv-SE"/>
        </w:rPr>
        <w:t xml:space="preserve"> </w:t>
      </w:r>
      <w:r w:rsidR="00DA2E4A" w:rsidRPr="00EA28B9">
        <w:rPr>
          <w:lang w:val="sv-SE"/>
        </w:rPr>
        <w:t>Tiga hingga lima kata/ kelompok kata</w:t>
      </w:r>
      <w:r w:rsidR="005A2ACD" w:rsidRPr="00EA28B9">
        <w:rPr>
          <w:lang w:val="sv-SE"/>
        </w:rPr>
        <w:t xml:space="preserve"> penting </w:t>
      </w:r>
      <w:r w:rsidR="00DA2E4A" w:rsidRPr="00EA28B9">
        <w:rPr>
          <w:lang w:val="sv-SE"/>
        </w:rPr>
        <w:t>yang menjadi subjek bahasan di dalam laporan ini dituliskan pada Kata kunci.</w:t>
      </w:r>
    </w:p>
    <w:p w14:paraId="42D6693F" w14:textId="77777777" w:rsidR="00A55B01" w:rsidRPr="00EA28B9" w:rsidRDefault="004B7FAF" w:rsidP="00D03367">
      <w:pPr>
        <w:pStyle w:val="LABDAS09KataKunci"/>
        <w:rPr>
          <w:lang w:val="sv-SE"/>
        </w:rPr>
      </w:pPr>
      <w:r w:rsidRPr="00EA28B9">
        <w:rPr>
          <w:lang w:val="sv-SE"/>
        </w:rPr>
        <w:t xml:space="preserve">Kata kunci: Laporan, format, panduan. </w:t>
      </w:r>
    </w:p>
    <w:p w14:paraId="36905DAB" w14:textId="77777777" w:rsidR="00240A7F" w:rsidRPr="00312BAB" w:rsidRDefault="00C5267D" w:rsidP="00D03367">
      <w:pPr>
        <w:pStyle w:val="LABDAS10Bab"/>
      </w:pPr>
      <w:bookmarkStart w:id="0" w:name="_Toc202170965"/>
      <w:proofErr w:type="spellStart"/>
      <w:r w:rsidRPr="00312BAB">
        <w:t>Pendahul</w:t>
      </w:r>
      <w:r w:rsidR="00A55B01" w:rsidRPr="00312BAB">
        <w:t>uan</w:t>
      </w:r>
      <w:proofErr w:type="spellEnd"/>
      <w:r w:rsidR="00A55B01" w:rsidRPr="00312BAB">
        <w:t xml:space="preserve"> </w:t>
      </w:r>
      <w:bookmarkEnd w:id="0"/>
    </w:p>
    <w:p w14:paraId="1EAD2C63" w14:textId="58AB75BA" w:rsidR="00D03367" w:rsidRPr="00D03367" w:rsidRDefault="00471DC7" w:rsidP="00D03367">
      <w:pPr>
        <w:rPr>
          <w:lang w:val="id-ID"/>
        </w:rPr>
      </w:pPr>
      <w:r>
        <w:rPr>
          <w:lang w:val="id-ID"/>
        </w:rPr>
        <w:t xml:space="preserve">Pada Modul Tubes Besar, dilakukan </w:t>
      </w:r>
      <w:r w:rsidR="00D03367" w:rsidRPr="00D03367">
        <w:rPr>
          <w:lang w:val="id-ID"/>
        </w:rPr>
        <w:t xml:space="preserve"> </w:t>
      </w:r>
      <w:r>
        <w:rPr>
          <w:lang w:val="id-ID"/>
        </w:rPr>
        <w:t>perancangan dan simulasi</w:t>
      </w:r>
      <w:r w:rsidR="00D03367" w:rsidRPr="00D03367">
        <w:rPr>
          <w:lang w:val="id-ID"/>
        </w:rPr>
        <w:t xml:space="preserve"> sistem tenaga listrik untuk memenuhi kebutuhan beban di suatu kota dengan mempertimbangkan berbagai </w:t>
      </w:r>
      <w:r w:rsidR="009F1516">
        <w:rPr>
          <w:lang w:val="id-ID"/>
        </w:rPr>
        <w:t xml:space="preserve">parameter dan batasan yang </w:t>
      </w:r>
      <w:r w:rsidR="009023FE">
        <w:rPr>
          <w:lang w:val="id-ID"/>
        </w:rPr>
        <w:t xml:space="preserve">telah </w:t>
      </w:r>
      <w:r w:rsidR="009F1516">
        <w:rPr>
          <w:lang w:val="id-ID"/>
        </w:rPr>
        <w:t>ditentukan</w:t>
      </w:r>
      <w:r w:rsidR="00D03367" w:rsidRPr="00D03367">
        <w:rPr>
          <w:lang w:val="id-ID"/>
        </w:rPr>
        <w:t xml:space="preserve">. Percobaan </w:t>
      </w:r>
      <w:r w:rsidR="00BF738F">
        <w:rPr>
          <w:lang w:val="id-ID"/>
        </w:rPr>
        <w:t xml:space="preserve">dalam modul </w:t>
      </w:r>
      <w:r w:rsidR="00D03367" w:rsidRPr="00D03367">
        <w:rPr>
          <w:lang w:val="id-ID"/>
        </w:rPr>
        <w:t xml:space="preserve">ini </w:t>
      </w:r>
      <w:r w:rsidR="00BF738F">
        <w:rPr>
          <w:lang w:val="id-ID"/>
        </w:rPr>
        <w:t>dilakukan dengan menggunakan</w:t>
      </w:r>
      <w:r w:rsidR="007F6E50">
        <w:rPr>
          <w:lang w:val="id-ID"/>
        </w:rPr>
        <w:t xml:space="preserve"> </w:t>
      </w:r>
      <w:r w:rsidR="00D03367" w:rsidRPr="00D03367">
        <w:rPr>
          <w:lang w:val="id-ID"/>
        </w:rPr>
        <w:t xml:space="preserve"> MATLAB Simulink dan SimPowerSystems™ untuk memodelkan jaringan distribusi, menganalisis aliran daya (</w:t>
      </w:r>
      <w:r w:rsidR="00D03367" w:rsidRPr="007F6E50">
        <w:rPr>
          <w:i/>
          <w:iCs/>
          <w:lang w:val="id-ID"/>
        </w:rPr>
        <w:t>load flow</w:t>
      </w:r>
      <w:r w:rsidR="00D03367" w:rsidRPr="00D03367">
        <w:rPr>
          <w:lang w:val="id-ID"/>
        </w:rPr>
        <w:t xml:space="preserve">), serta mengevaluasi kinerja sistem dalam kondisi normal dan darurat. </w:t>
      </w:r>
      <w:r w:rsidR="00704FCE">
        <w:rPr>
          <w:lang w:val="id-ID"/>
        </w:rPr>
        <w:t>Modul ini bertujuan untuk memahami</w:t>
      </w:r>
      <w:r w:rsidR="00D03367" w:rsidRPr="00D03367">
        <w:rPr>
          <w:lang w:val="id-ID"/>
        </w:rPr>
        <w:t xml:space="preserve"> karakteristik pembangkit listrik (PLTP, PLTU, PLTA, PLTB), distribusi beban berdasarkan waktu operasional, serta teknik</w:t>
      </w:r>
      <w:r w:rsidR="00B52CFC">
        <w:rPr>
          <w:lang w:val="id-ID"/>
        </w:rPr>
        <w:t>-teknik</w:t>
      </w:r>
      <w:r w:rsidR="00D03367" w:rsidRPr="00D03367">
        <w:rPr>
          <w:lang w:val="id-ID"/>
        </w:rPr>
        <w:t xml:space="preserve"> optimasi untuk menjaga stabilitas tegangan dan faktor daya</w:t>
      </w:r>
      <w:r w:rsidR="00B52CFC">
        <w:rPr>
          <w:lang w:val="id-ID"/>
        </w:rPr>
        <w:t xml:space="preserve"> dalam sistem yang dirancang</w:t>
      </w:r>
      <w:r w:rsidR="00D03367" w:rsidRPr="00D03367">
        <w:rPr>
          <w:lang w:val="id-ID"/>
        </w:rPr>
        <w:t>.</w:t>
      </w:r>
    </w:p>
    <w:p w14:paraId="5B664369" w14:textId="276A4116" w:rsidR="00B90705" w:rsidRPr="00D03367" w:rsidRDefault="00D03367" w:rsidP="00D03367">
      <w:pPr>
        <w:rPr>
          <w:lang w:val="id-ID"/>
        </w:rPr>
      </w:pPr>
      <w:r w:rsidRPr="00D03367">
        <w:rPr>
          <w:lang w:val="id-ID"/>
        </w:rPr>
        <w:t>Fokus percobaan</w:t>
      </w:r>
      <w:r w:rsidR="00CF0906">
        <w:rPr>
          <w:lang w:val="id-ID"/>
        </w:rPr>
        <w:t xml:space="preserve"> dalam modul ini</w:t>
      </w:r>
      <w:r w:rsidRPr="00D03367">
        <w:rPr>
          <w:lang w:val="id-ID"/>
        </w:rPr>
        <w:t xml:space="preserve"> meliputi penjadwalan beban, penentuan kapasitas saluran dan trafo, serta analisis </w:t>
      </w:r>
      <w:r w:rsidR="00CF0906">
        <w:rPr>
          <w:lang w:val="id-ID"/>
        </w:rPr>
        <w:t>gangguan simetris</w:t>
      </w:r>
      <w:r w:rsidRPr="00D03367">
        <w:rPr>
          <w:lang w:val="id-ID"/>
        </w:rPr>
        <w:t xml:space="preserve"> untuk mengantisipasi gangguan pada sistem. Selain itu, praktikan akan merancang strategi operasi pembangkit dalam berbagai skenario, </w:t>
      </w:r>
      <w:r w:rsidR="009B640F">
        <w:rPr>
          <w:lang w:val="id-ID"/>
        </w:rPr>
        <w:t>terutama</w:t>
      </w:r>
      <w:r w:rsidRPr="00D03367">
        <w:rPr>
          <w:lang w:val="id-ID"/>
        </w:rPr>
        <w:t xml:space="preserve"> kondisi darurat ketika hanya beban prioritas yang disuplai. Melalui praktikum ini, </w:t>
      </w:r>
      <w:r w:rsidR="00036473">
        <w:rPr>
          <w:lang w:val="id-ID"/>
        </w:rPr>
        <w:t xml:space="preserve">praktikan </w:t>
      </w:r>
      <w:r w:rsidRPr="00D03367">
        <w:rPr>
          <w:lang w:val="id-ID"/>
        </w:rPr>
        <w:t xml:space="preserve">diharapkan </w:t>
      </w:r>
      <w:r w:rsidR="00036473">
        <w:rPr>
          <w:lang w:val="id-ID"/>
        </w:rPr>
        <w:t>agar</w:t>
      </w:r>
      <w:r w:rsidRPr="00D03367">
        <w:rPr>
          <w:lang w:val="id-ID"/>
        </w:rPr>
        <w:t xml:space="preserve"> mampu memahami prinsip perencanaan sistem tenaga listrik, menerapkan studi aliran daya, dan mengembangkan solusi berbasis simulasi </w:t>
      </w:r>
      <w:r w:rsidR="00706B6C">
        <w:rPr>
          <w:lang w:val="id-ID"/>
        </w:rPr>
        <w:t>sebagai bekal dalam memecahkan permasalahan</w:t>
      </w:r>
      <w:r w:rsidRPr="00D03367">
        <w:rPr>
          <w:lang w:val="id-ID"/>
        </w:rPr>
        <w:t xml:space="preserve"> </w:t>
      </w:r>
      <w:r w:rsidR="004D4F5A">
        <w:rPr>
          <w:lang w:val="id-ID"/>
        </w:rPr>
        <w:t>rekayasa</w:t>
      </w:r>
      <w:r w:rsidRPr="00D03367">
        <w:rPr>
          <w:lang w:val="id-ID"/>
        </w:rPr>
        <w:t xml:space="preserve"> di dunia nyata</w:t>
      </w:r>
      <w:r w:rsidR="004D4F5A">
        <w:rPr>
          <w:lang w:val="id-ID"/>
        </w:rPr>
        <w:t>, terutama mengenai sistem tenaga elektrik</w:t>
      </w:r>
      <w:r w:rsidRPr="00D03367">
        <w:rPr>
          <w:lang w:val="id-ID"/>
        </w:rPr>
        <w:t>.</w:t>
      </w:r>
    </w:p>
    <w:p w14:paraId="7D34E842" w14:textId="77777777" w:rsidR="002E3576" w:rsidRPr="0047565C" w:rsidRDefault="00050238" w:rsidP="00D03367">
      <w:pPr>
        <w:pStyle w:val="LABDAS10Bab"/>
      </w:pPr>
      <w:r>
        <w:t>Studi Pustaka</w:t>
      </w:r>
    </w:p>
    <w:p w14:paraId="50089BB2" w14:textId="200F20FB" w:rsidR="00240A7F" w:rsidRPr="0047565C" w:rsidRDefault="00EA28B9" w:rsidP="00851641">
      <w:pPr>
        <w:pStyle w:val="Heading2"/>
      </w:pPr>
      <w:bookmarkStart w:id="1" w:name="_Toc202170967"/>
      <w:r>
        <w:t>Analisis Aliran Daya</w:t>
      </w:r>
      <w:r w:rsidR="00EF4B49">
        <w:t xml:space="preserve"> </w:t>
      </w:r>
      <w:bookmarkEnd w:id="1"/>
    </w:p>
    <w:p w14:paraId="7549DFB1" w14:textId="6EE739B6" w:rsidR="00240A7F" w:rsidRDefault="00394297" w:rsidP="00D03367">
      <w:pPr>
        <w:pStyle w:val="LABDAS11BabIsi"/>
        <w:rPr>
          <w:lang w:val="sv-SE"/>
        </w:rPr>
      </w:pPr>
      <w:r w:rsidRPr="00394297">
        <w:rPr>
          <w:lang w:val="sv-SE"/>
        </w:rPr>
        <w:t>Analisis aliran daya, umumnya dikenal sebagai studi aliran beban, adalah perhitungan penting dalam perencanaan, penjadwalan ekonomi, dan kontrol sistem tenaga listrik yang ada serta perencanaan ekspansinya di masa depan</w:t>
      </w:r>
      <w:r w:rsidR="0089481C">
        <w:rPr>
          <w:lang w:val="sv-SE"/>
        </w:rPr>
        <w:t xml:space="preserve"> </w:t>
      </w:r>
      <w:r w:rsidR="0089481C">
        <w:rPr>
          <w:lang w:val="sv-SE"/>
        </w:rPr>
        <w:fldChar w:fldCharType="begin"/>
      </w:r>
      <w:r w:rsidR="0089481C">
        <w:rPr>
          <w:lang w:val="sv-SE"/>
        </w:rPr>
        <w:instrText xml:space="preserve"> ADDIN ZOTERO_ITEM CSL_CITATION {"citationID":"9TfNrcRS","properties":{"formattedCitation":"[1]","plainCitation":"[1]","noteIndex":0},"citationItems":[{"id":436,"uris":["http://zotero.org/users/local/8itZ52aJ/items/D7X4KQXL"],"itemData":{"id":436,"type":"document","title":"Modul EL3217 STE Terbaru.pdf"}}],"schema":"https://github.com/citation-style-language/schema/raw/master/csl-citation.json"} </w:instrText>
      </w:r>
      <w:r w:rsidR="0089481C">
        <w:rPr>
          <w:lang w:val="sv-SE"/>
        </w:rPr>
        <w:fldChar w:fldCharType="separate"/>
      </w:r>
      <w:r w:rsidR="0089481C" w:rsidRPr="00627B15">
        <w:rPr>
          <w:lang w:val="sv-SE"/>
        </w:rPr>
        <w:t>[1]</w:t>
      </w:r>
      <w:r w:rsidR="0089481C">
        <w:rPr>
          <w:lang w:val="sv-SE"/>
        </w:rPr>
        <w:fldChar w:fldCharType="end"/>
      </w:r>
      <w:r w:rsidRPr="00394297">
        <w:rPr>
          <w:lang w:val="sv-SE"/>
        </w:rPr>
        <w:t>. Studi ini bertujuan menentukan besaran dan sudut fasa tegangan pada setiap bus serta aliran daya aktif dan reaktif pada setiap jalur dalam sistem tenaga listrik dalam kondisi operasi tunak (</w:t>
      </w:r>
      <w:r w:rsidRPr="00394297">
        <w:rPr>
          <w:i/>
          <w:iCs/>
          <w:lang w:val="sv-SE"/>
        </w:rPr>
        <w:t>steady state</w:t>
      </w:r>
      <w:r w:rsidRPr="00394297">
        <w:rPr>
          <w:lang w:val="sv-SE"/>
        </w:rPr>
        <w:t>). Informasi yang diperoleh dari studi aliran daya sangat dibutuhkan guna mengevaluasi performansi sistem tenaga dan menganalisis kondisi pembangkitan atau pun pembebanan. Permasalahan mendasar yang dipecahkan adalah menemukan aliran daya pada setiap saluran dan transformator di jaringan, serta besar tegangan dan sudut fasa pada setiap busbar setelah data konsumsi daya pada titik-titik beban dan produksi daya pada sisi generator diketahui.</w:t>
      </w:r>
    </w:p>
    <w:p w14:paraId="4BEBA521" w14:textId="77777777" w:rsidR="00DF30F3" w:rsidRDefault="00DF30F3" w:rsidP="00DF30F3">
      <w:pPr>
        <w:pStyle w:val="LABDAS11BabIsi"/>
        <w:rPr>
          <w:lang w:val="en-US"/>
        </w:rPr>
      </w:pPr>
      <w:r>
        <w:rPr>
          <w:noProof/>
        </w:rPr>
        <w:drawing>
          <wp:inline distT="0" distB="0" distL="0" distR="0" wp14:anchorId="42CEF761" wp14:editId="18F524D3">
            <wp:extent cx="2861945" cy="1677035"/>
            <wp:effectExtent l="0" t="0" r="0" b="0"/>
            <wp:docPr id="1678557638" name="Picture 3" descr="Generator Capability Curve with Lim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or Capability Curve with Limit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1945" cy="1677035"/>
                    </a:xfrm>
                    <a:prstGeom prst="rect">
                      <a:avLst/>
                    </a:prstGeom>
                    <a:noFill/>
                    <a:ln>
                      <a:noFill/>
                    </a:ln>
                  </pic:spPr>
                </pic:pic>
              </a:graphicData>
            </a:graphic>
          </wp:inline>
        </w:drawing>
      </w:r>
    </w:p>
    <w:p w14:paraId="43667036" w14:textId="12812383" w:rsidR="00DF30F3" w:rsidRDefault="00DF30F3" w:rsidP="00DF30F3">
      <w:pPr>
        <w:pStyle w:val="Caption"/>
      </w:pPr>
      <w:r>
        <w:t>Gambar 2-1-1 Kurva Kapabilitas Daya</w:t>
      </w:r>
      <w:r w:rsidR="00CB6A5A">
        <w:t xml:space="preserve"> </w:t>
      </w:r>
      <w:r w:rsidR="00CB6A5A">
        <w:fldChar w:fldCharType="begin"/>
      </w:r>
      <w:r w:rsidR="00CB6A5A">
        <w:instrText xml:space="preserve"> ADDIN ZOTERO_ITEM CSL_CITATION {"citationID":"oW7LumrN","properties":{"formattedCitation":"[2]","plainCitation":"[2]","noteIndex":0},"citationItems":[{"id":446,"uris":["http://zotero.org/users/local/8itZ52aJ/items/72NYNT6J"],"itemData":{"id":446,"type":"webpage","title":"What is Generator Capability Curve?","URL":"https://electengmaterials.com/what-is-generator-capability-curve/","accessed":{"date-parts":[["2025",5,18]]}}}],"schema":"https://github.com/citation-style-language/schema/raw/master/csl-citation.json"} </w:instrText>
      </w:r>
      <w:r w:rsidR="00CB6A5A">
        <w:fldChar w:fldCharType="separate"/>
      </w:r>
      <w:r w:rsidR="00CB6A5A" w:rsidRPr="00CB6A5A">
        <w:t>[2]</w:t>
      </w:r>
      <w:r w:rsidR="00CB6A5A">
        <w:fldChar w:fldCharType="end"/>
      </w:r>
    </w:p>
    <w:p w14:paraId="71CD78EC" w14:textId="77777777" w:rsidR="00012EDC" w:rsidRPr="00871C38" w:rsidRDefault="00012EDC" w:rsidP="00012EDC">
      <w:pPr>
        <w:pStyle w:val="LABDAS11BabIsi"/>
        <w:rPr>
          <w:lang w:val="id-ID"/>
        </w:rPr>
      </w:pPr>
      <w:r w:rsidRPr="00871C38">
        <w:rPr>
          <w:lang w:val="id-ID"/>
        </w:rPr>
        <w:t>Pada setiap bus dalam sistem tenaga listrik, terdapat empat besaran utama:</w:t>
      </w:r>
    </w:p>
    <w:p w14:paraId="72A4EFB7" w14:textId="77777777" w:rsidR="00012EDC" w:rsidRPr="00871C38" w:rsidRDefault="00012EDC" w:rsidP="00CD1F3C">
      <w:pPr>
        <w:pStyle w:val="LABDAS11BabIsi"/>
        <w:numPr>
          <w:ilvl w:val="0"/>
          <w:numId w:val="3"/>
        </w:numPr>
        <w:rPr>
          <w:lang w:val="id-ID"/>
        </w:rPr>
      </w:pPr>
      <w:r w:rsidRPr="00871C38">
        <w:rPr>
          <w:lang w:val="id-ID"/>
        </w:rPr>
        <w:t>Daya aktif (P) dengan satuan Megawatt (MW).</w:t>
      </w:r>
    </w:p>
    <w:p w14:paraId="3C8D3498" w14:textId="77777777" w:rsidR="00012EDC" w:rsidRPr="00871C38" w:rsidRDefault="00012EDC" w:rsidP="00CD1F3C">
      <w:pPr>
        <w:pStyle w:val="LABDAS11BabIsi"/>
        <w:numPr>
          <w:ilvl w:val="0"/>
          <w:numId w:val="3"/>
        </w:numPr>
        <w:rPr>
          <w:lang w:val="id-ID"/>
        </w:rPr>
      </w:pPr>
      <w:r w:rsidRPr="00871C38">
        <w:rPr>
          <w:lang w:val="id-ID"/>
        </w:rPr>
        <w:t>Daya reaktif (Q) dengan satuan Megavolt-Ampere-Reaktif (MVAR).</w:t>
      </w:r>
    </w:p>
    <w:p w14:paraId="10278177" w14:textId="77777777" w:rsidR="00012EDC" w:rsidRPr="00871C38" w:rsidRDefault="00012EDC" w:rsidP="00CD1F3C">
      <w:pPr>
        <w:pStyle w:val="LABDAS11BabIsi"/>
        <w:numPr>
          <w:ilvl w:val="0"/>
          <w:numId w:val="3"/>
        </w:numPr>
        <w:rPr>
          <w:lang w:val="id-ID"/>
        </w:rPr>
      </w:pPr>
      <w:r w:rsidRPr="00871C38">
        <w:rPr>
          <w:lang w:val="id-ID"/>
        </w:rPr>
        <w:t>Harga skalar tegangan (</w:t>
      </w:r>
      <w:r w:rsidRPr="00871C38">
        <w:rPr>
          <w:rFonts w:ascii="Cambria Math" w:hAnsi="Cambria Math" w:cs="Cambria Math"/>
          <w:lang w:val="id-ID"/>
        </w:rPr>
        <w:t>∣</w:t>
      </w:r>
      <w:r w:rsidRPr="00871C38">
        <w:rPr>
          <w:lang w:val="id-ID"/>
        </w:rPr>
        <w:t>V</w:t>
      </w:r>
      <w:r w:rsidRPr="00871C38">
        <w:rPr>
          <w:rFonts w:ascii="Cambria Math" w:hAnsi="Cambria Math" w:cs="Cambria Math"/>
          <w:lang w:val="id-ID"/>
        </w:rPr>
        <w:t>∣</w:t>
      </w:r>
      <w:r w:rsidRPr="00871C38">
        <w:rPr>
          <w:lang w:val="id-ID"/>
        </w:rPr>
        <w:t>).</w:t>
      </w:r>
    </w:p>
    <w:p w14:paraId="569E6854" w14:textId="77777777" w:rsidR="00012EDC" w:rsidRPr="00871C38" w:rsidRDefault="00012EDC" w:rsidP="00CD1F3C">
      <w:pPr>
        <w:pStyle w:val="LABDAS11BabIsi"/>
        <w:numPr>
          <w:ilvl w:val="0"/>
          <w:numId w:val="3"/>
        </w:numPr>
        <w:rPr>
          <w:lang w:val="id-ID"/>
        </w:rPr>
      </w:pPr>
      <w:r w:rsidRPr="00871C38">
        <w:rPr>
          <w:lang w:val="id-ID"/>
        </w:rPr>
        <w:t>Sudut fasa tegangan (θ).</w:t>
      </w:r>
    </w:p>
    <w:p w14:paraId="16153DE7" w14:textId="77777777" w:rsidR="00012EDC" w:rsidRPr="00871C38" w:rsidRDefault="00012EDC" w:rsidP="00012EDC">
      <w:pPr>
        <w:pStyle w:val="LABDAS11BabIsi"/>
        <w:rPr>
          <w:lang w:val="id-ID"/>
        </w:rPr>
      </w:pPr>
      <w:r w:rsidRPr="00871C38">
        <w:rPr>
          <w:lang w:val="id-ID"/>
        </w:rPr>
        <w:t>Dalam studi aliran daya, pada setiap bus hanya dua dari empat besaran ini yang ditentukan, sementara dua besaran lainnya merupakan hasil perhitungan</w:t>
      </w:r>
      <w:r>
        <w:rPr>
          <w:lang w:val="id-ID"/>
        </w:rPr>
        <w:t>, [3]</w:t>
      </w:r>
      <w:r w:rsidRPr="00871C38">
        <w:rPr>
          <w:lang w:val="id-ID"/>
        </w:rPr>
        <w:t>.</w:t>
      </w:r>
    </w:p>
    <w:p w14:paraId="47F48329" w14:textId="77777777" w:rsidR="00012EDC" w:rsidRDefault="00012EDC" w:rsidP="00012EDC">
      <w:pPr>
        <w:pStyle w:val="LABDAS11BabIsi"/>
        <w:rPr>
          <w:lang w:val="id-ID"/>
        </w:rPr>
      </w:pPr>
      <w:r w:rsidRPr="00871C38">
        <w:rPr>
          <w:lang w:val="id-ID"/>
        </w:rPr>
        <w:t>Hubungan antara daya, tegangan, dan arus dalam bentuk kompleks dapat dinyatakan sebagai:</w:t>
      </w:r>
    </w:p>
    <w:p w14:paraId="0A58973C" w14:textId="77777777" w:rsidR="00012EDC" w:rsidRDefault="00012EDC" w:rsidP="00012EDC">
      <w:pPr>
        <w:pStyle w:val="LABDAS11BabIsi"/>
        <w:jc w:val="center"/>
        <w:rPr>
          <w:lang w:val="id-ID"/>
        </w:rPr>
      </w:pPr>
      <m:oMathPara>
        <m:oMath>
          <m:r>
            <w:rPr>
              <w:rFonts w:ascii="Cambria Math" w:hAnsi="Cambria Math"/>
              <w:lang w:val="id-ID"/>
            </w:rPr>
            <m:t>S=P+jQ=V</m:t>
          </m:r>
          <m:sSup>
            <m:sSupPr>
              <m:ctrlPr>
                <w:rPr>
                  <w:rFonts w:ascii="Cambria Math" w:hAnsi="Cambria Math"/>
                  <w:lang w:val="id-ID"/>
                </w:rPr>
              </m:ctrlPr>
            </m:sSupPr>
            <m:e>
              <m:r>
                <w:rPr>
                  <w:rFonts w:ascii="Cambria Math" w:hAnsi="Cambria Math"/>
                  <w:lang w:val="id-ID"/>
                </w:rPr>
                <m:t>I</m:t>
              </m:r>
            </m:e>
            <m:sup>
              <m:r>
                <w:rPr>
                  <w:rFonts w:ascii="Cambria Math" w:hAnsi="Cambria Math"/>
                  <w:lang w:val="id-ID"/>
                </w:rPr>
                <m:t>*</m:t>
              </m:r>
            </m:sup>
          </m:sSup>
        </m:oMath>
      </m:oMathPara>
    </w:p>
    <w:p w14:paraId="5646B653" w14:textId="03AE9C63" w:rsidR="00012EDC" w:rsidRDefault="00012EDC" w:rsidP="00012EDC">
      <w:pPr>
        <w:pStyle w:val="LABDAS11BabIsi"/>
        <w:rPr>
          <w:lang w:val="id-ID"/>
        </w:rPr>
      </w:pPr>
      <w:r w:rsidRPr="00871C38">
        <w:rPr>
          <w:lang w:val="id-ID"/>
        </w:rPr>
        <w:t>di mana S adalah daya semu (kompleks), V adalah tegangan kompleks, dan I</w:t>
      </w:r>
      <w:r w:rsidRPr="00871C38">
        <w:rPr>
          <w:rFonts w:ascii="Cambria Math" w:hAnsi="Cambria Math" w:cs="Cambria Math"/>
          <w:lang w:val="id-ID"/>
        </w:rPr>
        <w:t>∗</w:t>
      </w:r>
      <w:r w:rsidRPr="00871C38">
        <w:rPr>
          <w:lang w:val="id-ID"/>
        </w:rPr>
        <w:t xml:space="preserve"> adalah konjugat arus kompleks.</w:t>
      </w:r>
    </w:p>
    <w:p w14:paraId="27F176E7" w14:textId="77777777" w:rsidR="00936761" w:rsidRPr="00A57436" w:rsidRDefault="00936761" w:rsidP="00936761">
      <w:pPr>
        <w:pStyle w:val="LABDAS11BabIsi"/>
        <w:rPr>
          <w:lang w:val="id-ID"/>
        </w:rPr>
      </w:pPr>
      <w:r w:rsidRPr="00A57436">
        <w:rPr>
          <w:lang w:val="id-ID"/>
        </w:rPr>
        <w:t>Dalam analisis sistem tenaga listrik, busbar diklasifikasikan menjadi tiga jenis berdasarkan besaran yang diketahui:</w:t>
      </w:r>
    </w:p>
    <w:p w14:paraId="756B4DBD" w14:textId="77777777" w:rsidR="00936761" w:rsidRPr="00A57436" w:rsidRDefault="00936761" w:rsidP="00CD1F3C">
      <w:pPr>
        <w:pStyle w:val="LABDAS11BabIsi"/>
        <w:numPr>
          <w:ilvl w:val="0"/>
          <w:numId w:val="4"/>
        </w:numPr>
        <w:rPr>
          <w:lang w:val="id-ID"/>
        </w:rPr>
      </w:pPr>
      <w:r w:rsidRPr="00A57436">
        <w:rPr>
          <w:b/>
          <w:bCs/>
          <w:i/>
          <w:iCs/>
          <w:lang w:val="id-ID"/>
        </w:rPr>
        <w:t>Slack Bus</w:t>
      </w:r>
      <w:r w:rsidRPr="00A57436">
        <w:rPr>
          <w:b/>
          <w:bCs/>
          <w:lang w:val="id-ID"/>
        </w:rPr>
        <w:t xml:space="preserve"> (</w:t>
      </w:r>
      <w:r w:rsidRPr="00A57436">
        <w:rPr>
          <w:b/>
          <w:bCs/>
          <w:i/>
          <w:iCs/>
          <w:lang w:val="id-ID"/>
        </w:rPr>
        <w:t>Swing Bus</w:t>
      </w:r>
      <w:r w:rsidRPr="00A57436">
        <w:rPr>
          <w:b/>
          <w:bCs/>
          <w:lang w:val="id-ID"/>
        </w:rPr>
        <w:t xml:space="preserve"> atau Bus Referensi):</w:t>
      </w:r>
      <w:r w:rsidRPr="00A57436">
        <w:rPr>
          <w:lang w:val="id-ID"/>
        </w:rPr>
        <w:t xml:space="preserve"> Pada bus ini, besaran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xml:space="preserve">) dan sudut fasa tegangan (θ) ditentukan. </w:t>
      </w:r>
      <w:r w:rsidRPr="00A57436">
        <w:rPr>
          <w:i/>
          <w:iCs/>
          <w:lang w:val="id-ID"/>
        </w:rPr>
        <w:t>Slack bus</w:t>
      </w:r>
      <w:r w:rsidRPr="00A57436">
        <w:rPr>
          <w:lang w:val="id-ID"/>
        </w:rPr>
        <w:t xml:space="preserve"> berfungsi sebagai penyeimbang sistem yang menyuplai kekurangan atau menyerap kelebihan daya aktif (P) dan daya reaktif (Q), termasuk rugi-rugi daya pada saluran transmisi, karena rugi-rugi ini baru diketahui setelah solusi aliran daya diperoleh.</w:t>
      </w:r>
    </w:p>
    <w:p w14:paraId="309232FD" w14:textId="77777777" w:rsidR="00936761" w:rsidRPr="00A57436" w:rsidRDefault="00936761" w:rsidP="00CD1F3C">
      <w:pPr>
        <w:pStyle w:val="LABDAS11BabIsi"/>
        <w:numPr>
          <w:ilvl w:val="0"/>
          <w:numId w:val="4"/>
        </w:numPr>
        <w:rPr>
          <w:lang w:val="id-ID"/>
        </w:rPr>
      </w:pPr>
      <w:r w:rsidRPr="00A57436">
        <w:rPr>
          <w:b/>
          <w:bCs/>
          <w:lang w:val="id-ID"/>
        </w:rPr>
        <w:t xml:space="preserve">Bus Generator (PV Bus atau </w:t>
      </w:r>
      <w:r w:rsidRPr="00A57436">
        <w:rPr>
          <w:b/>
          <w:bCs/>
          <w:i/>
          <w:iCs/>
          <w:lang w:val="id-ID"/>
        </w:rPr>
        <w:t>Voltage Controlled Bus</w:t>
      </w:r>
      <w:r w:rsidRPr="00A57436">
        <w:rPr>
          <w:b/>
          <w:bCs/>
          <w:lang w:val="id-ID"/>
        </w:rPr>
        <w:t>):</w:t>
      </w:r>
      <w:r w:rsidRPr="00A57436">
        <w:rPr>
          <w:lang w:val="id-ID"/>
        </w:rPr>
        <w:t xml:space="preserve"> Pada bus ini, daya aktif (P) dan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itentukan. Daya reaktif (Q) dan sudut fasa tegangan (θ) dihitung. Bus ini biasanya mewakili terminal generator yang mengontrol tegangan pada bus tersebut.</w:t>
      </w:r>
    </w:p>
    <w:p w14:paraId="4559FAA5" w14:textId="73BAD9F7" w:rsidR="00936761" w:rsidRDefault="00936761" w:rsidP="00936761">
      <w:pPr>
        <w:pStyle w:val="LABDAS11BabIsi"/>
        <w:rPr>
          <w:lang w:val="id-ID"/>
        </w:rPr>
      </w:pPr>
      <w:r w:rsidRPr="00A57436">
        <w:rPr>
          <w:b/>
          <w:bCs/>
          <w:lang w:val="id-ID"/>
        </w:rPr>
        <w:t xml:space="preserve">Bus Beban (PQ Bus atau </w:t>
      </w:r>
      <w:r w:rsidRPr="00A57436">
        <w:rPr>
          <w:b/>
          <w:bCs/>
          <w:i/>
          <w:iCs/>
          <w:lang w:val="id-ID"/>
        </w:rPr>
        <w:t>Load Bus</w:t>
      </w:r>
      <w:r w:rsidRPr="00A57436">
        <w:rPr>
          <w:b/>
          <w:bCs/>
          <w:lang w:val="id-ID"/>
        </w:rPr>
        <w:t>):</w:t>
      </w:r>
      <w:r w:rsidRPr="00A57436">
        <w:rPr>
          <w:lang w:val="id-ID"/>
        </w:rPr>
        <w:t xml:space="preserve"> Pada bus ini, daya aktif (P) dan daya reaktif (Q) yang dikonsumsi beban ditentukan (biasanya bernilai negatif dalam persamaan aliran daya karena daya mengalir keluar dari bus). Harga skalar tegangan (</w:t>
      </w:r>
      <w:r w:rsidRPr="00A57436">
        <w:rPr>
          <w:rFonts w:ascii="Cambria Math" w:hAnsi="Cambria Math" w:cs="Cambria Math"/>
          <w:lang w:val="id-ID"/>
        </w:rPr>
        <w:t>∣</w:t>
      </w:r>
      <w:r w:rsidRPr="00A57436">
        <w:rPr>
          <w:lang w:val="id-ID"/>
        </w:rPr>
        <w:t>V</w:t>
      </w:r>
      <w:r w:rsidRPr="00A57436">
        <w:rPr>
          <w:rFonts w:ascii="Cambria Math" w:hAnsi="Cambria Math" w:cs="Cambria Math"/>
          <w:lang w:val="id-ID"/>
        </w:rPr>
        <w:t>∣</w:t>
      </w:r>
      <w:r w:rsidRPr="00A57436">
        <w:rPr>
          <w:lang w:val="id-ID"/>
        </w:rPr>
        <w:t>) dan sudut fasa tegangan (θ) dihitung.</w:t>
      </w:r>
    </w:p>
    <w:p w14:paraId="484AE5A5" w14:textId="77777777" w:rsidR="006B284B" w:rsidRDefault="006B284B" w:rsidP="006B284B">
      <w:pPr>
        <w:pStyle w:val="LABDAS11BabIsi"/>
        <w:rPr>
          <w:lang w:val="id-ID"/>
        </w:rPr>
      </w:pPr>
      <w:r>
        <w:rPr>
          <w:noProof/>
        </w:rPr>
        <w:drawing>
          <wp:inline distT="0" distB="0" distL="0" distR="0" wp14:anchorId="76FA61E0" wp14:editId="7E89B5FF">
            <wp:extent cx="2861945" cy="1050290"/>
            <wp:effectExtent l="0" t="0" r="0" b="0"/>
            <wp:docPr id="990553069" name="Picture 5" descr="Two-bus electric power syste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wo-bus electric power system | Download Scientific Diagra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1945" cy="1050290"/>
                    </a:xfrm>
                    <a:prstGeom prst="rect">
                      <a:avLst/>
                    </a:prstGeom>
                    <a:noFill/>
                    <a:ln>
                      <a:noFill/>
                    </a:ln>
                  </pic:spPr>
                </pic:pic>
              </a:graphicData>
            </a:graphic>
          </wp:inline>
        </w:drawing>
      </w:r>
    </w:p>
    <w:p w14:paraId="7C58D543" w14:textId="745917E8" w:rsidR="006B284B" w:rsidRPr="0088226E" w:rsidRDefault="006B284B" w:rsidP="006B284B">
      <w:pPr>
        <w:pStyle w:val="Caption"/>
        <w:rPr>
          <w:lang w:val="id-ID"/>
        </w:rPr>
      </w:pPr>
      <w:r>
        <w:rPr>
          <w:lang w:val="id-ID"/>
        </w:rPr>
        <w:t>Gambar 2-3-1 Bus Ganda dalam STE</w:t>
      </w:r>
      <w:r w:rsidR="00781962">
        <w:rPr>
          <w:lang w:val="id-ID"/>
        </w:rPr>
        <w:t xml:space="preserve"> </w:t>
      </w:r>
      <w:r w:rsidR="00781962">
        <w:rPr>
          <w:lang w:val="id-ID"/>
        </w:rPr>
        <w:fldChar w:fldCharType="begin"/>
      </w:r>
      <w:r w:rsidR="00781962">
        <w:rPr>
          <w:lang w:val="id-ID"/>
        </w:rPr>
        <w:instrText xml:space="preserve"> ADDIN ZOTERO_ITEM CSL_CITATION {"citationID":"LJoWX00C","properties":{"formattedCitation":"[3]","plainCitation":"[3]","noteIndex":0},"citationItems":[{"id":452,"uris":["http://zotero.org/users/local/8itZ52aJ/items/F6QFYLX5"],"itemData":{"id":452,"type":"webpage","title":"Two-bus electric power system | Download Scientific Diagram","URL":"https://www.researchgate.net/figure/Two-bus-electric-power-system_fig1_284511404","accessed":{"date-parts":[["2025",5,18]]}}}],"schema":"https://github.com/citation-style-language/schema/raw/master/csl-citation.json"} </w:instrText>
      </w:r>
      <w:r w:rsidR="00781962">
        <w:rPr>
          <w:lang w:val="id-ID"/>
        </w:rPr>
        <w:fldChar w:fldCharType="separate"/>
      </w:r>
      <w:r w:rsidR="00781962" w:rsidRPr="00781962">
        <w:t>[3]</w:t>
      </w:r>
      <w:r w:rsidR="00781962">
        <w:rPr>
          <w:lang w:val="id-ID"/>
        </w:rPr>
        <w:fldChar w:fldCharType="end"/>
      </w:r>
    </w:p>
    <w:p w14:paraId="2F95DDFA" w14:textId="12CD0302" w:rsidR="00EA28B9" w:rsidRDefault="00851641" w:rsidP="00851641">
      <w:pPr>
        <w:pStyle w:val="Heading2"/>
      </w:pPr>
      <w:r>
        <w:t>Hubung Singkat</w:t>
      </w:r>
    </w:p>
    <w:p w14:paraId="1B70C86F" w14:textId="23424BEA" w:rsidR="000D56B8" w:rsidRPr="00F96668" w:rsidRDefault="000D56B8" w:rsidP="000D56B8">
      <w:pPr>
        <w:pStyle w:val="LABDAS11BabIsi"/>
        <w:rPr>
          <w:lang w:val="sv-SE"/>
        </w:rPr>
      </w:pPr>
      <w:r w:rsidRPr="00B24AC3">
        <w:rPr>
          <w:lang w:val="sv-SE"/>
        </w:rPr>
        <w:t>Hubung singkat (short circuit) adalah kondisi dalam rangkaian listrik di mana arus listrik mengalir melalui jalur dengan hambatan paling kecil atau arus listrik mengalir pada jalur yang tidak diinginkan dan lebih pendek, alih-alih mengikuti jalur rangkaian yang semestinya</w:t>
      </w:r>
      <w:r>
        <w:rPr>
          <w:lang w:val="sv-SE"/>
        </w:rPr>
        <w:t xml:space="preserve"> </w:t>
      </w:r>
      <w:r>
        <w:rPr>
          <w:lang w:val="sv-SE"/>
        </w:rPr>
        <w:fldChar w:fldCharType="begin"/>
      </w:r>
      <w:r w:rsidR="00781962">
        <w:rPr>
          <w:lang w:val="sv-SE"/>
        </w:rPr>
        <w:instrText xml:space="preserve"> ADDIN ZOTERO_ITEM CSL_CITATION {"citationID":"6J5Jv8aB","properties":{"formattedCitation":"[4]","plainCitation":"[4]","noteIndex":0},"citationItems":[{"id":432,"uris":["http://zotero.org/users/local/8itZ52aJ/items/ABAKP5SX"],"itemData":{"id":432,"type":"webpage","abstract":"Wondering what a short circuit means? Learn what this potentially dangerous electrical malfunction is, the cause, and how to fix it.","container-title":"The Spruce","language":"en","note":"section: The Spruce","title":"What Is a Short Circuit, and What Causes One?","URL":"https://www.thespruce.com/what-causes-short-circuits-4118973","author":[{"family":"residential","given":"Larry Campbell Larry Campbell is an electrical contractor with 36","dropping-particle":"years of experience in"},{"family":"technician","given":"light commercial electrical wiring He","dropping-particle":"worked as an electronic"},{"family":"Board","given":"later as an engineer for the IBM Corp He is also a member of The Spruce Home Improvement Review Board Learn more about The Spruce's Review"}],"accessed":{"date-parts":[["2025",5,14]]}}}],"schema":"https://github.com/citation-style-language/schema/raw/master/csl-citation.json"} </w:instrText>
      </w:r>
      <w:r>
        <w:rPr>
          <w:lang w:val="sv-SE"/>
        </w:rPr>
        <w:fldChar w:fldCharType="separate"/>
      </w:r>
      <w:r w:rsidR="00781962" w:rsidRPr="00627B15">
        <w:rPr>
          <w:lang w:val="sv-SE"/>
        </w:rPr>
        <w:t>[4]</w:t>
      </w:r>
      <w:r>
        <w:rPr>
          <w:lang w:val="sv-SE"/>
        </w:rPr>
        <w:fldChar w:fldCharType="end"/>
      </w:r>
      <w:r>
        <w:rPr>
          <w:lang w:val="sv-SE"/>
        </w:rPr>
        <w:t xml:space="preserve">. </w:t>
      </w:r>
      <w:r w:rsidRPr="00F96668">
        <w:rPr>
          <w:lang w:val="sv-SE"/>
        </w:rPr>
        <w:t>Pada studi analisis short circuit diamati perubahan besar arus-arus yang mengalir melalui saluran-saluran pada sistem tenaga pada saat sebuah gangguan hubung singkat terjadi hingga besar arus tersebut mencapai kondisi mantapnya</w:t>
      </w:r>
      <w:r>
        <w:rPr>
          <w:lang w:val="sv-SE"/>
        </w:rPr>
        <w:t xml:space="preserve"> </w:t>
      </w:r>
      <w:r>
        <w:rPr>
          <w:lang w:val="sv-SE"/>
        </w:rPr>
        <w:fldChar w:fldCharType="begin"/>
      </w:r>
      <w:r w:rsidR="0089481C">
        <w:rPr>
          <w:lang w:val="sv-SE"/>
        </w:rPr>
        <w:instrText xml:space="preserve"> ADDIN ZOTERO_ITEM CSL_CITATION {"citationID":"ittdbpTI","properties":{"formattedCitation":"[1]","plainCitation":"[1]","noteIndex":0},"citationItems":[{"id":436,"uris":["http://zotero.org/users/local/8itZ52aJ/items/D7X4KQXL"],"itemData":{"id":436,"type":"document","title":"Modul EL3217 STE Terbaru.pdf"}}],"schema":"https://github.com/citation-style-language/schema/raw/master/csl-citation.json"} </w:instrText>
      </w:r>
      <w:r>
        <w:rPr>
          <w:lang w:val="sv-SE"/>
        </w:rPr>
        <w:fldChar w:fldCharType="separate"/>
      </w:r>
      <w:r w:rsidR="0089481C" w:rsidRPr="00627B15">
        <w:rPr>
          <w:lang w:val="sv-SE"/>
        </w:rPr>
        <w:t>[1]</w:t>
      </w:r>
      <w:r>
        <w:rPr>
          <w:lang w:val="sv-SE"/>
        </w:rPr>
        <w:fldChar w:fldCharType="end"/>
      </w:r>
      <w:r w:rsidRPr="00F96668">
        <w:rPr>
          <w:lang w:val="sv-SE"/>
        </w:rPr>
        <w:t>.</w:t>
      </w:r>
    </w:p>
    <w:p w14:paraId="50C60152" w14:textId="77777777" w:rsidR="000D56B8" w:rsidRPr="00B22D63" w:rsidRDefault="000D56B8" w:rsidP="000D56B8">
      <w:pPr>
        <w:pStyle w:val="LABDAS11BabIsi"/>
        <w:rPr>
          <w:lang w:val="sv-SE"/>
        </w:rPr>
      </w:pPr>
      <w:r w:rsidRPr="00F96668">
        <w:rPr>
          <w:lang w:val="sv-SE"/>
        </w:rPr>
        <w:t xml:space="preserve">Studi analisis short circuit penting untuk merancang sistem proteksi yang dapat mendeteksi, memutus, dan mengisolasi gangguan untuk memastikan bahwa sistem tenaga dapat mengatasi gangguan secara aman tanpa merusak peralatan atau membahayakan keselamatan manusia. </w:t>
      </w:r>
      <w:r w:rsidRPr="00B22D63">
        <w:rPr>
          <w:lang w:val="sv-SE"/>
        </w:rPr>
        <w:t>Cara menanggulangi kejadian short circuit yang terjadi pada suatu sistem tenaga adala</w:t>
      </w:r>
      <w:r>
        <w:rPr>
          <w:lang w:val="sv-SE"/>
        </w:rPr>
        <w:t>h</w:t>
      </w:r>
      <w:r w:rsidRPr="00B22D63">
        <w:rPr>
          <w:lang w:val="sv-SE"/>
        </w:rPr>
        <w:t xml:space="preserve"> dengan memutuskan sirkuit saat terjadi gangguan dan mengisolasi gangguan secepat mungkin. Hal ini dilakukan untuk mengurangi kerusakan besar pada peralatan. Terdapat beberapa peragkat yang dapat digunakan seperti:</w:t>
      </w:r>
    </w:p>
    <w:p w14:paraId="572D8D11" w14:textId="77777777" w:rsidR="000D56B8" w:rsidRPr="00627B15" w:rsidRDefault="000D56B8" w:rsidP="000D56B8">
      <w:pPr>
        <w:pStyle w:val="LABDAS11BabIsi"/>
        <w:numPr>
          <w:ilvl w:val="0"/>
          <w:numId w:val="18"/>
        </w:numPr>
        <w:rPr>
          <w:lang w:val="sv-SE"/>
        </w:rPr>
      </w:pPr>
      <w:r w:rsidRPr="19E05F52">
        <w:rPr>
          <w:lang w:val="sv-SE"/>
        </w:rPr>
        <w:t xml:space="preserve">Pemutus sirkuit (circuit breaker) untuk memutus arus saat gangguan. </w:t>
      </w:r>
    </w:p>
    <w:p w14:paraId="09899CB2" w14:textId="77777777" w:rsidR="000D56B8" w:rsidRDefault="000D56B8" w:rsidP="000D56B8">
      <w:pPr>
        <w:pStyle w:val="LABDAS11BabIsi"/>
        <w:numPr>
          <w:ilvl w:val="0"/>
          <w:numId w:val="18"/>
        </w:numPr>
        <w:rPr>
          <w:lang w:val="sv-SE"/>
        </w:rPr>
      </w:pPr>
      <w:r w:rsidRPr="00B22D63">
        <w:rPr>
          <w:lang w:val="sv-SE"/>
        </w:rPr>
        <w:t>Relay proteksi untuk mendeteksi gangguan lebih cepat.</w:t>
      </w:r>
    </w:p>
    <w:p w14:paraId="7F4D1221" w14:textId="77777777" w:rsidR="000D56B8" w:rsidRDefault="000D56B8" w:rsidP="000D56B8">
      <w:pPr>
        <w:pStyle w:val="LABDAS11BabIsi"/>
        <w:numPr>
          <w:ilvl w:val="0"/>
          <w:numId w:val="18"/>
        </w:numPr>
        <w:rPr>
          <w:lang w:val="sv-SE"/>
        </w:rPr>
      </w:pPr>
      <w:r w:rsidRPr="00B22D63">
        <w:rPr>
          <w:lang w:val="sv-SE"/>
        </w:rPr>
        <w:t>Sekring (fuse) untuk perlindungan tambahan.</w:t>
      </w:r>
    </w:p>
    <w:p w14:paraId="4ABD8867" w14:textId="77777777" w:rsidR="000D56B8" w:rsidRPr="00B22D63" w:rsidRDefault="000D56B8" w:rsidP="000D56B8">
      <w:pPr>
        <w:pStyle w:val="LABDAS11BabIsi"/>
        <w:numPr>
          <w:ilvl w:val="0"/>
          <w:numId w:val="18"/>
        </w:numPr>
        <w:rPr>
          <w:lang w:val="sv-SE"/>
        </w:rPr>
      </w:pPr>
      <w:r w:rsidRPr="00B22D63">
        <w:rPr>
          <w:lang w:val="sv-SE"/>
        </w:rPr>
        <w:t>Perangkat Proteksi Daya Petir (Lighting Power Protection Devices) untuk melindungi sistem dari sambaran petir dan lonjakan tegangan.</w:t>
      </w:r>
    </w:p>
    <w:p w14:paraId="6426C08A" w14:textId="77777777" w:rsidR="000D56B8" w:rsidRPr="000D56B8" w:rsidRDefault="000D56B8" w:rsidP="000D56B8">
      <w:pPr>
        <w:pStyle w:val="LABDAS12SubBab"/>
        <w:rPr>
          <w:i w:val="0"/>
          <w:iCs w:val="0"/>
        </w:rPr>
      </w:pPr>
      <w:r w:rsidRPr="000D56B8">
        <w:rPr>
          <w:i w:val="0"/>
          <w:iCs w:val="0"/>
        </w:rPr>
        <w:t>Symmetrical Fault</w:t>
      </w:r>
    </w:p>
    <w:p w14:paraId="3DB56844" w14:textId="5401F78B" w:rsidR="000D56B8" w:rsidRPr="00627B15" w:rsidRDefault="000D56B8" w:rsidP="000D56B8">
      <w:pPr>
        <w:pStyle w:val="LABDAS11BabIsi"/>
      </w:pPr>
      <w:r w:rsidRPr="19E05F52">
        <w:t>Ganngguan simetris (Symmetrcical fault) adalah gangguan yang semua fasa mengalami hubung singkat satu sama lain, sehingga gagguinan jenis ini seimbang dalam arti sistem tetap simetris atau dapat dikatakan salauran bergeser dengan sudut yang sama (yaitu 120</w:t>
      </w:r>
      <w:r w:rsidRPr="19E05F52">
        <w:rPr>
          <w:rFonts w:ascii="Times New Roman" w:hAnsi="Times New Roman"/>
        </w:rPr>
        <w:t>°</w:t>
      </w:r>
      <w:r w:rsidRPr="19E05F52">
        <w:t xml:space="preserve"> pada saluran tiga fasa) </w:t>
      </w:r>
      <w:r>
        <w:rPr>
          <w:lang w:val="sv-SE"/>
        </w:rPr>
        <w:fldChar w:fldCharType="begin"/>
      </w:r>
      <w:r w:rsidR="00781962">
        <w:rPr>
          <w:lang w:val="sv-SE"/>
        </w:rPr>
        <w:instrText xml:space="preserve"> ADDIN ZOTERO_ITEM CSL_CITATION {"citationID":"uhPLqVyL","properties":{"formattedCitation":"[5]","plainCitation":"[5]","noteIndex":0},"citationItems":[{"id":430,"uris":["http://zotero.org/users/local/8itZ52aJ/items/G2XU55BZ"],"itemData":{"id":430,"type":"post-weblog","abstract":"Faults that occurs in transmission lines are broadly classified as a Symmetrical fault and Unsymmetrical fault.In such types of faults, all the phases are short-circuited to each other and often to earth. Such fault is balanced in the sense that the systems remain symmetrical, or we can say the lines displaced by an equal angle (i.e. 120 in three phase line). It is the most severe type of fault involving largest current, but it occurs rarely.","container-title":"Circuit Globe","language":"id","title":"What are Symmetrical &amp; Unsymmetrical Faults?","URL":"https://circuitglobe.com/symmetrical-and-unsymmetrical-faults.html","author":[{"family":"T","given":"Archana"}],"accessed":{"date-parts":[["2025",5,14]]},"issued":{"date-parts":[["2016",5,20]]}}}],"schema":"https://github.com/citation-style-language/schema/raw/master/csl-citation.json"} </w:instrText>
      </w:r>
      <w:r>
        <w:rPr>
          <w:lang w:val="sv-SE"/>
        </w:rPr>
        <w:fldChar w:fldCharType="separate"/>
      </w:r>
      <w:r w:rsidR="00781962" w:rsidRPr="19E05F52">
        <w:t>[5]</w:t>
      </w:r>
      <w:r>
        <w:rPr>
          <w:lang w:val="sv-SE"/>
        </w:rPr>
        <w:fldChar w:fldCharType="end"/>
      </w:r>
      <w:r w:rsidRPr="19E05F52">
        <w:t xml:space="preserve">. </w:t>
      </w:r>
      <w:proofErr w:type="spellStart"/>
      <w:r w:rsidRPr="19E05F52">
        <w:t>Gangguan</w:t>
      </w:r>
      <w:proofErr w:type="spellEnd"/>
      <w:r w:rsidRPr="19E05F52">
        <w:t xml:space="preserve"> </w:t>
      </w:r>
      <w:proofErr w:type="spellStart"/>
      <w:r w:rsidRPr="19E05F52">
        <w:t>simetris</w:t>
      </w:r>
      <w:proofErr w:type="spellEnd"/>
      <w:r w:rsidRPr="19E05F52">
        <w:t xml:space="preserve"> </w:t>
      </w:r>
      <w:proofErr w:type="spellStart"/>
      <w:r w:rsidRPr="19E05F52">
        <w:t>biasanya</w:t>
      </w:r>
      <w:proofErr w:type="spellEnd"/>
      <w:r w:rsidRPr="19E05F52">
        <w:t xml:space="preserve"> </w:t>
      </w:r>
      <w:proofErr w:type="spellStart"/>
      <w:r w:rsidRPr="19E05F52">
        <w:t>disebabkan</w:t>
      </w:r>
      <w:proofErr w:type="spellEnd"/>
      <w:r w:rsidRPr="19E05F52">
        <w:t xml:space="preserve"> oleh </w:t>
      </w:r>
      <w:proofErr w:type="spellStart"/>
      <w:r w:rsidRPr="19E05F52">
        <w:t>kondisi</w:t>
      </w:r>
      <w:proofErr w:type="spellEnd"/>
      <w:r w:rsidRPr="19E05F52">
        <w:t xml:space="preserve"> </w:t>
      </w:r>
      <w:proofErr w:type="spellStart"/>
      <w:r w:rsidRPr="19E05F52">
        <w:t>ekstrem</w:t>
      </w:r>
      <w:proofErr w:type="spellEnd"/>
      <w:r w:rsidRPr="19E05F52">
        <w:t xml:space="preserve"> </w:t>
      </w:r>
      <w:proofErr w:type="spellStart"/>
      <w:r w:rsidRPr="19E05F52">
        <w:t>atau</w:t>
      </w:r>
      <w:proofErr w:type="spellEnd"/>
      <w:r w:rsidRPr="19E05F52">
        <w:t xml:space="preserve"> </w:t>
      </w:r>
      <w:proofErr w:type="spellStart"/>
      <w:r w:rsidRPr="19E05F52">
        <w:t>kerusakan</w:t>
      </w:r>
      <w:proofErr w:type="spellEnd"/>
      <w:r w:rsidRPr="19E05F52">
        <w:t xml:space="preserve"> </w:t>
      </w:r>
      <w:proofErr w:type="spellStart"/>
      <w:r w:rsidRPr="19E05F52">
        <w:t>serius</w:t>
      </w:r>
      <w:proofErr w:type="spellEnd"/>
      <w:r w:rsidRPr="19E05F52">
        <w:t xml:space="preserve"> </w:t>
      </w:r>
      <w:proofErr w:type="spellStart"/>
      <w:r w:rsidRPr="19E05F52">
        <w:t>dalam</w:t>
      </w:r>
      <w:proofErr w:type="spellEnd"/>
      <w:r w:rsidRPr="19E05F52">
        <w:t xml:space="preserve"> </w:t>
      </w:r>
      <w:proofErr w:type="spellStart"/>
      <w:r w:rsidRPr="19E05F52">
        <w:t>sistem</w:t>
      </w:r>
      <w:proofErr w:type="spellEnd"/>
      <w:r w:rsidRPr="19E05F52">
        <w:t xml:space="preserve"> </w:t>
      </w:r>
      <w:proofErr w:type="spellStart"/>
      <w:r w:rsidRPr="19E05F52">
        <w:t>tenaga</w:t>
      </w:r>
      <w:proofErr w:type="spellEnd"/>
      <w:r w:rsidRPr="19E05F52">
        <w:t xml:space="preserve"> Listrik, </w:t>
      </w:r>
      <w:proofErr w:type="spellStart"/>
      <w:r w:rsidRPr="19E05F52">
        <w:t>seperti</w:t>
      </w:r>
      <w:proofErr w:type="spellEnd"/>
      <w:r w:rsidRPr="19E05F52">
        <w:t xml:space="preserve"> </w:t>
      </w:r>
      <w:proofErr w:type="spellStart"/>
      <w:r w:rsidRPr="19E05F52">
        <w:t>peti</w:t>
      </w:r>
      <w:proofErr w:type="spellEnd"/>
      <w:r w:rsidRPr="19E05F52">
        <w:t xml:space="preserve"> yang </w:t>
      </w:r>
      <w:proofErr w:type="spellStart"/>
      <w:r w:rsidRPr="19E05F52">
        <w:t>menyambar</w:t>
      </w:r>
      <w:proofErr w:type="spellEnd"/>
      <w:r w:rsidRPr="19E05F52">
        <w:t xml:space="preserve"> </w:t>
      </w:r>
      <w:proofErr w:type="spellStart"/>
      <w:r w:rsidRPr="19E05F52">
        <w:t>langsung</w:t>
      </w:r>
      <w:proofErr w:type="spellEnd"/>
      <w:r w:rsidRPr="19E05F52">
        <w:t xml:space="preserve"> </w:t>
      </w:r>
      <w:proofErr w:type="spellStart"/>
      <w:r w:rsidRPr="19E05F52">
        <w:t>ke</w:t>
      </w:r>
      <w:proofErr w:type="spellEnd"/>
      <w:r w:rsidRPr="19E05F52">
        <w:t xml:space="preserve"> </w:t>
      </w:r>
      <w:proofErr w:type="spellStart"/>
      <w:r w:rsidRPr="19E05F52">
        <w:t>saluran</w:t>
      </w:r>
      <w:proofErr w:type="spellEnd"/>
      <w:r w:rsidRPr="19E05F52">
        <w:t xml:space="preserve"> </w:t>
      </w:r>
      <w:proofErr w:type="spellStart"/>
      <w:r w:rsidRPr="19E05F52">
        <w:t>transmisi</w:t>
      </w:r>
      <w:proofErr w:type="spellEnd"/>
      <w:r w:rsidRPr="19E05F52">
        <w:t xml:space="preserve">, </w:t>
      </w:r>
      <w:proofErr w:type="spellStart"/>
      <w:r w:rsidRPr="19E05F52">
        <w:t>kerusakan</w:t>
      </w:r>
      <w:proofErr w:type="spellEnd"/>
      <w:r w:rsidRPr="19E05F52">
        <w:t xml:space="preserve"> </w:t>
      </w:r>
      <w:proofErr w:type="spellStart"/>
      <w:r w:rsidRPr="19E05F52">
        <w:t>besar</w:t>
      </w:r>
      <w:proofErr w:type="spellEnd"/>
      <w:r w:rsidRPr="19E05F52">
        <w:t xml:space="preserve"> pada </w:t>
      </w:r>
      <w:proofErr w:type="spellStart"/>
      <w:r w:rsidRPr="19E05F52">
        <w:t>perakatan</w:t>
      </w:r>
      <w:proofErr w:type="spellEnd"/>
      <w:r w:rsidRPr="19E05F52">
        <w:t xml:space="preserve"> </w:t>
      </w:r>
      <w:proofErr w:type="spellStart"/>
      <w:r w:rsidRPr="19E05F52">
        <w:t>seperti</w:t>
      </w:r>
      <w:proofErr w:type="spellEnd"/>
      <w:r w:rsidRPr="19E05F52">
        <w:t xml:space="preserve"> </w:t>
      </w:r>
      <w:proofErr w:type="spellStart"/>
      <w:r w:rsidRPr="19E05F52">
        <w:t>trafo</w:t>
      </w:r>
      <w:proofErr w:type="spellEnd"/>
      <w:r w:rsidRPr="19E05F52">
        <w:t xml:space="preserve"> </w:t>
      </w:r>
      <w:proofErr w:type="spellStart"/>
      <w:r w:rsidRPr="19E05F52">
        <w:t>atau</w:t>
      </w:r>
      <w:proofErr w:type="spellEnd"/>
      <w:r w:rsidRPr="19E05F52">
        <w:t xml:space="preserve"> generator, dan </w:t>
      </w:r>
      <w:proofErr w:type="spellStart"/>
      <w:r w:rsidRPr="19E05F52">
        <w:t>kecelakaan</w:t>
      </w:r>
      <w:proofErr w:type="spellEnd"/>
      <w:r w:rsidRPr="19E05F52">
        <w:t xml:space="preserve"> </w:t>
      </w:r>
      <w:proofErr w:type="spellStart"/>
      <w:r w:rsidRPr="19E05F52">
        <w:t>mekanis</w:t>
      </w:r>
      <w:proofErr w:type="spellEnd"/>
      <w:r w:rsidRPr="19E05F52">
        <w:t xml:space="preserve"> </w:t>
      </w:r>
      <w:proofErr w:type="spellStart"/>
      <w:r w:rsidRPr="19E05F52">
        <w:t>seperti</w:t>
      </w:r>
      <w:proofErr w:type="spellEnd"/>
      <w:r w:rsidRPr="19E05F52">
        <w:t xml:space="preserve"> </w:t>
      </w:r>
      <w:proofErr w:type="spellStart"/>
      <w:r w:rsidRPr="19E05F52">
        <w:t>tiang</w:t>
      </w:r>
      <w:proofErr w:type="spellEnd"/>
      <w:r w:rsidRPr="19E05F52">
        <w:t xml:space="preserve"> </w:t>
      </w:r>
      <w:proofErr w:type="spellStart"/>
      <w:r w:rsidRPr="19E05F52">
        <w:t>tumbang</w:t>
      </w:r>
      <w:proofErr w:type="spellEnd"/>
      <w:r w:rsidRPr="19E05F52">
        <w:t xml:space="preserve"> </w:t>
      </w:r>
      <w:proofErr w:type="spellStart"/>
      <w:r w:rsidRPr="19E05F52">
        <w:t>atau</w:t>
      </w:r>
      <w:proofErr w:type="spellEnd"/>
      <w:r w:rsidRPr="19E05F52">
        <w:t xml:space="preserve"> </w:t>
      </w:r>
      <w:proofErr w:type="spellStart"/>
      <w:r w:rsidRPr="19E05F52">
        <w:t>kabel</w:t>
      </w:r>
      <w:proofErr w:type="spellEnd"/>
      <w:r w:rsidRPr="19E05F52">
        <w:t xml:space="preserve"> </w:t>
      </w:r>
      <w:proofErr w:type="spellStart"/>
      <w:r w:rsidRPr="19E05F52">
        <w:t>saling</w:t>
      </w:r>
      <w:proofErr w:type="spellEnd"/>
      <w:r w:rsidRPr="19E05F52">
        <w:t xml:space="preserve"> </w:t>
      </w:r>
      <w:proofErr w:type="spellStart"/>
      <w:r w:rsidRPr="19E05F52">
        <w:t>menyentuh</w:t>
      </w:r>
      <w:proofErr w:type="spellEnd"/>
      <w:r w:rsidRPr="19E05F52">
        <w:t xml:space="preserve"> </w:t>
      </w:r>
      <w:proofErr w:type="spellStart"/>
      <w:r w:rsidRPr="19E05F52">
        <w:t>antar</w:t>
      </w:r>
      <w:proofErr w:type="spellEnd"/>
      <w:r w:rsidRPr="19E05F52">
        <w:t xml:space="preserve"> </w:t>
      </w:r>
      <w:proofErr w:type="spellStart"/>
      <w:r w:rsidRPr="19E05F52">
        <w:t>fasa</w:t>
      </w:r>
      <w:proofErr w:type="spellEnd"/>
      <w:r w:rsidRPr="19E05F52">
        <w:t>.</w:t>
      </w:r>
    </w:p>
    <w:p w14:paraId="736DD563" w14:textId="77777777" w:rsidR="000D56B8" w:rsidRPr="00F96668" w:rsidRDefault="000D56B8" w:rsidP="000D56B8">
      <w:pPr>
        <w:pStyle w:val="LABDAS11BabIsi"/>
        <w:rPr>
          <w:lang w:val="sv-SE"/>
        </w:rPr>
      </w:pPr>
      <w:r w:rsidRPr="00F96668">
        <w:rPr>
          <w:lang w:val="sv-SE"/>
        </w:rPr>
        <w:t>Jenis-jenis Symmetrical Fault</w:t>
      </w:r>
    </w:p>
    <w:p w14:paraId="57A02B41" w14:textId="77777777" w:rsidR="000D56B8" w:rsidRPr="00F96668" w:rsidRDefault="000D56B8" w:rsidP="000D56B8">
      <w:pPr>
        <w:pStyle w:val="LABDAS11BabIsi"/>
        <w:numPr>
          <w:ilvl w:val="0"/>
          <w:numId w:val="16"/>
        </w:numPr>
        <w:rPr>
          <w:lang w:val="sv-SE"/>
        </w:rPr>
      </w:pPr>
      <w:r w:rsidRPr="00F96668">
        <w:rPr>
          <w:lang w:val="sv-SE"/>
        </w:rPr>
        <w:t>L – L – L Fault (Gangguan Tiga Fasa)</w:t>
      </w:r>
    </w:p>
    <w:p w14:paraId="36A832DB" w14:textId="2C0DF8BC" w:rsidR="000D56B8" w:rsidRDefault="000D56B8" w:rsidP="000D56B8">
      <w:pPr>
        <w:pStyle w:val="LABDAS11BabIsi"/>
        <w:rPr>
          <w:lang w:val="sv-SE"/>
        </w:rPr>
      </w:pPr>
      <w:r w:rsidRPr="00F96668">
        <w:rPr>
          <w:lang w:val="sv-SE"/>
        </w:rPr>
        <w:t>Gangguan ini merupakan gangguan simetris, artinya sistem tetap seimbang setelah gangguan terjadi. Meskipun jarang terjadi, gangguan ini termasuk yang paling parah karena menghasilkan arus hubung singkat terbesar</w:t>
      </w:r>
      <w:r>
        <w:rPr>
          <w:lang w:val="sv-SE"/>
        </w:rPr>
        <w:t xml:space="preserve"> </w:t>
      </w:r>
      <w:r>
        <w:rPr>
          <w:lang w:val="sv-SE"/>
        </w:rPr>
        <w:fldChar w:fldCharType="begin"/>
      </w:r>
      <w:r w:rsidR="00781962">
        <w:rPr>
          <w:lang w:val="sv-SE"/>
        </w:rPr>
        <w:instrText xml:space="preserve"> ADDIN ZOTERO_ITEM CSL_CITATION {"citationID":"rTwG7ND9","properties":{"formattedCitation":"[6]","plainCitation":"[6]","noteIndex":0},"citationItems":[{"id":428,"uris":["http://zotero.org/users/local/8itZ52aJ/items/NFYHTXLX"],"itemData":{"id":428,"type":"post-weblog","abstract":"This Article Discusses an Overview of Different Types of Faults in Electrical Power System like Symmetrical and Unsymmetrical Faults","container-title":"ElProCus - Electronic Projects for Engineering Students","language":"id","title":"Types of Faults in Electrical Power Systems and Their Effects","URL":"https://www.elprocus.com/what-are-the-different-types-of-faults-in-electrical-power-systems/","author":[{"family":"Agarwal","given":"Tarun"}],"accessed":{"date-parts":[["2025",5,14]]},"issued":{"date-parts":[["2014",2,5]]}}}],"schema":"https://github.com/citation-style-language/schema/raw/master/csl-citation.json"} </w:instrText>
      </w:r>
      <w:r>
        <w:rPr>
          <w:lang w:val="sv-SE"/>
        </w:rPr>
        <w:fldChar w:fldCharType="separate"/>
      </w:r>
      <w:r w:rsidR="00781962" w:rsidRPr="00627B15">
        <w:rPr>
          <w:lang w:val="sv-SE"/>
        </w:rPr>
        <w:t>[6]</w:t>
      </w:r>
      <w:r>
        <w:rPr>
          <w:lang w:val="sv-SE"/>
        </w:rPr>
        <w:fldChar w:fldCharType="end"/>
      </w:r>
      <w:r w:rsidRPr="00F96668">
        <w:rPr>
          <w:lang w:val="sv-SE"/>
        </w:rPr>
        <w:t>.</w:t>
      </w:r>
    </w:p>
    <w:p w14:paraId="054DE236" w14:textId="77777777" w:rsidR="000D56B8" w:rsidRPr="000D56B8" w:rsidRDefault="000D56B8" w:rsidP="000D56B8">
      <w:pPr>
        <w:pStyle w:val="LABDAS12SubBab"/>
        <w:rPr>
          <w:i w:val="0"/>
          <w:iCs w:val="0"/>
        </w:rPr>
      </w:pPr>
      <w:r w:rsidRPr="000D56B8">
        <w:rPr>
          <w:i w:val="0"/>
          <w:iCs w:val="0"/>
        </w:rPr>
        <w:t>Unsymmetrical Fault</w:t>
      </w:r>
    </w:p>
    <w:p w14:paraId="17EBED90" w14:textId="2D971F54" w:rsidR="000D56B8" w:rsidRDefault="000D56B8" w:rsidP="000D56B8">
      <w:pPr>
        <w:pStyle w:val="LABDAS11BabIsi"/>
        <w:rPr>
          <w:lang w:val="sv-SE"/>
        </w:rPr>
      </w:pPr>
      <w:r w:rsidRPr="00CA7099">
        <w:rPr>
          <w:lang w:val="sv-SE"/>
        </w:rPr>
        <w:t>Gangguan tak simetris (</w:t>
      </w:r>
      <w:r>
        <w:rPr>
          <w:lang w:val="sv-SE"/>
        </w:rPr>
        <w:t>U</w:t>
      </w:r>
      <w:r w:rsidRPr="00CA7099">
        <w:rPr>
          <w:lang w:val="sv-SE"/>
        </w:rPr>
        <w:t>nsymmetrical faults) adalah gangguan yang hanya memengaruhi satu atau dua fasa dalam sistem tenaga listrik, sehingga menyebabkan ketidakseimbangan pada saluran tiga fasa</w:t>
      </w:r>
      <w:r>
        <w:rPr>
          <w:lang w:val="sv-SE"/>
        </w:rPr>
        <w:t xml:space="preserve"> </w:t>
      </w:r>
      <w:r>
        <w:rPr>
          <w:lang w:val="sv-SE"/>
        </w:rPr>
        <w:fldChar w:fldCharType="begin"/>
      </w:r>
      <w:r w:rsidR="00781962">
        <w:rPr>
          <w:lang w:val="sv-SE"/>
        </w:rPr>
        <w:instrText xml:space="preserve"> ADDIN ZOTERO_ITEM CSL_CITATION {"citationID":"rZhm60ui","properties":{"formattedCitation":"[7]","plainCitation":"[7]","noteIndex":0},"citationItems":[{"id":437,"uris":["http://zotero.org/users/local/8itZ52aJ/items/6BAKLQTZ"],"itemData":{"id":437,"type":"post-weblog","abstract":"Two common types of faults encountered in power systems are symmetrical and unsymmetrical, each with distinct characteristics and implicatio","container-title":"Electrical Ampere","language":"en-GB","title":"What are Symmetrical &amp; Unsymmetrical Faults?","URL":"https://electricalampere.com/symmetrical-and-unsymmetrical-faults/","author":[{"family":"Electricalampere","given":""}],"accessed":{"date-parts":[["2025",5,15]]},"issued":{"date-parts":[["2024",3,11]]}}}],"schema":"https://github.com/citation-style-language/schema/raw/master/csl-citation.json"} </w:instrText>
      </w:r>
      <w:r>
        <w:rPr>
          <w:lang w:val="sv-SE"/>
        </w:rPr>
        <w:fldChar w:fldCharType="separate"/>
      </w:r>
      <w:r w:rsidR="00781962" w:rsidRPr="00627B15">
        <w:rPr>
          <w:lang w:val="sv-SE"/>
        </w:rPr>
        <w:t>[7]</w:t>
      </w:r>
      <w:r>
        <w:rPr>
          <w:lang w:val="sv-SE"/>
        </w:rPr>
        <w:fldChar w:fldCharType="end"/>
      </w:r>
      <w:r w:rsidRPr="00CA7099">
        <w:rPr>
          <w:lang w:val="sv-SE"/>
        </w:rPr>
        <w:t>.</w:t>
      </w:r>
      <w:r>
        <w:rPr>
          <w:lang w:val="sv-SE"/>
        </w:rPr>
        <w:t xml:space="preserve"> </w:t>
      </w:r>
    </w:p>
    <w:p w14:paraId="51056CC7" w14:textId="77777777" w:rsidR="000D56B8" w:rsidRPr="00CA7099" w:rsidRDefault="000D56B8" w:rsidP="000D56B8">
      <w:pPr>
        <w:pStyle w:val="LABDAS11BabIsi"/>
        <w:rPr>
          <w:lang w:val="sv-SE"/>
        </w:rPr>
      </w:pPr>
      <w:r w:rsidRPr="00CA7099">
        <w:rPr>
          <w:lang w:val="sv-SE"/>
        </w:rPr>
        <w:t>Jenis-jenis unsymmetrical fault</w:t>
      </w:r>
    </w:p>
    <w:p w14:paraId="582AE25D" w14:textId="77777777" w:rsidR="000D56B8" w:rsidRPr="00627B15" w:rsidRDefault="000D56B8" w:rsidP="000D56B8">
      <w:pPr>
        <w:pStyle w:val="LABDAS11BabIsi"/>
        <w:numPr>
          <w:ilvl w:val="0"/>
          <w:numId w:val="17"/>
        </w:numPr>
        <w:rPr>
          <w:lang w:val="sv-SE"/>
        </w:rPr>
      </w:pPr>
      <w:r w:rsidRPr="19E05F52">
        <w:rPr>
          <w:lang w:val="sv-SE"/>
        </w:rPr>
        <w:t>Single Line-to-Ground (L – G) Fault</w:t>
      </w:r>
    </w:p>
    <w:p w14:paraId="027034A8" w14:textId="7E034D50" w:rsidR="000D56B8" w:rsidRPr="00627B15" w:rsidRDefault="000D56B8" w:rsidP="000D56B8">
      <w:pPr>
        <w:pStyle w:val="LABDAS11BabIsi"/>
        <w:rPr>
          <w:lang w:val="sv-SE"/>
        </w:rPr>
      </w:pPr>
      <w:r w:rsidRPr="19E05F52">
        <w:rPr>
          <w:lang w:val="sv-SE"/>
        </w:rPr>
        <w:t xml:space="preserve">Gangguan satu fasa ke tanah terjadi saat satu konduktor menyentuh tanah secara langsung, misalnya karena kabel putus dan jatuh ke tanah. </w:t>
      </w:r>
    </w:p>
    <w:p w14:paraId="25A0C782" w14:textId="77777777" w:rsidR="000D56B8" w:rsidRPr="00627B15" w:rsidRDefault="000D56B8" w:rsidP="000D56B8">
      <w:pPr>
        <w:pStyle w:val="LABDAS11BabIsi"/>
        <w:numPr>
          <w:ilvl w:val="0"/>
          <w:numId w:val="17"/>
        </w:numPr>
        <w:rPr>
          <w:lang w:val="sv-SE"/>
        </w:rPr>
      </w:pPr>
      <w:r w:rsidRPr="19E05F52">
        <w:rPr>
          <w:lang w:val="sv-SE"/>
        </w:rPr>
        <w:t>Line-to-Line (L – L) Fault</w:t>
      </w:r>
    </w:p>
    <w:p w14:paraId="425BA28C" w14:textId="57E70E7E" w:rsidR="000D56B8" w:rsidRPr="00CA7099" w:rsidRDefault="000D56B8" w:rsidP="000D56B8">
      <w:pPr>
        <w:pStyle w:val="LABDAS11BabIsi"/>
        <w:rPr>
          <w:lang w:val="sv-SE"/>
        </w:rPr>
      </w:pPr>
      <w:r w:rsidRPr="00CA7099">
        <w:rPr>
          <w:lang w:val="sv-SE"/>
        </w:rPr>
        <w:t>Gangguan antar dua fasa ini terjadi ketika dua konduktor saling bersentuhan, biasanya karena angin kencang atau kondisi lingkungan ekstrem.</w:t>
      </w:r>
      <w:r>
        <w:rPr>
          <w:lang w:val="sv-SE"/>
        </w:rPr>
        <w:t xml:space="preserve"> </w:t>
      </w:r>
    </w:p>
    <w:p w14:paraId="5077AE19" w14:textId="77777777" w:rsidR="000D56B8" w:rsidRPr="00627B15" w:rsidRDefault="000D56B8" w:rsidP="000D56B8">
      <w:pPr>
        <w:pStyle w:val="LABDAS11BabIsi"/>
        <w:numPr>
          <w:ilvl w:val="0"/>
          <w:numId w:val="17"/>
        </w:numPr>
        <w:rPr>
          <w:lang w:val="sv-SE"/>
        </w:rPr>
      </w:pPr>
      <w:r w:rsidRPr="19E05F52">
        <w:rPr>
          <w:lang w:val="sv-SE"/>
        </w:rPr>
        <w:t>Double Line-to-Ground (L – L – G) Fault</w:t>
      </w:r>
    </w:p>
    <w:p w14:paraId="44208F4B" w14:textId="79E13543" w:rsidR="000D56B8" w:rsidRPr="00627B15" w:rsidRDefault="000D56B8" w:rsidP="000D56B8">
      <w:pPr>
        <w:pStyle w:val="LABDAS11BabIsi"/>
        <w:rPr>
          <w:lang w:val="sv-SE"/>
        </w:rPr>
      </w:pPr>
      <w:r w:rsidRPr="19E05F52">
        <w:rPr>
          <w:lang w:val="sv-SE"/>
        </w:rPr>
        <w:t xml:space="preserve">Pada jenis gangguan ini, dua konduktor (fasa) bersentuhan dengan tanah secara bersamaan, baik secara langsung maupun melalui media penghantar seperti pohon, air, atau struktur logam. </w:t>
      </w:r>
    </w:p>
    <w:p w14:paraId="72A46742" w14:textId="77777777" w:rsidR="006B284B" w:rsidRPr="00627B15" w:rsidRDefault="006B284B" w:rsidP="006B284B">
      <w:pPr>
        <w:rPr>
          <w:lang w:val="en-US"/>
        </w:rPr>
      </w:pPr>
    </w:p>
    <w:p w14:paraId="2E1775F3" w14:textId="2B95001A" w:rsidR="002E3576" w:rsidRPr="00523FE9" w:rsidRDefault="00A35FC0" w:rsidP="00D03367">
      <w:pPr>
        <w:pStyle w:val="LABDAS10Bab"/>
      </w:pPr>
      <w:proofErr w:type="spellStart"/>
      <w:r>
        <w:t>Perancangan</w:t>
      </w:r>
      <w:proofErr w:type="spellEnd"/>
      <w:r>
        <w:t xml:space="preserve"> </w:t>
      </w:r>
      <w:proofErr w:type="spellStart"/>
      <w:r>
        <w:t>Sistem</w:t>
      </w:r>
      <w:proofErr w:type="spellEnd"/>
    </w:p>
    <w:p w14:paraId="00E75F8B" w14:textId="758B97A9" w:rsidR="00122AE6" w:rsidRDefault="00122AE6" w:rsidP="00122AE6">
      <w:pPr>
        <w:pStyle w:val="Heading2"/>
      </w:pPr>
      <w:bookmarkStart w:id="2" w:name="_Toc202170969"/>
      <w:r>
        <w:t>Langkah Percobaan</w:t>
      </w:r>
    </w:p>
    <w:p w14:paraId="1BC2C5B2" w14:textId="7ED8936B" w:rsidR="00186D6B" w:rsidRDefault="007802D3" w:rsidP="00186D6B">
      <w:pPr>
        <w:pStyle w:val="Heading2"/>
        <w:numPr>
          <w:ilvl w:val="0"/>
          <w:numId w:val="0"/>
        </w:numPr>
      </w:pPr>
      <w:r>
        <w:rPr>
          <w:noProof/>
        </w:rPr>
        <w:drawing>
          <wp:inline distT="0" distB="0" distL="0" distR="0" wp14:anchorId="559C681F" wp14:editId="1585F31F">
            <wp:extent cx="2861945" cy="3001108"/>
            <wp:effectExtent l="19050" t="0" r="33655" b="8890"/>
            <wp:docPr id="1161636125"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D0F530E" w14:textId="272CBD4C" w:rsidR="00ED2B0F" w:rsidRDefault="00ED2B0F" w:rsidP="0038746A">
      <w:pPr>
        <w:pStyle w:val="Heading2"/>
      </w:pPr>
      <w:r>
        <w:t>Batasan</w:t>
      </w:r>
    </w:p>
    <w:p w14:paraId="12AA37D6" w14:textId="0FF645DD" w:rsidR="0038746A" w:rsidRDefault="0038746A" w:rsidP="0038746A">
      <w:pPr>
        <w:pStyle w:val="ListParagraph"/>
        <w:numPr>
          <w:ilvl w:val="0"/>
          <w:numId w:val="19"/>
        </w:numPr>
      </w:pPr>
      <w:r w:rsidRPr="0038746A">
        <w:t>Kota terbagi menjadi 4 Region berdasarkan jenis bebannya.</w:t>
      </w:r>
    </w:p>
    <w:p w14:paraId="021E62B2" w14:textId="1D9CEA01" w:rsidR="0038746A" w:rsidRDefault="00D02C92" w:rsidP="0038746A">
      <w:pPr>
        <w:pStyle w:val="ListParagraph"/>
        <w:numPr>
          <w:ilvl w:val="0"/>
          <w:numId w:val="19"/>
        </w:numPr>
      </w:pPr>
      <w:r w:rsidRPr="00D02C92">
        <w:t xml:space="preserve">Kota memiliki 4 gardu yang masing-masing terhubung dengan setiap region beban. </w:t>
      </w:r>
      <w:r w:rsidRPr="00627B15">
        <w:rPr>
          <w:lang w:val="de-DE"/>
        </w:rPr>
        <w:t xml:space="preserve">Gardu 1 terhubung dengan beban 1. Gardu 2 terhubung dengan beban 2. Gardu 3 terhubung dengan beban 3. </w:t>
      </w:r>
      <w:r w:rsidRPr="00D02C92">
        <w:t>Gardu 4 terhubung dengan beban 4.</w:t>
      </w:r>
    </w:p>
    <w:p w14:paraId="21250C4C" w14:textId="1DC717DB" w:rsidR="00D02C92" w:rsidRDefault="00D02C92" w:rsidP="0038746A">
      <w:pPr>
        <w:pStyle w:val="ListParagraph"/>
        <w:numPr>
          <w:ilvl w:val="0"/>
          <w:numId w:val="19"/>
        </w:numPr>
      </w:pPr>
      <w:r w:rsidRPr="00D02C92">
        <w:t>Tegangan keluaran untuk semua gardu adalah 20 kV.</w:t>
      </w:r>
    </w:p>
    <w:p w14:paraId="714DA652" w14:textId="6CF7F38A" w:rsidR="003B58ED" w:rsidRDefault="003B58ED" w:rsidP="0038746A">
      <w:pPr>
        <w:pStyle w:val="ListParagraph"/>
        <w:numPr>
          <w:ilvl w:val="0"/>
          <w:numId w:val="19"/>
        </w:numPr>
      </w:pPr>
      <w:r w:rsidRPr="003B58ED">
        <w:t>Setiap Beban dengan V=380 V, memiliki jarak 3km dari gardu awal Tegangan 20kV.</w:t>
      </w:r>
    </w:p>
    <w:p w14:paraId="7B43ACF0" w14:textId="348075EF" w:rsidR="003B58ED" w:rsidRDefault="003B58ED" w:rsidP="0038746A">
      <w:pPr>
        <w:pStyle w:val="ListParagraph"/>
        <w:numPr>
          <w:ilvl w:val="0"/>
          <w:numId w:val="19"/>
        </w:numPr>
      </w:pPr>
      <w:r w:rsidRPr="003B58ED">
        <w:t>Setiap Beban dengan V=20 kV, diasumsikan tidak berjarak dari Gardu awal Tegangan 20kV.</w:t>
      </w:r>
    </w:p>
    <w:p w14:paraId="09A3748F" w14:textId="211BD20D" w:rsidR="003B58ED" w:rsidRDefault="003B58ED" w:rsidP="0038746A">
      <w:pPr>
        <w:pStyle w:val="ListParagraph"/>
        <w:numPr>
          <w:ilvl w:val="0"/>
          <w:numId w:val="19"/>
        </w:numPr>
      </w:pPr>
      <w:r w:rsidRPr="003B58ED">
        <w:t>Untuk Beban 1,3,4 = V min 0,96 pu.</w:t>
      </w:r>
    </w:p>
    <w:p w14:paraId="4AD58401" w14:textId="2F133A3B" w:rsidR="003B58ED" w:rsidRDefault="003B58ED" w:rsidP="0038746A">
      <w:pPr>
        <w:pStyle w:val="ListParagraph"/>
        <w:numPr>
          <w:ilvl w:val="0"/>
          <w:numId w:val="19"/>
        </w:numPr>
      </w:pPr>
      <w:r w:rsidRPr="003B58ED">
        <w:t>Untuk Beban 2 = V min 0,98 pu dengan PF &gt; 0.85.</w:t>
      </w:r>
    </w:p>
    <w:p w14:paraId="46963F84" w14:textId="35AB1B64" w:rsidR="006A67A9" w:rsidRPr="00ED2B0F" w:rsidRDefault="006A67A9" w:rsidP="0038746A">
      <w:pPr>
        <w:pStyle w:val="ListParagraph"/>
        <w:numPr>
          <w:ilvl w:val="0"/>
          <w:numId w:val="19"/>
        </w:numPr>
      </w:pPr>
      <w:r w:rsidRPr="006A67A9">
        <w:t>Boleh menempatkan Capacitor Bank pada Jaringan Tegangan 20 kV.</w:t>
      </w:r>
    </w:p>
    <w:p w14:paraId="76332853" w14:textId="630A433F" w:rsidR="00A35FC0" w:rsidRDefault="00A35FC0" w:rsidP="00A35FC0">
      <w:pPr>
        <w:pStyle w:val="Heading2"/>
      </w:pPr>
      <w:r>
        <w:t>Parameter Komponen</w:t>
      </w:r>
    </w:p>
    <w:p w14:paraId="7C80A940" w14:textId="2866B913" w:rsidR="00185DBE" w:rsidRDefault="00185DBE" w:rsidP="00185DBE">
      <w:pPr>
        <w:pStyle w:val="Heading3"/>
      </w:pPr>
      <w:r>
        <w:t>Generator</w:t>
      </w:r>
    </w:p>
    <w:p w14:paraId="0E20BFAB" w14:textId="09609C5E" w:rsidR="00EB0AF0" w:rsidRPr="00EB0AF0" w:rsidRDefault="00F06CB2" w:rsidP="00EB0AF0">
      <w:pPr>
        <w:pStyle w:val="Caption"/>
      </w:pPr>
      <w:r>
        <w:t xml:space="preserve">Tabel 3-2-1-1 </w:t>
      </w:r>
      <w:r w:rsidR="00F47D66">
        <w:t>Parameter Generator</w:t>
      </w:r>
    </w:p>
    <w:tbl>
      <w:tblPr>
        <w:tblW w:w="5000" w:type="pct"/>
        <w:tblLayout w:type="fixed"/>
        <w:tblLook w:val="04A0" w:firstRow="1" w:lastRow="0" w:firstColumn="1" w:lastColumn="0" w:noHBand="0" w:noVBand="1"/>
      </w:tblPr>
      <w:tblGrid>
        <w:gridCol w:w="844"/>
        <w:gridCol w:w="850"/>
        <w:gridCol w:w="852"/>
        <w:gridCol w:w="710"/>
        <w:gridCol w:w="566"/>
        <w:gridCol w:w="675"/>
      </w:tblGrid>
      <w:tr w:rsidR="009E5A33" w:rsidRPr="00A55A7B" w14:paraId="6F7CCD33" w14:textId="77777777" w:rsidTr="009E5A33">
        <w:trPr>
          <w:trHeight w:val="329"/>
        </w:trPr>
        <w:tc>
          <w:tcPr>
            <w:tcW w:w="938"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9C146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Generator</w:t>
            </w:r>
          </w:p>
        </w:tc>
        <w:tc>
          <w:tcPr>
            <w:tcW w:w="94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C6B23E" w14:textId="77777777" w:rsidR="00A55A7B" w:rsidRPr="00A55A7B" w:rsidRDefault="00A55A7B" w:rsidP="00A55A7B">
            <w:pPr>
              <w:spacing w:before="0" w:after="0"/>
              <w:jc w:val="center"/>
              <w:rPr>
                <w:rFonts w:eastAsia="Times New Roman"/>
                <w:b/>
                <w:bCs/>
                <w:color w:val="000000"/>
                <w:sz w:val="12"/>
                <w:szCs w:val="12"/>
                <w:lang w:val="en-ID" w:eastAsia="en-ID"/>
              </w:rPr>
            </w:pPr>
            <w:proofErr w:type="spellStart"/>
            <w:r w:rsidRPr="00A55A7B">
              <w:rPr>
                <w:rFonts w:eastAsia="Times New Roman"/>
                <w:b/>
                <w:bCs/>
                <w:color w:val="000000"/>
                <w:sz w:val="12"/>
                <w:szCs w:val="12"/>
                <w:lang w:val="en-ID" w:eastAsia="en-ID"/>
              </w:rPr>
              <w:t>Kapasitas</w:t>
            </w:r>
            <w:proofErr w:type="spellEnd"/>
            <w:r w:rsidRPr="00A55A7B">
              <w:rPr>
                <w:rFonts w:eastAsia="Times New Roman"/>
                <w:b/>
                <w:bCs/>
                <w:color w:val="000000"/>
                <w:sz w:val="12"/>
                <w:szCs w:val="12"/>
                <w:lang w:val="en-ID" w:eastAsia="en-ID"/>
              </w:rPr>
              <w:t xml:space="preserve"> (MW)</w:t>
            </w:r>
          </w:p>
        </w:tc>
        <w:tc>
          <w:tcPr>
            <w:tcW w:w="947"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0C8AC"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 xml:space="preserve">Mode </w:t>
            </w:r>
            <w:proofErr w:type="spellStart"/>
            <w:r w:rsidRPr="00A55A7B">
              <w:rPr>
                <w:rFonts w:eastAsia="Times New Roman"/>
                <w:b/>
                <w:bCs/>
                <w:color w:val="000000"/>
                <w:sz w:val="12"/>
                <w:szCs w:val="12"/>
                <w:lang w:val="en-ID" w:eastAsia="en-ID"/>
              </w:rPr>
              <w:t>Operasi</w:t>
            </w:r>
            <w:proofErr w:type="spellEnd"/>
          </w:p>
        </w:tc>
        <w:tc>
          <w:tcPr>
            <w:tcW w:w="2169"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0F2149"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Waktu</w:t>
            </w:r>
          </w:p>
        </w:tc>
      </w:tr>
      <w:tr w:rsidR="00B87503" w:rsidRPr="00A55A7B" w14:paraId="49789BF4" w14:textId="77777777" w:rsidTr="009E5A33">
        <w:trPr>
          <w:trHeight w:val="329"/>
        </w:trPr>
        <w:tc>
          <w:tcPr>
            <w:tcW w:w="938" w:type="pct"/>
            <w:vMerge/>
            <w:tcBorders>
              <w:top w:val="single" w:sz="4" w:space="0" w:color="auto"/>
              <w:left w:val="single" w:sz="4" w:space="0" w:color="auto"/>
              <w:bottom w:val="single" w:sz="4" w:space="0" w:color="auto"/>
              <w:right w:val="single" w:sz="4" w:space="0" w:color="auto"/>
            </w:tcBorders>
            <w:vAlign w:val="center"/>
            <w:hideMark/>
          </w:tcPr>
          <w:p w14:paraId="21D91C02"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5" w:type="pct"/>
            <w:vMerge/>
            <w:tcBorders>
              <w:top w:val="single" w:sz="4" w:space="0" w:color="auto"/>
              <w:left w:val="single" w:sz="4" w:space="0" w:color="auto"/>
              <w:bottom w:val="single" w:sz="4" w:space="0" w:color="auto"/>
              <w:right w:val="single" w:sz="4" w:space="0" w:color="auto"/>
            </w:tcBorders>
            <w:vAlign w:val="center"/>
            <w:hideMark/>
          </w:tcPr>
          <w:p w14:paraId="21144395"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947" w:type="pct"/>
            <w:vMerge/>
            <w:tcBorders>
              <w:top w:val="single" w:sz="4" w:space="0" w:color="auto"/>
              <w:left w:val="single" w:sz="4" w:space="0" w:color="auto"/>
              <w:bottom w:val="single" w:sz="4" w:space="0" w:color="auto"/>
              <w:right w:val="single" w:sz="4" w:space="0" w:color="auto"/>
            </w:tcBorders>
            <w:vAlign w:val="center"/>
            <w:hideMark/>
          </w:tcPr>
          <w:p w14:paraId="21717037" w14:textId="77777777" w:rsidR="00A55A7B" w:rsidRPr="00A55A7B" w:rsidRDefault="00A55A7B" w:rsidP="00A55A7B">
            <w:pPr>
              <w:spacing w:before="0" w:after="0"/>
              <w:jc w:val="left"/>
              <w:rPr>
                <w:rFonts w:eastAsia="Times New Roman"/>
                <w:b/>
                <w:bCs/>
                <w:color w:val="000000"/>
                <w:sz w:val="12"/>
                <w:szCs w:val="12"/>
                <w:lang w:val="en-ID" w:eastAsia="en-ID"/>
              </w:rPr>
            </w:pPr>
          </w:p>
        </w:tc>
        <w:tc>
          <w:tcPr>
            <w:tcW w:w="789" w:type="pct"/>
            <w:tcBorders>
              <w:top w:val="nil"/>
              <w:left w:val="nil"/>
              <w:bottom w:val="single" w:sz="4" w:space="0" w:color="auto"/>
              <w:right w:val="single" w:sz="4" w:space="0" w:color="auto"/>
            </w:tcBorders>
            <w:shd w:val="clear" w:color="auto" w:fill="auto"/>
            <w:noWrap/>
            <w:vAlign w:val="center"/>
            <w:hideMark/>
          </w:tcPr>
          <w:p w14:paraId="17EAB39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05.00-17.00</w:t>
            </w:r>
          </w:p>
        </w:tc>
        <w:tc>
          <w:tcPr>
            <w:tcW w:w="629" w:type="pct"/>
            <w:tcBorders>
              <w:top w:val="nil"/>
              <w:left w:val="nil"/>
              <w:bottom w:val="single" w:sz="4" w:space="0" w:color="auto"/>
              <w:right w:val="single" w:sz="4" w:space="0" w:color="auto"/>
            </w:tcBorders>
            <w:shd w:val="clear" w:color="auto" w:fill="auto"/>
            <w:noWrap/>
            <w:vAlign w:val="center"/>
            <w:hideMark/>
          </w:tcPr>
          <w:p w14:paraId="21F877E2"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17.00-22.00</w:t>
            </w:r>
          </w:p>
        </w:tc>
        <w:tc>
          <w:tcPr>
            <w:tcW w:w="751" w:type="pct"/>
            <w:tcBorders>
              <w:top w:val="nil"/>
              <w:left w:val="nil"/>
              <w:bottom w:val="single" w:sz="4" w:space="0" w:color="auto"/>
              <w:right w:val="single" w:sz="4" w:space="0" w:color="auto"/>
            </w:tcBorders>
            <w:shd w:val="clear" w:color="auto" w:fill="auto"/>
            <w:noWrap/>
            <w:vAlign w:val="center"/>
            <w:hideMark/>
          </w:tcPr>
          <w:p w14:paraId="541BCC47" w14:textId="77777777" w:rsidR="00A55A7B" w:rsidRPr="00A55A7B" w:rsidRDefault="00A55A7B" w:rsidP="00A55A7B">
            <w:pPr>
              <w:spacing w:before="0" w:after="0"/>
              <w:jc w:val="center"/>
              <w:rPr>
                <w:rFonts w:eastAsia="Times New Roman"/>
                <w:b/>
                <w:bCs/>
                <w:color w:val="000000"/>
                <w:sz w:val="12"/>
                <w:szCs w:val="12"/>
                <w:lang w:val="en-ID" w:eastAsia="en-ID"/>
              </w:rPr>
            </w:pPr>
            <w:r w:rsidRPr="00A55A7B">
              <w:rPr>
                <w:rFonts w:eastAsia="Times New Roman"/>
                <w:b/>
                <w:bCs/>
                <w:color w:val="000000"/>
                <w:sz w:val="12"/>
                <w:szCs w:val="12"/>
                <w:lang w:val="en-ID" w:eastAsia="en-ID"/>
              </w:rPr>
              <w:t>22.00-05.00</w:t>
            </w:r>
          </w:p>
        </w:tc>
      </w:tr>
      <w:tr w:rsidR="00B87503" w:rsidRPr="00A55A7B" w14:paraId="7223B64F"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3303C984"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P</w:t>
            </w:r>
          </w:p>
        </w:tc>
        <w:tc>
          <w:tcPr>
            <w:tcW w:w="945" w:type="pct"/>
            <w:tcBorders>
              <w:top w:val="nil"/>
              <w:left w:val="nil"/>
              <w:bottom w:val="single" w:sz="4" w:space="0" w:color="auto"/>
              <w:right w:val="single" w:sz="4" w:space="0" w:color="auto"/>
            </w:tcBorders>
            <w:shd w:val="clear" w:color="auto" w:fill="auto"/>
            <w:noWrap/>
            <w:vAlign w:val="center"/>
            <w:hideMark/>
          </w:tcPr>
          <w:p w14:paraId="335699AE"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80</w:t>
            </w:r>
          </w:p>
        </w:tc>
        <w:tc>
          <w:tcPr>
            <w:tcW w:w="947" w:type="pct"/>
            <w:tcBorders>
              <w:top w:val="nil"/>
              <w:left w:val="nil"/>
              <w:bottom w:val="single" w:sz="4" w:space="0" w:color="auto"/>
              <w:right w:val="single" w:sz="4" w:space="0" w:color="auto"/>
            </w:tcBorders>
            <w:shd w:val="clear" w:color="auto" w:fill="auto"/>
            <w:noWrap/>
            <w:vAlign w:val="center"/>
            <w:hideMark/>
          </w:tcPr>
          <w:p w14:paraId="1C52820D"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2453FE6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45534215"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61AEDD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3AC46309"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5F15E70A"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U</w:t>
            </w:r>
          </w:p>
        </w:tc>
        <w:tc>
          <w:tcPr>
            <w:tcW w:w="945" w:type="pct"/>
            <w:tcBorders>
              <w:top w:val="nil"/>
              <w:left w:val="nil"/>
              <w:bottom w:val="single" w:sz="4" w:space="0" w:color="auto"/>
              <w:right w:val="single" w:sz="4" w:space="0" w:color="auto"/>
            </w:tcBorders>
            <w:shd w:val="clear" w:color="auto" w:fill="auto"/>
            <w:noWrap/>
            <w:vAlign w:val="center"/>
            <w:hideMark/>
          </w:tcPr>
          <w:p w14:paraId="664D4BAA"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0</w:t>
            </w:r>
          </w:p>
        </w:tc>
        <w:tc>
          <w:tcPr>
            <w:tcW w:w="947" w:type="pct"/>
            <w:tcBorders>
              <w:top w:val="nil"/>
              <w:left w:val="nil"/>
              <w:bottom w:val="single" w:sz="4" w:space="0" w:color="auto"/>
              <w:right w:val="single" w:sz="4" w:space="0" w:color="auto"/>
            </w:tcBorders>
            <w:shd w:val="clear" w:color="auto" w:fill="auto"/>
            <w:noWrap/>
            <w:vAlign w:val="center"/>
            <w:hideMark/>
          </w:tcPr>
          <w:p w14:paraId="3E5C9B37"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01BB5A63"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629" w:type="pct"/>
            <w:tcBorders>
              <w:top w:val="nil"/>
              <w:left w:val="nil"/>
              <w:bottom w:val="single" w:sz="4" w:space="0" w:color="auto"/>
              <w:right w:val="single" w:sz="4" w:space="0" w:color="auto"/>
            </w:tcBorders>
            <w:shd w:val="clear" w:color="auto" w:fill="auto"/>
            <w:noWrap/>
            <w:vAlign w:val="center"/>
            <w:hideMark/>
          </w:tcPr>
          <w:p w14:paraId="0B872D6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5BE6A7E8"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50C0B7AB"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1B18332D"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A</w:t>
            </w:r>
          </w:p>
        </w:tc>
        <w:tc>
          <w:tcPr>
            <w:tcW w:w="945" w:type="pct"/>
            <w:tcBorders>
              <w:top w:val="nil"/>
              <w:left w:val="nil"/>
              <w:bottom w:val="single" w:sz="4" w:space="0" w:color="auto"/>
              <w:right w:val="single" w:sz="4" w:space="0" w:color="auto"/>
            </w:tcBorders>
            <w:shd w:val="clear" w:color="auto" w:fill="auto"/>
            <w:noWrap/>
            <w:vAlign w:val="center"/>
            <w:hideMark/>
          </w:tcPr>
          <w:p w14:paraId="0A701633"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30</w:t>
            </w:r>
          </w:p>
        </w:tc>
        <w:tc>
          <w:tcPr>
            <w:tcW w:w="947" w:type="pct"/>
            <w:tcBorders>
              <w:top w:val="nil"/>
              <w:left w:val="nil"/>
              <w:bottom w:val="single" w:sz="4" w:space="0" w:color="auto"/>
              <w:right w:val="single" w:sz="4" w:space="0" w:color="auto"/>
            </w:tcBorders>
            <w:shd w:val="clear" w:color="auto" w:fill="auto"/>
            <w:noWrap/>
            <w:vAlign w:val="center"/>
            <w:hideMark/>
          </w:tcPr>
          <w:p w14:paraId="091055A2"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Swing</w:t>
            </w:r>
          </w:p>
        </w:tc>
        <w:tc>
          <w:tcPr>
            <w:tcW w:w="789" w:type="pct"/>
            <w:tcBorders>
              <w:top w:val="nil"/>
              <w:left w:val="nil"/>
              <w:bottom w:val="single" w:sz="4" w:space="0" w:color="auto"/>
              <w:right w:val="single" w:sz="4" w:space="0" w:color="auto"/>
            </w:tcBorders>
            <w:shd w:val="clear" w:color="auto" w:fill="auto"/>
            <w:noWrap/>
            <w:vAlign w:val="center"/>
            <w:hideMark/>
          </w:tcPr>
          <w:p w14:paraId="52B1D6AE"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B85BF36"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2505209C"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r w:rsidR="00B87503" w:rsidRPr="00A55A7B" w14:paraId="623A4DC7" w14:textId="77777777" w:rsidTr="009E5A33">
        <w:trPr>
          <w:trHeight w:val="329"/>
        </w:trPr>
        <w:tc>
          <w:tcPr>
            <w:tcW w:w="938" w:type="pct"/>
            <w:tcBorders>
              <w:top w:val="nil"/>
              <w:left w:val="single" w:sz="4" w:space="0" w:color="auto"/>
              <w:bottom w:val="single" w:sz="4" w:space="0" w:color="auto"/>
              <w:right w:val="single" w:sz="4" w:space="0" w:color="auto"/>
            </w:tcBorders>
            <w:shd w:val="clear" w:color="auto" w:fill="auto"/>
            <w:noWrap/>
            <w:vAlign w:val="center"/>
            <w:hideMark/>
          </w:tcPr>
          <w:p w14:paraId="0C530167" w14:textId="77777777" w:rsidR="00A55A7B" w:rsidRPr="00A55A7B" w:rsidRDefault="00A55A7B" w:rsidP="00A55A7B">
            <w:pPr>
              <w:spacing w:before="0" w:after="0"/>
              <w:jc w:val="center"/>
              <w:rPr>
                <w:rFonts w:eastAsia="Times New Roman"/>
                <w:color w:val="000000"/>
                <w:sz w:val="14"/>
                <w:szCs w:val="14"/>
                <w:lang w:val="en-ID" w:eastAsia="en-ID"/>
              </w:rPr>
            </w:pPr>
            <w:r w:rsidRPr="00A55A7B">
              <w:rPr>
                <w:rFonts w:eastAsia="Times New Roman"/>
                <w:color w:val="000000"/>
                <w:sz w:val="14"/>
                <w:szCs w:val="14"/>
                <w:lang w:val="en-ID" w:eastAsia="en-ID"/>
              </w:rPr>
              <w:t>PLTB</w:t>
            </w:r>
          </w:p>
        </w:tc>
        <w:tc>
          <w:tcPr>
            <w:tcW w:w="945" w:type="pct"/>
            <w:tcBorders>
              <w:top w:val="nil"/>
              <w:left w:val="nil"/>
              <w:bottom w:val="single" w:sz="4" w:space="0" w:color="auto"/>
              <w:right w:val="single" w:sz="4" w:space="0" w:color="auto"/>
            </w:tcBorders>
            <w:shd w:val="clear" w:color="auto" w:fill="auto"/>
            <w:noWrap/>
            <w:vAlign w:val="center"/>
            <w:hideMark/>
          </w:tcPr>
          <w:p w14:paraId="67697D92" w14:textId="77777777" w:rsidR="00A55A7B" w:rsidRPr="00A55A7B" w:rsidRDefault="00A55A7B" w:rsidP="00A55A7B">
            <w:pPr>
              <w:spacing w:before="0" w:after="0"/>
              <w:jc w:val="right"/>
              <w:rPr>
                <w:rFonts w:eastAsia="Times New Roman"/>
                <w:color w:val="000000"/>
                <w:sz w:val="14"/>
                <w:szCs w:val="14"/>
                <w:lang w:val="en-ID" w:eastAsia="en-ID"/>
              </w:rPr>
            </w:pPr>
            <w:r w:rsidRPr="00A55A7B">
              <w:rPr>
                <w:rFonts w:eastAsia="Times New Roman"/>
                <w:color w:val="000000"/>
                <w:sz w:val="14"/>
                <w:szCs w:val="14"/>
                <w:lang w:val="en-ID" w:eastAsia="en-ID"/>
              </w:rPr>
              <w:t>10</w:t>
            </w:r>
          </w:p>
        </w:tc>
        <w:tc>
          <w:tcPr>
            <w:tcW w:w="947" w:type="pct"/>
            <w:tcBorders>
              <w:top w:val="nil"/>
              <w:left w:val="nil"/>
              <w:bottom w:val="single" w:sz="4" w:space="0" w:color="auto"/>
              <w:right w:val="single" w:sz="4" w:space="0" w:color="auto"/>
            </w:tcBorders>
            <w:shd w:val="clear" w:color="auto" w:fill="auto"/>
            <w:noWrap/>
            <w:vAlign w:val="center"/>
            <w:hideMark/>
          </w:tcPr>
          <w:p w14:paraId="550329DF"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PV</w:t>
            </w:r>
          </w:p>
        </w:tc>
        <w:tc>
          <w:tcPr>
            <w:tcW w:w="789" w:type="pct"/>
            <w:tcBorders>
              <w:top w:val="nil"/>
              <w:left w:val="nil"/>
              <w:bottom w:val="single" w:sz="4" w:space="0" w:color="auto"/>
              <w:right w:val="single" w:sz="4" w:space="0" w:color="auto"/>
            </w:tcBorders>
            <w:shd w:val="clear" w:color="auto" w:fill="auto"/>
            <w:noWrap/>
            <w:vAlign w:val="center"/>
            <w:hideMark/>
          </w:tcPr>
          <w:p w14:paraId="756A3610"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FF</w:t>
            </w:r>
          </w:p>
        </w:tc>
        <w:tc>
          <w:tcPr>
            <w:tcW w:w="629" w:type="pct"/>
            <w:tcBorders>
              <w:top w:val="nil"/>
              <w:left w:val="nil"/>
              <w:bottom w:val="single" w:sz="4" w:space="0" w:color="auto"/>
              <w:right w:val="single" w:sz="4" w:space="0" w:color="auto"/>
            </w:tcBorders>
            <w:shd w:val="clear" w:color="auto" w:fill="auto"/>
            <w:noWrap/>
            <w:vAlign w:val="center"/>
            <w:hideMark/>
          </w:tcPr>
          <w:p w14:paraId="06A8ECCA"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c>
          <w:tcPr>
            <w:tcW w:w="751" w:type="pct"/>
            <w:tcBorders>
              <w:top w:val="nil"/>
              <w:left w:val="nil"/>
              <w:bottom w:val="single" w:sz="4" w:space="0" w:color="auto"/>
              <w:right w:val="single" w:sz="4" w:space="0" w:color="auto"/>
            </w:tcBorders>
            <w:shd w:val="clear" w:color="auto" w:fill="auto"/>
            <w:noWrap/>
            <w:vAlign w:val="center"/>
            <w:hideMark/>
          </w:tcPr>
          <w:p w14:paraId="1990C74B" w14:textId="77777777" w:rsidR="00A55A7B" w:rsidRPr="00A55A7B" w:rsidRDefault="00A55A7B" w:rsidP="00A55A7B">
            <w:pPr>
              <w:spacing w:before="0" w:after="0"/>
              <w:jc w:val="left"/>
              <w:rPr>
                <w:rFonts w:eastAsia="Times New Roman"/>
                <w:color w:val="000000"/>
                <w:sz w:val="14"/>
                <w:szCs w:val="14"/>
                <w:lang w:val="en-ID" w:eastAsia="en-ID"/>
              </w:rPr>
            </w:pPr>
            <w:r w:rsidRPr="00A55A7B">
              <w:rPr>
                <w:rFonts w:eastAsia="Times New Roman"/>
                <w:color w:val="000000"/>
                <w:sz w:val="14"/>
                <w:szCs w:val="14"/>
                <w:lang w:val="en-ID" w:eastAsia="en-ID"/>
              </w:rPr>
              <w:t>ON</w:t>
            </w:r>
          </w:p>
        </w:tc>
      </w:tr>
    </w:tbl>
    <w:p w14:paraId="00C1E6DE" w14:textId="77777777" w:rsidR="00C602F9" w:rsidRPr="00C602F9" w:rsidRDefault="00C602F9" w:rsidP="00C602F9"/>
    <w:p w14:paraId="58910C32" w14:textId="4A8EAAFB" w:rsidR="00185DBE" w:rsidRDefault="00185DBE" w:rsidP="00185DBE">
      <w:pPr>
        <w:pStyle w:val="Heading3"/>
      </w:pPr>
      <w:r>
        <w:t>Transformator</w:t>
      </w:r>
    </w:p>
    <w:p w14:paraId="0F3D68B5" w14:textId="38434FFE" w:rsidR="00156235" w:rsidRPr="00156235" w:rsidRDefault="00156235" w:rsidP="00156235">
      <w:pPr>
        <w:pStyle w:val="Caption"/>
      </w:pPr>
      <w:r>
        <w:t xml:space="preserve">Tabel 3-2-2-1 Parameter </w:t>
      </w:r>
      <w:r w:rsidR="005E4ABC">
        <w:t>Trafo</w:t>
      </w:r>
    </w:p>
    <w:tbl>
      <w:tblPr>
        <w:tblW w:w="5000" w:type="pct"/>
        <w:jc w:val="center"/>
        <w:tblLook w:val="04A0" w:firstRow="1" w:lastRow="0" w:firstColumn="1" w:lastColumn="0" w:noHBand="0" w:noVBand="1"/>
      </w:tblPr>
      <w:tblGrid>
        <w:gridCol w:w="2271"/>
        <w:gridCol w:w="1963"/>
        <w:gridCol w:w="263"/>
      </w:tblGrid>
      <w:tr w:rsidR="00156235" w:rsidRPr="00156235" w14:paraId="2529EFE1" w14:textId="77777777" w:rsidTr="00B87503">
        <w:trPr>
          <w:gridAfter w:val="1"/>
          <w:wAfter w:w="292" w:type="pct"/>
          <w:trHeight w:val="288"/>
          <w:jc w:val="center"/>
        </w:trPr>
        <w:tc>
          <w:tcPr>
            <w:tcW w:w="2525"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2D182D" w14:textId="77777777" w:rsidR="00156235" w:rsidRPr="00156235" w:rsidRDefault="00156235" w:rsidP="00156235">
            <w:pPr>
              <w:spacing w:before="0" w:after="0"/>
              <w:jc w:val="center"/>
              <w:rPr>
                <w:rFonts w:eastAsia="Times New Roman"/>
                <w:b/>
                <w:bCs/>
                <w:color w:val="000000"/>
                <w:sz w:val="16"/>
                <w:szCs w:val="16"/>
                <w:lang w:val="en-ID" w:eastAsia="en-ID"/>
              </w:rPr>
            </w:pPr>
            <w:proofErr w:type="spellStart"/>
            <w:r w:rsidRPr="00156235">
              <w:rPr>
                <w:rFonts w:eastAsia="Times New Roman"/>
                <w:b/>
                <w:bCs/>
                <w:color w:val="000000"/>
                <w:sz w:val="16"/>
                <w:szCs w:val="16"/>
                <w:lang w:val="en-ID" w:eastAsia="en-ID"/>
              </w:rPr>
              <w:t>Trafo</w:t>
            </w:r>
            <w:proofErr w:type="spellEnd"/>
          </w:p>
        </w:tc>
        <w:tc>
          <w:tcPr>
            <w:tcW w:w="2183"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05520F" w14:textId="3EA87C8B" w:rsidR="00156235" w:rsidRPr="00156235" w:rsidRDefault="003025BD" w:rsidP="00156235">
            <w:pPr>
              <w:spacing w:before="0" w:after="0"/>
              <w:jc w:val="center"/>
              <w:rPr>
                <w:rFonts w:eastAsia="Times New Roman"/>
                <w:b/>
                <w:bCs/>
                <w:color w:val="000000"/>
                <w:sz w:val="16"/>
                <w:szCs w:val="16"/>
                <w:lang w:val="en-ID" w:eastAsia="en-ID"/>
              </w:rPr>
            </w:pPr>
            <w:r>
              <w:rPr>
                <w:rFonts w:eastAsia="Times New Roman"/>
                <w:b/>
                <w:bCs/>
                <w:color w:val="000000"/>
                <w:sz w:val="16"/>
                <w:szCs w:val="16"/>
                <w:lang w:val="en-ID" w:eastAsia="en-ID"/>
              </w:rPr>
              <w:t xml:space="preserve">Jenis </w:t>
            </w:r>
            <w:r w:rsidR="00156235" w:rsidRPr="00156235">
              <w:rPr>
                <w:rFonts w:eastAsia="Times New Roman"/>
                <w:b/>
                <w:bCs/>
                <w:color w:val="000000"/>
                <w:sz w:val="16"/>
                <w:szCs w:val="16"/>
                <w:lang w:val="en-ID" w:eastAsia="en-ID"/>
              </w:rPr>
              <w:t>Trafo</w:t>
            </w:r>
          </w:p>
        </w:tc>
      </w:tr>
      <w:tr w:rsidR="00156235" w:rsidRPr="00156235" w14:paraId="29C6FA1B" w14:textId="77777777" w:rsidTr="00B87503">
        <w:trPr>
          <w:trHeight w:val="288"/>
          <w:jc w:val="center"/>
        </w:trPr>
        <w:tc>
          <w:tcPr>
            <w:tcW w:w="2525" w:type="pct"/>
            <w:vMerge/>
            <w:tcBorders>
              <w:top w:val="single" w:sz="4" w:space="0" w:color="auto"/>
              <w:left w:val="single" w:sz="4" w:space="0" w:color="auto"/>
              <w:bottom w:val="single" w:sz="4" w:space="0" w:color="auto"/>
              <w:right w:val="single" w:sz="4" w:space="0" w:color="auto"/>
            </w:tcBorders>
            <w:vAlign w:val="center"/>
            <w:hideMark/>
          </w:tcPr>
          <w:p w14:paraId="54E449D4"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183" w:type="pct"/>
            <w:vMerge/>
            <w:tcBorders>
              <w:top w:val="single" w:sz="4" w:space="0" w:color="auto"/>
              <w:left w:val="single" w:sz="4" w:space="0" w:color="auto"/>
              <w:bottom w:val="single" w:sz="4" w:space="0" w:color="auto"/>
              <w:right w:val="single" w:sz="4" w:space="0" w:color="auto"/>
            </w:tcBorders>
            <w:vAlign w:val="center"/>
            <w:hideMark/>
          </w:tcPr>
          <w:p w14:paraId="54F1219B" w14:textId="77777777" w:rsidR="00156235" w:rsidRPr="00156235" w:rsidRDefault="00156235" w:rsidP="00156235">
            <w:pPr>
              <w:spacing w:before="0" w:after="0"/>
              <w:jc w:val="left"/>
              <w:rPr>
                <w:rFonts w:eastAsia="Times New Roman"/>
                <w:b/>
                <w:bCs/>
                <w:color w:val="000000"/>
                <w:sz w:val="16"/>
                <w:szCs w:val="16"/>
                <w:lang w:val="en-ID" w:eastAsia="en-ID"/>
              </w:rPr>
            </w:pPr>
          </w:p>
        </w:tc>
        <w:tc>
          <w:tcPr>
            <w:tcW w:w="292" w:type="pct"/>
            <w:tcBorders>
              <w:top w:val="nil"/>
              <w:left w:val="nil"/>
              <w:bottom w:val="nil"/>
              <w:right w:val="nil"/>
            </w:tcBorders>
            <w:shd w:val="clear" w:color="auto" w:fill="auto"/>
            <w:noWrap/>
            <w:vAlign w:val="bottom"/>
            <w:hideMark/>
          </w:tcPr>
          <w:p w14:paraId="41A31E1C" w14:textId="77777777" w:rsidR="00156235" w:rsidRPr="00156235" w:rsidRDefault="00156235" w:rsidP="00156235">
            <w:pPr>
              <w:spacing w:before="0" w:after="0"/>
              <w:jc w:val="center"/>
              <w:rPr>
                <w:rFonts w:eastAsia="Times New Roman"/>
                <w:b/>
                <w:bCs/>
                <w:color w:val="000000"/>
                <w:sz w:val="16"/>
                <w:szCs w:val="16"/>
                <w:lang w:val="en-ID" w:eastAsia="en-ID"/>
              </w:rPr>
            </w:pPr>
          </w:p>
        </w:tc>
      </w:tr>
      <w:tr w:rsidR="00156235" w:rsidRPr="00156235" w14:paraId="1CD9F400"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175A0CB"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A6746C" w14:textId="57CC8D12"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9A54E4">
              <w:rPr>
                <w:rFonts w:eastAsia="Times New Roman"/>
                <w:color w:val="000000"/>
                <w:sz w:val="16"/>
                <w:szCs w:val="16"/>
                <w:lang w:val="en-ID" w:eastAsia="en-ID"/>
              </w:rPr>
              <w:t>Wye - Delta</w:t>
            </w:r>
            <w:r w:rsidR="008A44ED">
              <w:rPr>
                <w:rFonts w:eastAsia="Times New Roman"/>
                <w:color w:val="000000"/>
                <w:sz w:val="16"/>
                <w:szCs w:val="16"/>
                <w:lang w:val="en-ID" w:eastAsia="en-ID"/>
              </w:rPr>
              <w:t xml:space="preserve"> /250 MV</w:t>
            </w:r>
            <w:r w:rsidR="006A3682">
              <w:rPr>
                <w:rFonts w:eastAsia="Times New Roman"/>
                <w:color w:val="000000"/>
                <w:sz w:val="16"/>
                <w:szCs w:val="16"/>
                <w:lang w:val="en-ID" w:eastAsia="en-ID"/>
              </w:rPr>
              <w:t>A</w:t>
            </w:r>
          </w:p>
        </w:tc>
        <w:tc>
          <w:tcPr>
            <w:tcW w:w="292" w:type="pct"/>
            <w:vAlign w:val="center"/>
            <w:hideMark/>
          </w:tcPr>
          <w:p w14:paraId="14CD238F"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79A526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70726FAD"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30kV</w:t>
            </w:r>
          </w:p>
        </w:tc>
        <w:tc>
          <w:tcPr>
            <w:tcW w:w="2183" w:type="pct"/>
            <w:tcBorders>
              <w:top w:val="nil"/>
              <w:left w:val="nil"/>
              <w:bottom w:val="single" w:sz="4" w:space="0" w:color="auto"/>
              <w:right w:val="single" w:sz="4" w:space="0" w:color="auto"/>
            </w:tcBorders>
            <w:shd w:val="clear" w:color="auto" w:fill="auto"/>
            <w:noWrap/>
            <w:vAlign w:val="bottom"/>
            <w:hideMark/>
          </w:tcPr>
          <w:p w14:paraId="71332B38" w14:textId="69381AE2"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9A54E4">
              <w:rPr>
                <w:rFonts w:eastAsia="Times New Roman"/>
                <w:color w:val="000000"/>
                <w:sz w:val="16"/>
                <w:szCs w:val="16"/>
                <w:lang w:val="en-ID" w:eastAsia="en-ID"/>
              </w:rPr>
              <w:t xml:space="preserve">Delta </w:t>
            </w:r>
            <w:r w:rsidR="006A3682">
              <w:rPr>
                <w:rFonts w:eastAsia="Times New Roman"/>
                <w:color w:val="000000"/>
                <w:sz w:val="16"/>
                <w:szCs w:val="16"/>
                <w:lang w:val="en-ID" w:eastAsia="en-ID"/>
              </w:rPr>
              <w:t>–</w:t>
            </w:r>
            <w:r w:rsidR="009A54E4">
              <w:rPr>
                <w:rFonts w:eastAsia="Times New Roman"/>
                <w:color w:val="000000"/>
                <w:sz w:val="16"/>
                <w:szCs w:val="16"/>
                <w:lang w:val="en-ID" w:eastAsia="en-ID"/>
              </w:rPr>
              <w:t xml:space="preserve"> Wye</w:t>
            </w:r>
            <w:r w:rsidR="006A3682">
              <w:rPr>
                <w:rFonts w:eastAsia="Times New Roman"/>
                <w:color w:val="000000"/>
                <w:sz w:val="16"/>
                <w:szCs w:val="16"/>
                <w:lang w:val="en-ID" w:eastAsia="en-ID"/>
              </w:rPr>
              <w:t xml:space="preserve"> /250 MVA</w:t>
            </w:r>
          </w:p>
        </w:tc>
        <w:tc>
          <w:tcPr>
            <w:tcW w:w="292" w:type="pct"/>
            <w:vAlign w:val="center"/>
            <w:hideMark/>
          </w:tcPr>
          <w:p w14:paraId="530DE86C"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271E48DA"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5658D53F"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30 kV/ 70kV</w:t>
            </w:r>
          </w:p>
        </w:tc>
        <w:tc>
          <w:tcPr>
            <w:tcW w:w="2183" w:type="pct"/>
            <w:tcBorders>
              <w:top w:val="nil"/>
              <w:left w:val="nil"/>
              <w:bottom w:val="single" w:sz="4" w:space="0" w:color="auto"/>
              <w:right w:val="single" w:sz="4" w:space="0" w:color="auto"/>
            </w:tcBorders>
            <w:shd w:val="clear" w:color="auto" w:fill="auto"/>
            <w:noWrap/>
            <w:vAlign w:val="bottom"/>
            <w:hideMark/>
          </w:tcPr>
          <w:p w14:paraId="28F9ADD3" w14:textId="0D11947F"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8D1443">
              <w:rPr>
                <w:rFonts w:eastAsia="Times New Roman"/>
                <w:color w:val="000000"/>
                <w:sz w:val="16"/>
                <w:szCs w:val="16"/>
                <w:lang w:val="en-ID" w:eastAsia="en-ID"/>
              </w:rPr>
              <w:t xml:space="preserve">Wye </w:t>
            </w:r>
            <w:r w:rsidR="006A3682">
              <w:rPr>
                <w:rFonts w:eastAsia="Times New Roman"/>
                <w:color w:val="000000"/>
                <w:sz w:val="16"/>
                <w:szCs w:val="16"/>
                <w:lang w:val="en-ID" w:eastAsia="en-ID"/>
              </w:rPr>
              <w:t>–</w:t>
            </w:r>
            <w:r w:rsidR="008D1443">
              <w:rPr>
                <w:rFonts w:eastAsia="Times New Roman"/>
                <w:color w:val="000000"/>
                <w:sz w:val="16"/>
                <w:szCs w:val="16"/>
                <w:lang w:val="en-ID" w:eastAsia="en-ID"/>
              </w:rPr>
              <w:t xml:space="preserve"> Delta</w:t>
            </w:r>
            <w:r w:rsidR="006A3682">
              <w:rPr>
                <w:rFonts w:eastAsia="Times New Roman"/>
                <w:color w:val="000000"/>
                <w:sz w:val="16"/>
                <w:szCs w:val="16"/>
                <w:lang w:val="en-ID" w:eastAsia="en-ID"/>
              </w:rPr>
              <w:t>/250 MVA</w:t>
            </w:r>
          </w:p>
        </w:tc>
        <w:tc>
          <w:tcPr>
            <w:tcW w:w="292" w:type="pct"/>
            <w:vAlign w:val="center"/>
            <w:hideMark/>
          </w:tcPr>
          <w:p w14:paraId="0D8E4CA0"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6DA2F1BB"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4FDDABE9"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70 kV/ 20kV</w:t>
            </w:r>
          </w:p>
        </w:tc>
        <w:tc>
          <w:tcPr>
            <w:tcW w:w="2183" w:type="pct"/>
            <w:tcBorders>
              <w:top w:val="nil"/>
              <w:left w:val="nil"/>
              <w:bottom w:val="single" w:sz="4" w:space="0" w:color="auto"/>
              <w:right w:val="single" w:sz="4" w:space="0" w:color="auto"/>
            </w:tcBorders>
            <w:shd w:val="clear" w:color="auto" w:fill="auto"/>
            <w:noWrap/>
            <w:vAlign w:val="bottom"/>
            <w:hideMark/>
          </w:tcPr>
          <w:p w14:paraId="0618E5E3" w14:textId="37BD4F59"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8D1443">
              <w:rPr>
                <w:rFonts w:eastAsia="Times New Roman"/>
                <w:color w:val="000000"/>
                <w:sz w:val="16"/>
                <w:szCs w:val="16"/>
                <w:lang w:val="en-ID" w:eastAsia="en-ID"/>
              </w:rPr>
              <w:t xml:space="preserve">Delta </w:t>
            </w:r>
            <w:r w:rsidR="006A3682">
              <w:rPr>
                <w:rFonts w:eastAsia="Times New Roman"/>
                <w:color w:val="000000"/>
                <w:sz w:val="16"/>
                <w:szCs w:val="16"/>
                <w:lang w:val="en-ID" w:eastAsia="en-ID"/>
              </w:rPr>
              <w:t>–</w:t>
            </w:r>
            <w:r w:rsidR="008D1443">
              <w:rPr>
                <w:rFonts w:eastAsia="Times New Roman"/>
                <w:color w:val="000000"/>
                <w:sz w:val="16"/>
                <w:szCs w:val="16"/>
                <w:lang w:val="en-ID" w:eastAsia="en-ID"/>
              </w:rPr>
              <w:t xml:space="preserve"> Wye</w:t>
            </w:r>
            <w:r w:rsidR="006A3682">
              <w:rPr>
                <w:rFonts w:eastAsia="Times New Roman"/>
                <w:color w:val="000000"/>
                <w:sz w:val="16"/>
                <w:szCs w:val="16"/>
                <w:lang w:val="en-ID" w:eastAsia="en-ID"/>
              </w:rPr>
              <w:t>/ 250 MVA</w:t>
            </w:r>
          </w:p>
        </w:tc>
        <w:tc>
          <w:tcPr>
            <w:tcW w:w="292" w:type="pct"/>
            <w:vAlign w:val="center"/>
            <w:hideMark/>
          </w:tcPr>
          <w:p w14:paraId="0437D996" w14:textId="77777777" w:rsidR="00156235" w:rsidRPr="00156235" w:rsidRDefault="00156235" w:rsidP="00156235">
            <w:pPr>
              <w:spacing w:before="0" w:after="0"/>
              <w:jc w:val="left"/>
              <w:rPr>
                <w:rFonts w:eastAsia="Times New Roman"/>
                <w:sz w:val="16"/>
                <w:szCs w:val="16"/>
                <w:lang w:val="en-ID" w:eastAsia="en-ID"/>
              </w:rPr>
            </w:pPr>
          </w:p>
        </w:tc>
      </w:tr>
      <w:tr w:rsidR="00156235" w:rsidRPr="00156235" w14:paraId="5F1A044C" w14:textId="77777777" w:rsidTr="00B87503">
        <w:trPr>
          <w:trHeight w:val="288"/>
          <w:jc w:val="center"/>
        </w:trPr>
        <w:tc>
          <w:tcPr>
            <w:tcW w:w="2525" w:type="pct"/>
            <w:tcBorders>
              <w:top w:val="nil"/>
              <w:left w:val="single" w:sz="4" w:space="0" w:color="auto"/>
              <w:bottom w:val="single" w:sz="4" w:space="0" w:color="auto"/>
              <w:right w:val="single" w:sz="4" w:space="0" w:color="auto"/>
            </w:tcBorders>
            <w:shd w:val="clear" w:color="auto" w:fill="auto"/>
            <w:noWrap/>
            <w:vAlign w:val="center"/>
            <w:hideMark/>
          </w:tcPr>
          <w:p w14:paraId="1F209383" w14:textId="77777777" w:rsidR="00156235" w:rsidRPr="00156235" w:rsidRDefault="00156235" w:rsidP="00156235">
            <w:pPr>
              <w:spacing w:before="0" w:after="0"/>
              <w:jc w:val="center"/>
              <w:rPr>
                <w:rFonts w:eastAsia="Times New Roman"/>
                <w:color w:val="000000"/>
                <w:sz w:val="16"/>
                <w:szCs w:val="16"/>
                <w:lang w:val="en-ID" w:eastAsia="en-ID"/>
              </w:rPr>
            </w:pPr>
            <w:proofErr w:type="spellStart"/>
            <w:r w:rsidRPr="00156235">
              <w:rPr>
                <w:rFonts w:eastAsia="Times New Roman"/>
                <w:color w:val="000000"/>
                <w:sz w:val="16"/>
                <w:szCs w:val="16"/>
                <w:lang w:val="en-ID" w:eastAsia="en-ID"/>
              </w:rPr>
              <w:t>Trafo</w:t>
            </w:r>
            <w:proofErr w:type="spellEnd"/>
            <w:r w:rsidRPr="00156235">
              <w:rPr>
                <w:rFonts w:eastAsia="Times New Roman"/>
                <w:color w:val="000000"/>
                <w:sz w:val="16"/>
                <w:szCs w:val="16"/>
                <w:lang w:val="en-ID" w:eastAsia="en-ID"/>
              </w:rPr>
              <w:t xml:space="preserve"> 20 kV/ 0.38kV</w:t>
            </w:r>
          </w:p>
        </w:tc>
        <w:tc>
          <w:tcPr>
            <w:tcW w:w="2183" w:type="pct"/>
            <w:tcBorders>
              <w:top w:val="nil"/>
              <w:left w:val="nil"/>
              <w:bottom w:val="single" w:sz="4" w:space="0" w:color="auto"/>
              <w:right w:val="single" w:sz="4" w:space="0" w:color="auto"/>
            </w:tcBorders>
            <w:shd w:val="clear" w:color="auto" w:fill="auto"/>
            <w:noWrap/>
            <w:vAlign w:val="bottom"/>
            <w:hideMark/>
          </w:tcPr>
          <w:p w14:paraId="3FC7D6BE" w14:textId="6C963743" w:rsidR="00156235" w:rsidRPr="00156235" w:rsidRDefault="00156235" w:rsidP="00156235">
            <w:pPr>
              <w:spacing w:before="0" w:after="0"/>
              <w:jc w:val="left"/>
              <w:rPr>
                <w:rFonts w:eastAsia="Times New Roman"/>
                <w:color w:val="000000"/>
                <w:sz w:val="16"/>
                <w:szCs w:val="16"/>
                <w:lang w:val="en-ID" w:eastAsia="en-ID"/>
              </w:rPr>
            </w:pPr>
            <w:r w:rsidRPr="00156235">
              <w:rPr>
                <w:rFonts w:eastAsia="Times New Roman"/>
                <w:color w:val="000000"/>
                <w:sz w:val="16"/>
                <w:szCs w:val="16"/>
                <w:lang w:val="en-ID" w:eastAsia="en-ID"/>
              </w:rPr>
              <w:t> </w:t>
            </w:r>
            <w:r w:rsidR="005564EF">
              <w:rPr>
                <w:rFonts w:eastAsia="Times New Roman"/>
                <w:color w:val="000000"/>
                <w:sz w:val="16"/>
                <w:szCs w:val="16"/>
                <w:lang w:val="en-ID" w:eastAsia="en-ID"/>
              </w:rPr>
              <w:t>Wye-Wye</w:t>
            </w:r>
            <w:r w:rsidR="006A3682">
              <w:rPr>
                <w:rFonts w:eastAsia="Times New Roman"/>
                <w:color w:val="000000"/>
                <w:sz w:val="16"/>
                <w:szCs w:val="16"/>
                <w:lang w:val="en-ID" w:eastAsia="en-ID"/>
              </w:rPr>
              <w:t>/ 250 MVA</w:t>
            </w:r>
          </w:p>
        </w:tc>
        <w:tc>
          <w:tcPr>
            <w:tcW w:w="292" w:type="pct"/>
            <w:vAlign w:val="center"/>
            <w:hideMark/>
          </w:tcPr>
          <w:p w14:paraId="7085FBCE" w14:textId="77777777" w:rsidR="00156235" w:rsidRPr="00156235" w:rsidRDefault="00156235" w:rsidP="00156235">
            <w:pPr>
              <w:spacing w:before="0" w:after="0"/>
              <w:jc w:val="left"/>
              <w:rPr>
                <w:rFonts w:eastAsia="Times New Roman"/>
                <w:sz w:val="16"/>
                <w:szCs w:val="16"/>
                <w:lang w:val="en-ID" w:eastAsia="en-ID"/>
              </w:rPr>
            </w:pPr>
          </w:p>
        </w:tc>
      </w:tr>
    </w:tbl>
    <w:p w14:paraId="0F1E9CAD" w14:textId="77777777" w:rsidR="00CA5AAB" w:rsidRPr="00CA5AAB" w:rsidRDefault="00CA5AAB" w:rsidP="00CA5AAB"/>
    <w:p w14:paraId="50051894" w14:textId="43F069E0" w:rsidR="00185DBE" w:rsidRDefault="00185DBE" w:rsidP="00185DBE">
      <w:pPr>
        <w:pStyle w:val="Heading3"/>
      </w:pPr>
      <w:r>
        <w:t>Saluran Transmisi</w:t>
      </w:r>
    </w:p>
    <w:p w14:paraId="0FE8E560" w14:textId="6F4DFD3B" w:rsidR="009E5A33" w:rsidRPr="009E5A33" w:rsidRDefault="009E5A33" w:rsidP="009E5A33">
      <w:pPr>
        <w:pStyle w:val="Caption"/>
      </w:pPr>
      <w:r>
        <w:t>Tabel 3-2-3-1 Prameter Saluran Transmisi</w:t>
      </w:r>
    </w:p>
    <w:tbl>
      <w:tblPr>
        <w:tblW w:w="4460" w:type="dxa"/>
        <w:tblLook w:val="04A0" w:firstRow="1" w:lastRow="0" w:firstColumn="1" w:lastColumn="0" w:noHBand="0" w:noVBand="1"/>
      </w:tblPr>
      <w:tblGrid>
        <w:gridCol w:w="2800"/>
        <w:gridCol w:w="1660"/>
      </w:tblGrid>
      <w:tr w:rsidR="00223AE7" w:rsidRPr="00223AE7" w14:paraId="0CB2CDEF" w14:textId="77777777" w:rsidTr="00223AE7">
        <w:trPr>
          <w:trHeight w:val="288"/>
        </w:trPr>
        <w:tc>
          <w:tcPr>
            <w:tcW w:w="28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317B23" w14:textId="77777777" w:rsidR="00223AE7" w:rsidRPr="00223AE7" w:rsidRDefault="00223AE7" w:rsidP="00223AE7">
            <w:pPr>
              <w:spacing w:before="0" w:after="0"/>
              <w:jc w:val="center"/>
              <w:rPr>
                <w:rFonts w:eastAsia="Times New Roman"/>
                <w:b/>
                <w:bCs/>
                <w:color w:val="000000"/>
                <w:sz w:val="16"/>
                <w:szCs w:val="16"/>
                <w:lang w:val="en-ID" w:eastAsia="en-ID"/>
              </w:rPr>
            </w:pPr>
            <w:proofErr w:type="spellStart"/>
            <w:r w:rsidRPr="00223AE7">
              <w:rPr>
                <w:rFonts w:eastAsia="Times New Roman"/>
                <w:b/>
                <w:bCs/>
                <w:color w:val="000000"/>
                <w:sz w:val="16"/>
                <w:szCs w:val="16"/>
                <w:lang w:val="en-ID" w:eastAsia="en-ID"/>
              </w:rPr>
              <w:t>Saluran</w:t>
            </w:r>
            <w:proofErr w:type="spellEnd"/>
            <w:r w:rsidRPr="00223AE7">
              <w:rPr>
                <w:rFonts w:eastAsia="Times New Roman"/>
                <w:b/>
                <w:bCs/>
                <w:color w:val="000000"/>
                <w:sz w:val="16"/>
                <w:szCs w:val="16"/>
                <w:lang w:val="en-ID" w:eastAsia="en-ID"/>
              </w:rPr>
              <w:t xml:space="preserve"> Transmisi</w:t>
            </w:r>
          </w:p>
        </w:tc>
        <w:tc>
          <w:tcPr>
            <w:tcW w:w="1660" w:type="dxa"/>
            <w:tcBorders>
              <w:top w:val="single" w:sz="4" w:space="0" w:color="auto"/>
              <w:left w:val="nil"/>
              <w:bottom w:val="single" w:sz="4" w:space="0" w:color="auto"/>
              <w:right w:val="single" w:sz="4" w:space="0" w:color="auto"/>
            </w:tcBorders>
            <w:shd w:val="clear" w:color="auto" w:fill="auto"/>
            <w:noWrap/>
            <w:vAlign w:val="center"/>
            <w:hideMark/>
          </w:tcPr>
          <w:p w14:paraId="3C4DB8AE" w14:textId="6FF9D715" w:rsidR="00223AE7" w:rsidRPr="00223AE7" w:rsidRDefault="00223AE7" w:rsidP="00223AE7">
            <w:pPr>
              <w:spacing w:before="0" w:after="0"/>
              <w:jc w:val="center"/>
              <w:rPr>
                <w:rFonts w:eastAsia="Times New Roman"/>
                <w:b/>
                <w:bCs/>
                <w:color w:val="000000"/>
                <w:sz w:val="16"/>
                <w:szCs w:val="16"/>
                <w:lang w:val="en-ID" w:eastAsia="en-ID"/>
              </w:rPr>
            </w:pPr>
            <w:r w:rsidRPr="00223AE7">
              <w:rPr>
                <w:rFonts w:eastAsia="Times New Roman"/>
                <w:b/>
                <w:bCs/>
                <w:color w:val="000000"/>
                <w:sz w:val="16"/>
                <w:szCs w:val="16"/>
                <w:lang w:val="en-ID" w:eastAsia="en-ID"/>
              </w:rPr>
              <w:t>Jarak</w:t>
            </w:r>
            <w:r w:rsidR="009E5A33">
              <w:rPr>
                <w:rFonts w:eastAsia="Times New Roman"/>
                <w:b/>
                <w:bCs/>
                <w:color w:val="000000"/>
                <w:sz w:val="16"/>
                <w:szCs w:val="16"/>
                <w:lang w:val="en-ID" w:eastAsia="en-ID"/>
              </w:rPr>
              <w:t xml:space="preserve"> (km)</w:t>
            </w:r>
          </w:p>
        </w:tc>
      </w:tr>
      <w:tr w:rsidR="00223AE7" w:rsidRPr="00223AE7" w14:paraId="550427F0"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4292F60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P – Gardu 1</w:t>
            </w:r>
          </w:p>
        </w:tc>
        <w:tc>
          <w:tcPr>
            <w:tcW w:w="1660" w:type="dxa"/>
            <w:tcBorders>
              <w:top w:val="nil"/>
              <w:left w:val="nil"/>
              <w:bottom w:val="single" w:sz="4" w:space="0" w:color="auto"/>
              <w:right w:val="single" w:sz="4" w:space="0" w:color="auto"/>
            </w:tcBorders>
            <w:shd w:val="clear" w:color="auto" w:fill="auto"/>
            <w:noWrap/>
            <w:vAlign w:val="center"/>
            <w:hideMark/>
          </w:tcPr>
          <w:p w14:paraId="1AF57131"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3A0BA75E"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1B7CF270"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U – Gardu 2</w:t>
            </w:r>
          </w:p>
        </w:tc>
        <w:tc>
          <w:tcPr>
            <w:tcW w:w="1660" w:type="dxa"/>
            <w:tcBorders>
              <w:top w:val="nil"/>
              <w:left w:val="nil"/>
              <w:bottom w:val="single" w:sz="4" w:space="0" w:color="auto"/>
              <w:right w:val="single" w:sz="4" w:space="0" w:color="auto"/>
            </w:tcBorders>
            <w:shd w:val="clear" w:color="auto" w:fill="auto"/>
            <w:noWrap/>
            <w:vAlign w:val="center"/>
            <w:hideMark/>
          </w:tcPr>
          <w:p w14:paraId="236D7AC5"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100</w:t>
            </w:r>
          </w:p>
        </w:tc>
      </w:tr>
      <w:tr w:rsidR="00223AE7" w:rsidRPr="00223AE7" w14:paraId="79C6F788"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C2085C8"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A – Gardu 3</w:t>
            </w:r>
          </w:p>
        </w:tc>
        <w:tc>
          <w:tcPr>
            <w:tcW w:w="1660" w:type="dxa"/>
            <w:tcBorders>
              <w:top w:val="nil"/>
              <w:left w:val="nil"/>
              <w:bottom w:val="single" w:sz="4" w:space="0" w:color="auto"/>
              <w:right w:val="single" w:sz="4" w:space="0" w:color="auto"/>
            </w:tcBorders>
            <w:shd w:val="clear" w:color="auto" w:fill="auto"/>
            <w:noWrap/>
            <w:vAlign w:val="center"/>
            <w:hideMark/>
          </w:tcPr>
          <w:p w14:paraId="36B9322F"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50</w:t>
            </w:r>
          </w:p>
        </w:tc>
      </w:tr>
      <w:tr w:rsidR="00223AE7" w:rsidRPr="00223AE7" w14:paraId="789956A5" w14:textId="77777777" w:rsidTr="00223AE7">
        <w:trPr>
          <w:trHeight w:val="288"/>
        </w:trPr>
        <w:tc>
          <w:tcPr>
            <w:tcW w:w="2800" w:type="dxa"/>
            <w:tcBorders>
              <w:top w:val="nil"/>
              <w:left w:val="single" w:sz="4" w:space="0" w:color="auto"/>
              <w:bottom w:val="single" w:sz="4" w:space="0" w:color="auto"/>
              <w:right w:val="single" w:sz="4" w:space="0" w:color="auto"/>
            </w:tcBorders>
            <w:shd w:val="clear" w:color="auto" w:fill="auto"/>
            <w:noWrap/>
            <w:vAlign w:val="center"/>
            <w:hideMark/>
          </w:tcPr>
          <w:p w14:paraId="61132107"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Book Antiqua" w:cs="Book Antiqua"/>
                <w:i/>
                <w:iCs/>
                <w:color w:val="000000"/>
                <w:sz w:val="16"/>
                <w:szCs w:val="16"/>
                <w:lang w:eastAsia="en-ID"/>
              </w:rPr>
              <w:t>Line</w:t>
            </w:r>
            <w:r w:rsidRPr="00223AE7">
              <w:rPr>
                <w:rFonts w:eastAsia="Book Antiqua" w:cs="Book Antiqua"/>
                <w:color w:val="000000"/>
                <w:sz w:val="16"/>
                <w:szCs w:val="16"/>
                <w:lang w:eastAsia="en-ID"/>
              </w:rPr>
              <w:t xml:space="preserve"> PLTB – Gardu 4</w:t>
            </w:r>
          </w:p>
        </w:tc>
        <w:tc>
          <w:tcPr>
            <w:tcW w:w="1660" w:type="dxa"/>
            <w:tcBorders>
              <w:top w:val="nil"/>
              <w:left w:val="nil"/>
              <w:bottom w:val="single" w:sz="4" w:space="0" w:color="auto"/>
              <w:right w:val="single" w:sz="4" w:space="0" w:color="auto"/>
            </w:tcBorders>
            <w:shd w:val="clear" w:color="auto" w:fill="auto"/>
            <w:noWrap/>
            <w:vAlign w:val="center"/>
            <w:hideMark/>
          </w:tcPr>
          <w:p w14:paraId="35E6F6DD" w14:textId="77777777" w:rsidR="00223AE7" w:rsidRPr="00223AE7" w:rsidRDefault="00223AE7" w:rsidP="00223AE7">
            <w:pPr>
              <w:spacing w:before="0" w:after="0"/>
              <w:jc w:val="center"/>
              <w:rPr>
                <w:rFonts w:eastAsia="Times New Roman"/>
                <w:color w:val="000000"/>
                <w:sz w:val="16"/>
                <w:szCs w:val="16"/>
                <w:lang w:val="en-ID" w:eastAsia="en-ID"/>
              </w:rPr>
            </w:pPr>
            <w:r w:rsidRPr="00223AE7">
              <w:rPr>
                <w:rFonts w:eastAsia="Times New Roman"/>
                <w:color w:val="000000"/>
                <w:sz w:val="16"/>
                <w:szCs w:val="16"/>
                <w:lang w:val="en-ID" w:eastAsia="en-ID"/>
              </w:rPr>
              <w:t>20</w:t>
            </w:r>
          </w:p>
        </w:tc>
      </w:tr>
    </w:tbl>
    <w:p w14:paraId="604982B7" w14:textId="77777777" w:rsidR="00017C96" w:rsidRPr="00C602F9" w:rsidRDefault="00017C96" w:rsidP="009E5A33"/>
    <w:p w14:paraId="0C7A0FE1" w14:textId="7E2FB4A1" w:rsidR="00185DBE" w:rsidRDefault="00955F29" w:rsidP="00955F29">
      <w:pPr>
        <w:pStyle w:val="Heading3"/>
      </w:pPr>
      <w:r>
        <w:t>Saluran Transmisi Antargardu</w:t>
      </w:r>
    </w:p>
    <w:p w14:paraId="79C38992" w14:textId="0360A912" w:rsidR="001C2845" w:rsidRPr="001C2845" w:rsidRDefault="001C2845" w:rsidP="001C2845">
      <w:pPr>
        <w:pStyle w:val="Caption"/>
      </w:pPr>
      <w:r>
        <w:t>Tabel 3-2-3-2 Prameter Saluran Transmisi Antargardu</w:t>
      </w:r>
    </w:p>
    <w:tbl>
      <w:tblPr>
        <w:tblW w:w="5000" w:type="pct"/>
        <w:tblLook w:val="04A0" w:firstRow="1" w:lastRow="0" w:firstColumn="1" w:lastColumn="0" w:noHBand="0" w:noVBand="1"/>
      </w:tblPr>
      <w:tblGrid>
        <w:gridCol w:w="3172"/>
        <w:gridCol w:w="1325"/>
      </w:tblGrid>
      <w:tr w:rsidR="001C2845" w:rsidRPr="001C2845" w14:paraId="20D43F54" w14:textId="77777777" w:rsidTr="001C2845">
        <w:trPr>
          <w:trHeight w:val="288"/>
        </w:trPr>
        <w:tc>
          <w:tcPr>
            <w:tcW w:w="35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330939" w14:textId="77777777" w:rsidR="001C2845" w:rsidRPr="001C2845" w:rsidRDefault="001C2845" w:rsidP="001C2845">
            <w:pPr>
              <w:spacing w:before="0" w:after="0"/>
              <w:jc w:val="center"/>
              <w:rPr>
                <w:rFonts w:eastAsia="Times New Roman"/>
                <w:b/>
                <w:bCs/>
                <w:color w:val="000000"/>
                <w:sz w:val="16"/>
                <w:szCs w:val="16"/>
                <w:lang w:val="en-ID" w:eastAsia="en-ID"/>
              </w:rPr>
            </w:pPr>
            <w:proofErr w:type="spellStart"/>
            <w:r w:rsidRPr="001C2845">
              <w:rPr>
                <w:rFonts w:eastAsia="Times New Roman"/>
                <w:b/>
                <w:bCs/>
                <w:color w:val="000000"/>
                <w:sz w:val="16"/>
                <w:szCs w:val="16"/>
                <w:lang w:val="en-ID" w:eastAsia="en-ID"/>
              </w:rPr>
              <w:t>Saluran</w:t>
            </w:r>
            <w:proofErr w:type="spellEnd"/>
            <w:r w:rsidRPr="001C2845">
              <w:rPr>
                <w:rFonts w:eastAsia="Times New Roman"/>
                <w:b/>
                <w:bCs/>
                <w:color w:val="000000"/>
                <w:sz w:val="16"/>
                <w:szCs w:val="16"/>
                <w:lang w:val="en-ID" w:eastAsia="en-ID"/>
              </w:rPr>
              <w:t xml:space="preserve"> Transmisi</w:t>
            </w:r>
          </w:p>
        </w:tc>
        <w:tc>
          <w:tcPr>
            <w:tcW w:w="1473" w:type="pct"/>
            <w:tcBorders>
              <w:top w:val="single" w:sz="4" w:space="0" w:color="auto"/>
              <w:left w:val="nil"/>
              <w:bottom w:val="single" w:sz="4" w:space="0" w:color="auto"/>
              <w:right w:val="single" w:sz="4" w:space="0" w:color="auto"/>
            </w:tcBorders>
            <w:shd w:val="clear" w:color="auto" w:fill="auto"/>
            <w:noWrap/>
            <w:vAlign w:val="center"/>
            <w:hideMark/>
          </w:tcPr>
          <w:p w14:paraId="70F5CD5C" w14:textId="77777777" w:rsidR="001C2845" w:rsidRPr="001C2845" w:rsidRDefault="001C2845" w:rsidP="001C2845">
            <w:pPr>
              <w:spacing w:before="0" w:after="0"/>
              <w:jc w:val="center"/>
              <w:rPr>
                <w:rFonts w:eastAsia="Times New Roman"/>
                <w:b/>
                <w:bCs/>
                <w:color w:val="000000"/>
                <w:sz w:val="16"/>
                <w:szCs w:val="16"/>
                <w:lang w:val="en-ID" w:eastAsia="en-ID"/>
              </w:rPr>
            </w:pPr>
            <w:r w:rsidRPr="001C2845">
              <w:rPr>
                <w:rFonts w:eastAsia="Times New Roman"/>
                <w:b/>
                <w:bCs/>
                <w:color w:val="000000"/>
                <w:sz w:val="16"/>
                <w:szCs w:val="16"/>
                <w:lang w:val="en-ID" w:eastAsia="en-ID"/>
              </w:rPr>
              <w:t>Jarak (km)</w:t>
            </w:r>
          </w:p>
        </w:tc>
      </w:tr>
      <w:tr w:rsidR="001C2845" w:rsidRPr="001C2845" w14:paraId="156829B2"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098E4B91"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2</w:t>
            </w:r>
          </w:p>
        </w:tc>
        <w:tc>
          <w:tcPr>
            <w:tcW w:w="1473" w:type="pct"/>
            <w:tcBorders>
              <w:top w:val="nil"/>
              <w:left w:val="nil"/>
              <w:bottom w:val="single" w:sz="4" w:space="0" w:color="auto"/>
              <w:right w:val="single" w:sz="4" w:space="0" w:color="auto"/>
            </w:tcBorders>
            <w:shd w:val="clear" w:color="auto" w:fill="auto"/>
            <w:noWrap/>
            <w:vAlign w:val="center"/>
            <w:hideMark/>
          </w:tcPr>
          <w:p w14:paraId="32F5A92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14A4C5FC"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58145F4A"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1 – Gardu 4</w:t>
            </w:r>
          </w:p>
        </w:tc>
        <w:tc>
          <w:tcPr>
            <w:tcW w:w="1473" w:type="pct"/>
            <w:tcBorders>
              <w:top w:val="nil"/>
              <w:left w:val="nil"/>
              <w:bottom w:val="single" w:sz="4" w:space="0" w:color="auto"/>
              <w:right w:val="single" w:sz="4" w:space="0" w:color="auto"/>
            </w:tcBorders>
            <w:shd w:val="clear" w:color="auto" w:fill="auto"/>
            <w:noWrap/>
            <w:vAlign w:val="center"/>
            <w:hideMark/>
          </w:tcPr>
          <w:p w14:paraId="20987A9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20C79DAF" w14:textId="77777777" w:rsidTr="001C2845">
        <w:trPr>
          <w:trHeight w:val="288"/>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104C0C12" w14:textId="77777777" w:rsidR="001C2845" w:rsidRPr="001C2845" w:rsidRDefault="001C2845" w:rsidP="001C2845">
            <w:pPr>
              <w:spacing w:before="0" w:after="0"/>
              <w:rPr>
                <w:rFonts w:eastAsia="Times New Roman"/>
                <w:color w:val="000000"/>
                <w:sz w:val="16"/>
                <w:szCs w:val="16"/>
                <w:lang w:val="en-ID" w:eastAsia="en-ID"/>
              </w:rPr>
            </w:pPr>
            <w:r w:rsidRPr="001C2845">
              <w:rPr>
                <w:rFonts w:eastAsia="Book Antiqua" w:cs="Book Antiqua"/>
                <w:i/>
                <w:iCs/>
                <w:color w:val="000000"/>
                <w:sz w:val="16"/>
                <w:szCs w:val="16"/>
                <w:lang w:eastAsia="en-ID"/>
              </w:rPr>
              <w:t>Line</w:t>
            </w:r>
            <w:r w:rsidRPr="001C2845">
              <w:rPr>
                <w:rFonts w:eastAsia="Book Antiqua" w:cs="Book Antiqua"/>
                <w:color w:val="000000"/>
                <w:sz w:val="16"/>
                <w:szCs w:val="16"/>
                <w:lang w:eastAsia="en-ID"/>
              </w:rPr>
              <w:t xml:space="preserve"> Gardu 2 – Gardu 4</w:t>
            </w:r>
          </w:p>
        </w:tc>
        <w:tc>
          <w:tcPr>
            <w:tcW w:w="1473" w:type="pct"/>
            <w:tcBorders>
              <w:top w:val="nil"/>
              <w:left w:val="nil"/>
              <w:bottom w:val="single" w:sz="4" w:space="0" w:color="auto"/>
              <w:right w:val="single" w:sz="4" w:space="0" w:color="auto"/>
            </w:tcBorders>
            <w:shd w:val="clear" w:color="auto" w:fill="auto"/>
            <w:noWrap/>
            <w:vAlign w:val="center"/>
            <w:hideMark/>
          </w:tcPr>
          <w:p w14:paraId="5077D8DE"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20</w:t>
            </w:r>
          </w:p>
        </w:tc>
      </w:tr>
      <w:tr w:rsidR="001C2845" w:rsidRPr="001C2845" w14:paraId="0949E783" w14:textId="77777777" w:rsidTr="001C2845">
        <w:trPr>
          <w:trHeight w:val="552"/>
        </w:trPr>
        <w:tc>
          <w:tcPr>
            <w:tcW w:w="3527" w:type="pct"/>
            <w:tcBorders>
              <w:top w:val="nil"/>
              <w:left w:val="single" w:sz="4" w:space="0" w:color="auto"/>
              <w:bottom w:val="single" w:sz="4" w:space="0" w:color="auto"/>
              <w:right w:val="single" w:sz="4" w:space="0" w:color="auto"/>
            </w:tcBorders>
            <w:shd w:val="clear" w:color="auto" w:fill="auto"/>
            <w:noWrap/>
            <w:vAlign w:val="center"/>
            <w:hideMark/>
          </w:tcPr>
          <w:p w14:paraId="24F8FEAB" w14:textId="77777777" w:rsidR="001C2845" w:rsidRPr="001C2845" w:rsidRDefault="001C2845" w:rsidP="001C2845">
            <w:pPr>
              <w:spacing w:before="0" w:after="0"/>
              <w:rPr>
                <w:rFonts w:eastAsia="Times New Roman"/>
                <w:color w:val="000000"/>
                <w:sz w:val="16"/>
                <w:szCs w:val="16"/>
                <w:lang w:val="de-DE" w:eastAsia="en-ID"/>
              </w:rPr>
            </w:pPr>
            <w:r w:rsidRPr="001C2845">
              <w:rPr>
                <w:rFonts w:eastAsia="Book Antiqua" w:cs="Book Antiqua"/>
                <w:i/>
                <w:iCs/>
                <w:color w:val="000000"/>
                <w:sz w:val="16"/>
                <w:szCs w:val="16"/>
                <w:lang w:val="de-DE" w:eastAsia="en-ID"/>
              </w:rPr>
              <w:t>Line</w:t>
            </w:r>
            <w:r w:rsidRPr="001C2845">
              <w:rPr>
                <w:rFonts w:eastAsia="Book Antiqua" w:cs="Book Antiqua"/>
                <w:color w:val="000000"/>
                <w:sz w:val="16"/>
                <w:szCs w:val="16"/>
                <w:lang w:val="de-DE" w:eastAsia="en-ID"/>
              </w:rPr>
              <w:t xml:space="preserve"> Gardu 1 / Gardu 2 / Gardu 3 – Gardu 4</w:t>
            </w:r>
          </w:p>
        </w:tc>
        <w:tc>
          <w:tcPr>
            <w:tcW w:w="1473" w:type="pct"/>
            <w:tcBorders>
              <w:top w:val="nil"/>
              <w:left w:val="nil"/>
              <w:bottom w:val="single" w:sz="4" w:space="0" w:color="auto"/>
              <w:right w:val="single" w:sz="4" w:space="0" w:color="auto"/>
            </w:tcBorders>
            <w:shd w:val="clear" w:color="auto" w:fill="auto"/>
            <w:noWrap/>
            <w:vAlign w:val="center"/>
            <w:hideMark/>
          </w:tcPr>
          <w:p w14:paraId="7F4EB385" w14:textId="77777777" w:rsidR="001C2845" w:rsidRPr="001C2845" w:rsidRDefault="001C2845" w:rsidP="001C2845">
            <w:pPr>
              <w:spacing w:before="0" w:after="0"/>
              <w:jc w:val="center"/>
              <w:rPr>
                <w:rFonts w:eastAsia="Times New Roman"/>
                <w:color w:val="000000"/>
                <w:sz w:val="16"/>
                <w:szCs w:val="16"/>
                <w:lang w:val="en-ID" w:eastAsia="en-ID"/>
              </w:rPr>
            </w:pPr>
            <w:r w:rsidRPr="001C2845">
              <w:rPr>
                <w:rFonts w:eastAsia="Times New Roman"/>
                <w:color w:val="000000"/>
                <w:sz w:val="16"/>
                <w:szCs w:val="16"/>
                <w:lang w:val="en-ID" w:eastAsia="en-ID"/>
              </w:rPr>
              <w:t>5</w:t>
            </w:r>
          </w:p>
        </w:tc>
      </w:tr>
    </w:tbl>
    <w:p w14:paraId="439A3EA0" w14:textId="77777777" w:rsidR="001C2845" w:rsidRPr="001C2845" w:rsidRDefault="001C2845" w:rsidP="001C2845"/>
    <w:p w14:paraId="772D72C1" w14:textId="71C3CB1C" w:rsidR="005B71C5" w:rsidRPr="005B71C5" w:rsidRDefault="00955F29" w:rsidP="005B71C5">
      <w:pPr>
        <w:pStyle w:val="Heading3"/>
      </w:pPr>
      <w:r>
        <w:t>Beban</w:t>
      </w:r>
    </w:p>
    <w:p w14:paraId="5FAFF6E6" w14:textId="7F287506" w:rsidR="004D18DD" w:rsidRDefault="00955F29" w:rsidP="004D18DD">
      <w:pPr>
        <w:pStyle w:val="ListParagraph"/>
        <w:numPr>
          <w:ilvl w:val="0"/>
          <w:numId w:val="6"/>
        </w:numPr>
      </w:pPr>
      <w:r>
        <w:t>Rumah Tangga</w:t>
      </w:r>
    </w:p>
    <w:p w14:paraId="02FF5984" w14:textId="559E6B4D" w:rsidR="00BF08E1" w:rsidRDefault="00BF08E1" w:rsidP="00E7149B">
      <w:pPr>
        <w:pStyle w:val="ListParagraph"/>
        <w:numPr>
          <w:ilvl w:val="0"/>
          <w:numId w:val="11"/>
        </w:numPr>
      </w:pPr>
      <w:r>
        <w:t>Tegangan 380 V</w:t>
      </w:r>
    </w:p>
    <w:p w14:paraId="10BBC625" w14:textId="3C9288E5" w:rsidR="00C70C6C" w:rsidRDefault="00696311" w:rsidP="00E7149B">
      <w:pPr>
        <w:pStyle w:val="ListParagraph"/>
        <w:numPr>
          <w:ilvl w:val="0"/>
          <w:numId w:val="11"/>
        </w:numPr>
      </w:pPr>
      <w:r>
        <w:t xml:space="preserve">Beban ini diasumsikan </w:t>
      </w:r>
      <w:r w:rsidR="00C70C6C">
        <w:t>digunakan secara konstan pada rentang waktu tertentu: (05.00-17.00 ; 17.00-22.00 ; 22.00-05.00).</w:t>
      </w:r>
    </w:p>
    <w:p w14:paraId="47B20D83" w14:textId="74736778" w:rsidR="00540FC6" w:rsidRDefault="00BF08E1" w:rsidP="00BF08E1">
      <w:pPr>
        <w:pStyle w:val="ListParagraph"/>
        <w:numPr>
          <w:ilvl w:val="0"/>
          <w:numId w:val="11"/>
        </w:numPr>
      </w:pPr>
      <w:r>
        <w:t>Perbandingan Beban</w:t>
      </w:r>
      <w:r w:rsidR="006D26BF">
        <w:t xml:space="preserve"> RT </w:t>
      </w:r>
      <w:r w:rsidR="00540FC6">
        <w:t>:</w:t>
      </w:r>
      <w:r w:rsidR="00E7149B">
        <w:t xml:space="preserve"> </w:t>
      </w:r>
      <w:r w:rsidR="0028332D">
        <w:t xml:space="preserve">20 : 40 : 17 : </w:t>
      </w:r>
      <w:r w:rsidR="005C4FDD">
        <w:t>7 : 6</w:t>
      </w:r>
    </w:p>
    <w:p w14:paraId="402E70DB" w14:textId="22E02796" w:rsidR="00E7149B" w:rsidRDefault="00E7149B" w:rsidP="00E7149B">
      <w:pPr>
        <w:pStyle w:val="Caption"/>
      </w:pPr>
      <w:r>
        <w:t>Tabe</w:t>
      </w:r>
      <w:r w:rsidR="007B2986">
        <w:t xml:space="preserve">l </w:t>
      </w:r>
      <w:r w:rsidR="00895B98">
        <w:t>3</w:t>
      </w:r>
      <w:r w:rsidR="00D8143A">
        <w:t>-</w:t>
      </w:r>
      <w:r w:rsidR="00895B98">
        <w:t>2</w:t>
      </w:r>
      <w:r w:rsidR="00D8143A">
        <w:t>-</w:t>
      </w:r>
      <w:r w:rsidR="00895B98">
        <w:t>5</w:t>
      </w:r>
      <w:r w:rsidR="00486DE7">
        <w:t>-1 Beban Rumah Tangga</w:t>
      </w:r>
    </w:p>
    <w:tbl>
      <w:tblPr>
        <w:tblW w:w="5006" w:type="pct"/>
        <w:tblInd w:w="-5" w:type="dxa"/>
        <w:tblLook w:val="04A0" w:firstRow="1" w:lastRow="0" w:firstColumn="1" w:lastColumn="0" w:noHBand="0" w:noVBand="1"/>
      </w:tblPr>
      <w:tblGrid>
        <w:gridCol w:w="639"/>
        <w:gridCol w:w="583"/>
        <w:gridCol w:w="539"/>
        <w:gridCol w:w="544"/>
        <w:gridCol w:w="366"/>
        <w:gridCol w:w="683"/>
        <w:gridCol w:w="798"/>
        <w:gridCol w:w="350"/>
      </w:tblGrid>
      <w:tr w:rsidR="007227A0" w:rsidRPr="00D8143A" w14:paraId="0A7973BB" w14:textId="77777777" w:rsidTr="00397653">
        <w:trPr>
          <w:trHeight w:val="288"/>
        </w:trPr>
        <w:tc>
          <w:tcPr>
            <w:tcW w:w="71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8E166" w14:textId="77777777" w:rsidR="00B82DCF" w:rsidRPr="00B82DCF" w:rsidRDefault="00B82DCF" w:rsidP="00B82DCF">
            <w:pPr>
              <w:spacing w:before="0" w:after="0"/>
              <w:jc w:val="left"/>
              <w:rPr>
                <w:rFonts w:eastAsia="Times New Roman"/>
                <w:b/>
                <w:bCs/>
                <w:color w:val="000000"/>
                <w:sz w:val="10"/>
                <w:szCs w:val="10"/>
                <w:lang w:val="en-ID" w:eastAsia="en-ID"/>
              </w:rPr>
            </w:pPr>
            <w:r w:rsidRPr="00B82DCF">
              <w:rPr>
                <w:rFonts w:eastAsia="Times New Roman"/>
                <w:b/>
                <w:bCs/>
                <w:color w:val="000000"/>
                <w:sz w:val="10"/>
                <w:szCs w:val="10"/>
                <w:lang w:val="en-ID" w:eastAsia="en-ID"/>
              </w:rPr>
              <w:t> </w:t>
            </w:r>
          </w:p>
        </w:tc>
        <w:tc>
          <w:tcPr>
            <w:tcW w:w="647" w:type="pct"/>
            <w:tcBorders>
              <w:top w:val="single" w:sz="4" w:space="0" w:color="auto"/>
              <w:left w:val="nil"/>
              <w:bottom w:val="single" w:sz="4" w:space="0" w:color="auto"/>
              <w:right w:val="single" w:sz="4" w:space="0" w:color="auto"/>
            </w:tcBorders>
            <w:shd w:val="clear" w:color="auto" w:fill="auto"/>
            <w:noWrap/>
            <w:vAlign w:val="center"/>
            <w:hideMark/>
          </w:tcPr>
          <w:p w14:paraId="1F5BD69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Televisi</w:t>
            </w:r>
            <w:proofErr w:type="spellEnd"/>
          </w:p>
        </w:tc>
        <w:tc>
          <w:tcPr>
            <w:tcW w:w="599" w:type="pct"/>
            <w:tcBorders>
              <w:top w:val="single" w:sz="4" w:space="0" w:color="auto"/>
              <w:left w:val="nil"/>
              <w:bottom w:val="single" w:sz="4" w:space="0" w:color="auto"/>
              <w:right w:val="single" w:sz="4" w:space="0" w:color="auto"/>
            </w:tcBorders>
            <w:shd w:val="clear" w:color="auto" w:fill="auto"/>
            <w:noWrap/>
            <w:vAlign w:val="center"/>
            <w:hideMark/>
          </w:tcPr>
          <w:p w14:paraId="2144B5E7"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Lampu</w:t>
            </w:r>
            <w:proofErr w:type="spellEnd"/>
          </w:p>
        </w:tc>
        <w:tc>
          <w:tcPr>
            <w:tcW w:w="604" w:type="pct"/>
            <w:tcBorders>
              <w:top w:val="single" w:sz="4" w:space="0" w:color="auto"/>
              <w:left w:val="nil"/>
              <w:bottom w:val="single" w:sz="4" w:space="0" w:color="auto"/>
              <w:right w:val="single" w:sz="4" w:space="0" w:color="auto"/>
            </w:tcBorders>
            <w:shd w:val="clear" w:color="auto" w:fill="auto"/>
            <w:noWrap/>
            <w:vAlign w:val="center"/>
            <w:hideMark/>
          </w:tcPr>
          <w:p w14:paraId="64031E3B"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Kulkas</w:t>
            </w:r>
            <w:proofErr w:type="spellEnd"/>
          </w:p>
        </w:tc>
        <w:tc>
          <w:tcPr>
            <w:tcW w:w="406" w:type="pct"/>
            <w:tcBorders>
              <w:top w:val="single" w:sz="4" w:space="0" w:color="auto"/>
              <w:left w:val="nil"/>
              <w:bottom w:val="single" w:sz="4" w:space="0" w:color="auto"/>
              <w:right w:val="single" w:sz="4" w:space="0" w:color="auto"/>
            </w:tcBorders>
            <w:shd w:val="clear" w:color="auto" w:fill="auto"/>
            <w:noWrap/>
            <w:vAlign w:val="center"/>
            <w:hideMark/>
          </w:tcPr>
          <w:p w14:paraId="66ABA9ED"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AC</w:t>
            </w:r>
          </w:p>
        </w:tc>
        <w:tc>
          <w:tcPr>
            <w:tcW w:w="759" w:type="pct"/>
            <w:tcBorders>
              <w:top w:val="single" w:sz="4" w:space="0" w:color="auto"/>
              <w:left w:val="nil"/>
              <w:bottom w:val="single" w:sz="4" w:space="0" w:color="auto"/>
              <w:right w:val="single" w:sz="4" w:space="0" w:color="auto"/>
            </w:tcBorders>
            <w:shd w:val="clear" w:color="auto" w:fill="auto"/>
            <w:noWrap/>
            <w:vAlign w:val="center"/>
            <w:hideMark/>
          </w:tcPr>
          <w:p w14:paraId="62A2E9E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Dispenser</w:t>
            </w:r>
          </w:p>
        </w:tc>
        <w:tc>
          <w:tcPr>
            <w:tcW w:w="885" w:type="pct"/>
            <w:tcBorders>
              <w:top w:val="single" w:sz="4" w:space="0" w:color="auto"/>
              <w:left w:val="nil"/>
              <w:bottom w:val="single" w:sz="4" w:space="0" w:color="auto"/>
              <w:right w:val="single" w:sz="4" w:space="0" w:color="auto"/>
            </w:tcBorders>
            <w:shd w:val="clear" w:color="auto" w:fill="auto"/>
            <w:noWrap/>
            <w:vAlign w:val="center"/>
            <w:hideMark/>
          </w:tcPr>
          <w:p w14:paraId="1EF3FF9D" w14:textId="77777777" w:rsidR="00B82DCF" w:rsidRPr="00B82DCF" w:rsidRDefault="00B82DCF" w:rsidP="00B82DCF">
            <w:pPr>
              <w:spacing w:before="0" w:after="0"/>
              <w:jc w:val="center"/>
              <w:rPr>
                <w:rFonts w:eastAsia="Times New Roman"/>
                <w:b/>
                <w:bCs/>
                <w:color w:val="000000"/>
                <w:sz w:val="10"/>
                <w:szCs w:val="10"/>
                <w:lang w:val="en-ID" w:eastAsia="en-ID"/>
              </w:rPr>
            </w:pPr>
            <w:proofErr w:type="spellStart"/>
            <w:r w:rsidRPr="00B82DCF">
              <w:rPr>
                <w:rFonts w:eastAsia="Times New Roman"/>
                <w:b/>
                <w:bCs/>
                <w:color w:val="000000"/>
                <w:sz w:val="10"/>
                <w:szCs w:val="10"/>
                <w:lang w:val="en-ID" w:eastAsia="en-ID"/>
              </w:rPr>
              <w:t>Pemanas</w:t>
            </w:r>
            <w:proofErr w:type="spellEnd"/>
            <w:r w:rsidRPr="00B82DCF">
              <w:rPr>
                <w:rFonts w:eastAsia="Times New Roman"/>
                <w:b/>
                <w:bCs/>
                <w:color w:val="000000"/>
                <w:sz w:val="10"/>
                <w:szCs w:val="10"/>
                <w:lang w:val="en-ID" w:eastAsia="en-ID"/>
              </w:rPr>
              <w:t xml:space="preserve"> Air</w:t>
            </w:r>
          </w:p>
        </w:tc>
        <w:tc>
          <w:tcPr>
            <w:tcW w:w="389" w:type="pct"/>
            <w:tcBorders>
              <w:top w:val="single" w:sz="4" w:space="0" w:color="auto"/>
              <w:left w:val="nil"/>
              <w:bottom w:val="single" w:sz="4" w:space="0" w:color="auto"/>
              <w:right w:val="single" w:sz="4" w:space="0" w:color="auto"/>
            </w:tcBorders>
            <w:shd w:val="clear" w:color="auto" w:fill="auto"/>
            <w:noWrap/>
            <w:vAlign w:val="center"/>
            <w:hideMark/>
          </w:tcPr>
          <w:p w14:paraId="11A1E276" w14:textId="77777777" w:rsidR="00B82DCF" w:rsidRPr="00B82DCF" w:rsidRDefault="00B82DCF" w:rsidP="00B82DCF">
            <w:pPr>
              <w:spacing w:before="0" w:after="0"/>
              <w:jc w:val="center"/>
              <w:rPr>
                <w:rFonts w:eastAsia="Times New Roman"/>
                <w:b/>
                <w:bCs/>
                <w:color w:val="000000"/>
                <w:sz w:val="10"/>
                <w:szCs w:val="10"/>
                <w:lang w:val="en-ID" w:eastAsia="en-ID"/>
              </w:rPr>
            </w:pPr>
            <w:r w:rsidRPr="00B82DCF">
              <w:rPr>
                <w:rFonts w:eastAsia="Times New Roman"/>
                <w:b/>
                <w:bCs/>
                <w:color w:val="000000"/>
                <w:sz w:val="10"/>
                <w:szCs w:val="10"/>
                <w:lang w:val="en-ID" w:eastAsia="en-ID"/>
              </w:rPr>
              <w:t>PC</w:t>
            </w:r>
          </w:p>
        </w:tc>
      </w:tr>
      <w:tr w:rsidR="00856E95" w:rsidRPr="00D8143A" w14:paraId="7978F147"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6C7BB614"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0597C83" w14:textId="1FE698A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 RT-1</w:t>
            </w:r>
          </w:p>
        </w:tc>
        <w:tc>
          <w:tcPr>
            <w:tcW w:w="647" w:type="pct"/>
            <w:tcBorders>
              <w:top w:val="nil"/>
              <w:left w:val="nil"/>
              <w:bottom w:val="single" w:sz="4" w:space="0" w:color="auto"/>
              <w:right w:val="single" w:sz="4" w:space="0" w:color="auto"/>
            </w:tcBorders>
            <w:shd w:val="clear" w:color="auto" w:fill="auto"/>
            <w:noWrap/>
            <w:vAlign w:val="bottom"/>
            <w:hideMark/>
          </w:tcPr>
          <w:p w14:paraId="340A948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599" w:type="pct"/>
            <w:tcBorders>
              <w:top w:val="nil"/>
              <w:left w:val="nil"/>
              <w:bottom w:val="single" w:sz="4" w:space="0" w:color="auto"/>
              <w:right w:val="single" w:sz="4" w:space="0" w:color="auto"/>
            </w:tcBorders>
            <w:shd w:val="clear" w:color="auto" w:fill="auto"/>
            <w:noWrap/>
            <w:vAlign w:val="bottom"/>
            <w:hideMark/>
          </w:tcPr>
          <w:p w14:paraId="14F1622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604" w:type="pct"/>
            <w:tcBorders>
              <w:top w:val="nil"/>
              <w:left w:val="nil"/>
              <w:bottom w:val="single" w:sz="4" w:space="0" w:color="auto"/>
              <w:right w:val="single" w:sz="4" w:space="0" w:color="auto"/>
            </w:tcBorders>
            <w:shd w:val="clear" w:color="auto" w:fill="auto"/>
            <w:noWrap/>
            <w:vAlign w:val="bottom"/>
            <w:hideMark/>
          </w:tcPr>
          <w:p w14:paraId="0B4F3AD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7991780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CB5FB7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4C7D8935"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nil"/>
              <w:left w:val="nil"/>
              <w:bottom w:val="nil"/>
              <w:right w:val="single" w:sz="4" w:space="0" w:color="auto"/>
            </w:tcBorders>
            <w:shd w:val="clear" w:color="auto" w:fill="auto"/>
            <w:noWrap/>
            <w:vAlign w:val="bottom"/>
            <w:hideMark/>
          </w:tcPr>
          <w:p w14:paraId="070582D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A7313C" w:rsidRPr="00D8143A" w14:paraId="38DC888E"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B00A516"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2FCD3112" w14:textId="610514ED"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2</w:t>
            </w:r>
          </w:p>
        </w:tc>
        <w:tc>
          <w:tcPr>
            <w:tcW w:w="647" w:type="pct"/>
            <w:tcBorders>
              <w:top w:val="nil"/>
              <w:left w:val="nil"/>
              <w:bottom w:val="single" w:sz="4" w:space="0" w:color="auto"/>
              <w:right w:val="single" w:sz="4" w:space="0" w:color="auto"/>
            </w:tcBorders>
            <w:shd w:val="clear" w:color="auto" w:fill="auto"/>
            <w:noWrap/>
            <w:vAlign w:val="bottom"/>
            <w:hideMark/>
          </w:tcPr>
          <w:p w14:paraId="6DE0582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52A3B1F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5</w:t>
            </w:r>
          </w:p>
        </w:tc>
        <w:tc>
          <w:tcPr>
            <w:tcW w:w="604" w:type="pct"/>
            <w:tcBorders>
              <w:top w:val="nil"/>
              <w:left w:val="nil"/>
              <w:bottom w:val="single" w:sz="4" w:space="0" w:color="auto"/>
              <w:right w:val="single" w:sz="4" w:space="0" w:color="auto"/>
            </w:tcBorders>
            <w:shd w:val="clear" w:color="auto" w:fill="auto"/>
            <w:noWrap/>
            <w:vAlign w:val="bottom"/>
            <w:hideMark/>
          </w:tcPr>
          <w:p w14:paraId="6CEFB8E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3967EF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7F92ABE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885" w:type="pct"/>
            <w:tcBorders>
              <w:top w:val="nil"/>
              <w:left w:val="nil"/>
              <w:bottom w:val="single" w:sz="4" w:space="0" w:color="auto"/>
              <w:right w:val="single" w:sz="4" w:space="0" w:color="auto"/>
            </w:tcBorders>
            <w:shd w:val="clear" w:color="auto" w:fill="auto"/>
            <w:noWrap/>
            <w:vAlign w:val="bottom"/>
            <w:hideMark/>
          </w:tcPr>
          <w:p w14:paraId="38DA2173"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389" w:type="pct"/>
            <w:tcBorders>
              <w:top w:val="single" w:sz="4" w:space="0" w:color="auto"/>
              <w:left w:val="nil"/>
              <w:bottom w:val="single" w:sz="4" w:space="0" w:color="auto"/>
              <w:right w:val="single" w:sz="4" w:space="0" w:color="auto"/>
            </w:tcBorders>
            <w:shd w:val="clear" w:color="auto" w:fill="auto"/>
            <w:noWrap/>
            <w:vAlign w:val="bottom"/>
            <w:hideMark/>
          </w:tcPr>
          <w:p w14:paraId="234212E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r>
      <w:tr w:rsidR="007227A0" w:rsidRPr="00D8143A" w14:paraId="76052EFA"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1A7F41B9"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7F6F787D" w14:textId="3937928F"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3</w:t>
            </w:r>
          </w:p>
        </w:tc>
        <w:tc>
          <w:tcPr>
            <w:tcW w:w="647" w:type="pct"/>
            <w:tcBorders>
              <w:top w:val="nil"/>
              <w:left w:val="nil"/>
              <w:bottom w:val="single" w:sz="4" w:space="0" w:color="auto"/>
              <w:right w:val="single" w:sz="4" w:space="0" w:color="auto"/>
            </w:tcBorders>
            <w:shd w:val="clear" w:color="auto" w:fill="auto"/>
            <w:noWrap/>
            <w:vAlign w:val="bottom"/>
            <w:hideMark/>
          </w:tcPr>
          <w:p w14:paraId="726E497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599" w:type="pct"/>
            <w:tcBorders>
              <w:top w:val="nil"/>
              <w:left w:val="nil"/>
              <w:bottom w:val="single" w:sz="4" w:space="0" w:color="auto"/>
              <w:right w:val="single" w:sz="4" w:space="0" w:color="auto"/>
            </w:tcBorders>
            <w:shd w:val="clear" w:color="auto" w:fill="auto"/>
            <w:noWrap/>
            <w:vAlign w:val="bottom"/>
            <w:hideMark/>
          </w:tcPr>
          <w:p w14:paraId="0C06712B"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0</w:t>
            </w:r>
          </w:p>
        </w:tc>
        <w:tc>
          <w:tcPr>
            <w:tcW w:w="604" w:type="pct"/>
            <w:tcBorders>
              <w:top w:val="nil"/>
              <w:left w:val="nil"/>
              <w:bottom w:val="single" w:sz="4" w:space="0" w:color="auto"/>
              <w:right w:val="single" w:sz="4" w:space="0" w:color="auto"/>
            </w:tcBorders>
            <w:shd w:val="clear" w:color="auto" w:fill="auto"/>
            <w:noWrap/>
            <w:vAlign w:val="bottom"/>
            <w:hideMark/>
          </w:tcPr>
          <w:p w14:paraId="6E3044F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0</w:t>
            </w:r>
          </w:p>
        </w:tc>
        <w:tc>
          <w:tcPr>
            <w:tcW w:w="406" w:type="pct"/>
            <w:tcBorders>
              <w:top w:val="nil"/>
              <w:left w:val="nil"/>
              <w:bottom w:val="single" w:sz="4" w:space="0" w:color="auto"/>
              <w:right w:val="single" w:sz="4" w:space="0" w:color="auto"/>
            </w:tcBorders>
            <w:shd w:val="clear" w:color="auto" w:fill="auto"/>
            <w:noWrap/>
            <w:vAlign w:val="bottom"/>
            <w:hideMark/>
          </w:tcPr>
          <w:p w14:paraId="4CD31A2A"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759" w:type="pct"/>
            <w:tcBorders>
              <w:top w:val="nil"/>
              <w:left w:val="nil"/>
              <w:bottom w:val="single" w:sz="4" w:space="0" w:color="auto"/>
              <w:right w:val="single" w:sz="4" w:space="0" w:color="auto"/>
            </w:tcBorders>
            <w:shd w:val="clear" w:color="auto" w:fill="auto"/>
            <w:noWrap/>
            <w:vAlign w:val="bottom"/>
            <w:hideMark/>
          </w:tcPr>
          <w:p w14:paraId="599F9419"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A0170E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045618E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r>
      <w:tr w:rsidR="007227A0" w:rsidRPr="00D8143A" w14:paraId="50024D8F"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39638023"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Beban</w:t>
            </w:r>
          </w:p>
          <w:p w14:paraId="3FE81259" w14:textId="23FE5B9B"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4</w:t>
            </w:r>
          </w:p>
        </w:tc>
        <w:tc>
          <w:tcPr>
            <w:tcW w:w="647" w:type="pct"/>
            <w:tcBorders>
              <w:top w:val="nil"/>
              <w:left w:val="nil"/>
              <w:bottom w:val="single" w:sz="4" w:space="0" w:color="auto"/>
              <w:right w:val="single" w:sz="4" w:space="0" w:color="auto"/>
            </w:tcBorders>
            <w:shd w:val="clear" w:color="auto" w:fill="auto"/>
            <w:noWrap/>
            <w:vAlign w:val="bottom"/>
            <w:hideMark/>
          </w:tcPr>
          <w:p w14:paraId="4514BEF7"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599" w:type="pct"/>
            <w:tcBorders>
              <w:top w:val="nil"/>
              <w:left w:val="nil"/>
              <w:bottom w:val="single" w:sz="4" w:space="0" w:color="auto"/>
              <w:right w:val="single" w:sz="4" w:space="0" w:color="auto"/>
            </w:tcBorders>
            <w:shd w:val="clear" w:color="auto" w:fill="auto"/>
            <w:noWrap/>
            <w:vAlign w:val="bottom"/>
            <w:hideMark/>
          </w:tcPr>
          <w:p w14:paraId="47EEF361"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5</w:t>
            </w:r>
          </w:p>
        </w:tc>
        <w:tc>
          <w:tcPr>
            <w:tcW w:w="604" w:type="pct"/>
            <w:tcBorders>
              <w:top w:val="nil"/>
              <w:left w:val="nil"/>
              <w:bottom w:val="single" w:sz="4" w:space="0" w:color="auto"/>
              <w:right w:val="single" w:sz="4" w:space="0" w:color="auto"/>
            </w:tcBorders>
            <w:shd w:val="clear" w:color="auto" w:fill="auto"/>
            <w:noWrap/>
            <w:vAlign w:val="bottom"/>
            <w:hideMark/>
          </w:tcPr>
          <w:p w14:paraId="34FBAE6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406" w:type="pct"/>
            <w:tcBorders>
              <w:top w:val="nil"/>
              <w:left w:val="nil"/>
              <w:bottom w:val="single" w:sz="4" w:space="0" w:color="auto"/>
              <w:right w:val="single" w:sz="4" w:space="0" w:color="auto"/>
            </w:tcBorders>
            <w:shd w:val="clear" w:color="auto" w:fill="auto"/>
            <w:noWrap/>
            <w:vAlign w:val="bottom"/>
            <w:hideMark/>
          </w:tcPr>
          <w:p w14:paraId="365F4B7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759" w:type="pct"/>
            <w:tcBorders>
              <w:top w:val="nil"/>
              <w:left w:val="nil"/>
              <w:bottom w:val="single" w:sz="4" w:space="0" w:color="auto"/>
              <w:right w:val="single" w:sz="4" w:space="0" w:color="auto"/>
            </w:tcBorders>
            <w:shd w:val="clear" w:color="auto" w:fill="auto"/>
            <w:noWrap/>
            <w:vAlign w:val="bottom"/>
            <w:hideMark/>
          </w:tcPr>
          <w:p w14:paraId="00DDD83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885" w:type="pct"/>
            <w:tcBorders>
              <w:top w:val="nil"/>
              <w:left w:val="nil"/>
              <w:bottom w:val="single" w:sz="4" w:space="0" w:color="auto"/>
              <w:right w:val="single" w:sz="4" w:space="0" w:color="auto"/>
            </w:tcBorders>
            <w:shd w:val="clear" w:color="auto" w:fill="auto"/>
            <w:noWrap/>
            <w:vAlign w:val="bottom"/>
            <w:hideMark/>
          </w:tcPr>
          <w:p w14:paraId="59BD59C0"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1</w:t>
            </w:r>
          </w:p>
        </w:tc>
        <w:tc>
          <w:tcPr>
            <w:tcW w:w="389" w:type="pct"/>
            <w:tcBorders>
              <w:top w:val="nil"/>
              <w:left w:val="nil"/>
              <w:bottom w:val="single" w:sz="4" w:space="0" w:color="auto"/>
              <w:right w:val="single" w:sz="4" w:space="0" w:color="auto"/>
            </w:tcBorders>
            <w:shd w:val="clear" w:color="auto" w:fill="auto"/>
            <w:noWrap/>
            <w:vAlign w:val="bottom"/>
            <w:hideMark/>
          </w:tcPr>
          <w:p w14:paraId="5029006E"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r>
      <w:tr w:rsidR="007227A0" w:rsidRPr="00D8143A" w14:paraId="6856D538" w14:textId="77777777" w:rsidTr="00397653">
        <w:trPr>
          <w:trHeight w:val="288"/>
        </w:trPr>
        <w:tc>
          <w:tcPr>
            <w:tcW w:w="711" w:type="pct"/>
            <w:tcBorders>
              <w:top w:val="nil"/>
              <w:left w:val="single" w:sz="4" w:space="0" w:color="auto"/>
              <w:bottom w:val="single" w:sz="4" w:space="0" w:color="auto"/>
              <w:right w:val="single" w:sz="4" w:space="0" w:color="auto"/>
            </w:tcBorders>
            <w:shd w:val="clear" w:color="auto" w:fill="auto"/>
            <w:noWrap/>
            <w:vAlign w:val="bottom"/>
            <w:hideMark/>
          </w:tcPr>
          <w:p w14:paraId="40A31627" w14:textId="77777777" w:rsidR="00397653"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 xml:space="preserve">Beban </w:t>
            </w:r>
          </w:p>
          <w:p w14:paraId="03663960" w14:textId="700D131C" w:rsidR="00B82DCF" w:rsidRPr="00B82DCF" w:rsidRDefault="00B82DCF" w:rsidP="00B82DCF">
            <w:pPr>
              <w:spacing w:before="0" w:after="0"/>
              <w:jc w:val="left"/>
              <w:rPr>
                <w:rFonts w:eastAsia="Times New Roman"/>
                <w:color w:val="000000"/>
                <w:sz w:val="10"/>
                <w:szCs w:val="10"/>
                <w:lang w:val="en-ID" w:eastAsia="en-ID"/>
              </w:rPr>
            </w:pPr>
            <w:r w:rsidRPr="00B82DCF">
              <w:rPr>
                <w:rFonts w:eastAsia="Times New Roman"/>
                <w:color w:val="000000"/>
                <w:sz w:val="10"/>
                <w:szCs w:val="10"/>
                <w:lang w:val="en-ID" w:eastAsia="en-ID"/>
              </w:rPr>
              <w:t>RT-5</w:t>
            </w:r>
          </w:p>
        </w:tc>
        <w:tc>
          <w:tcPr>
            <w:tcW w:w="647" w:type="pct"/>
            <w:tcBorders>
              <w:top w:val="nil"/>
              <w:left w:val="nil"/>
              <w:bottom w:val="single" w:sz="4" w:space="0" w:color="auto"/>
              <w:right w:val="single" w:sz="4" w:space="0" w:color="auto"/>
            </w:tcBorders>
            <w:shd w:val="clear" w:color="auto" w:fill="auto"/>
            <w:noWrap/>
            <w:vAlign w:val="bottom"/>
            <w:hideMark/>
          </w:tcPr>
          <w:p w14:paraId="03B3C3D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4</w:t>
            </w:r>
          </w:p>
        </w:tc>
        <w:tc>
          <w:tcPr>
            <w:tcW w:w="599" w:type="pct"/>
            <w:tcBorders>
              <w:top w:val="nil"/>
              <w:left w:val="nil"/>
              <w:bottom w:val="single" w:sz="4" w:space="0" w:color="auto"/>
              <w:right w:val="single" w:sz="4" w:space="0" w:color="auto"/>
            </w:tcBorders>
            <w:shd w:val="clear" w:color="auto" w:fill="auto"/>
            <w:noWrap/>
            <w:vAlign w:val="bottom"/>
            <w:hideMark/>
          </w:tcPr>
          <w:p w14:paraId="226D9A4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0</w:t>
            </w:r>
          </w:p>
        </w:tc>
        <w:tc>
          <w:tcPr>
            <w:tcW w:w="604" w:type="pct"/>
            <w:tcBorders>
              <w:top w:val="nil"/>
              <w:left w:val="nil"/>
              <w:bottom w:val="single" w:sz="4" w:space="0" w:color="auto"/>
              <w:right w:val="single" w:sz="4" w:space="0" w:color="auto"/>
            </w:tcBorders>
            <w:shd w:val="clear" w:color="auto" w:fill="auto"/>
            <w:noWrap/>
            <w:vAlign w:val="bottom"/>
            <w:hideMark/>
          </w:tcPr>
          <w:p w14:paraId="61C54B78"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406" w:type="pct"/>
            <w:tcBorders>
              <w:top w:val="nil"/>
              <w:left w:val="nil"/>
              <w:bottom w:val="single" w:sz="4" w:space="0" w:color="auto"/>
              <w:right w:val="single" w:sz="4" w:space="0" w:color="auto"/>
            </w:tcBorders>
            <w:shd w:val="clear" w:color="auto" w:fill="auto"/>
            <w:noWrap/>
            <w:vAlign w:val="bottom"/>
            <w:hideMark/>
          </w:tcPr>
          <w:p w14:paraId="68ED3014"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c>
          <w:tcPr>
            <w:tcW w:w="759" w:type="pct"/>
            <w:tcBorders>
              <w:top w:val="nil"/>
              <w:left w:val="nil"/>
              <w:bottom w:val="single" w:sz="4" w:space="0" w:color="auto"/>
              <w:right w:val="single" w:sz="4" w:space="0" w:color="auto"/>
            </w:tcBorders>
            <w:shd w:val="clear" w:color="auto" w:fill="auto"/>
            <w:noWrap/>
            <w:vAlign w:val="bottom"/>
            <w:hideMark/>
          </w:tcPr>
          <w:p w14:paraId="6E5A6846"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885" w:type="pct"/>
            <w:tcBorders>
              <w:top w:val="nil"/>
              <w:left w:val="nil"/>
              <w:bottom w:val="single" w:sz="4" w:space="0" w:color="auto"/>
              <w:right w:val="single" w:sz="4" w:space="0" w:color="auto"/>
            </w:tcBorders>
            <w:shd w:val="clear" w:color="auto" w:fill="auto"/>
            <w:noWrap/>
            <w:vAlign w:val="bottom"/>
            <w:hideMark/>
          </w:tcPr>
          <w:p w14:paraId="1D5F2CAF"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2</w:t>
            </w:r>
          </w:p>
        </w:tc>
        <w:tc>
          <w:tcPr>
            <w:tcW w:w="389" w:type="pct"/>
            <w:tcBorders>
              <w:top w:val="nil"/>
              <w:left w:val="nil"/>
              <w:bottom w:val="single" w:sz="4" w:space="0" w:color="auto"/>
              <w:right w:val="single" w:sz="4" w:space="0" w:color="auto"/>
            </w:tcBorders>
            <w:shd w:val="clear" w:color="auto" w:fill="auto"/>
            <w:noWrap/>
            <w:vAlign w:val="bottom"/>
            <w:hideMark/>
          </w:tcPr>
          <w:p w14:paraId="6741F4BD" w14:textId="77777777" w:rsidR="00B82DCF" w:rsidRPr="00B82DCF" w:rsidRDefault="00B82DCF" w:rsidP="00B82DCF">
            <w:pPr>
              <w:spacing w:before="0" w:after="0"/>
              <w:jc w:val="right"/>
              <w:rPr>
                <w:rFonts w:eastAsia="Times New Roman"/>
                <w:color w:val="000000"/>
                <w:sz w:val="10"/>
                <w:szCs w:val="10"/>
                <w:lang w:val="en-ID" w:eastAsia="en-ID"/>
              </w:rPr>
            </w:pPr>
            <w:r w:rsidRPr="00B82DCF">
              <w:rPr>
                <w:rFonts w:eastAsia="Times New Roman"/>
                <w:color w:val="000000"/>
                <w:sz w:val="10"/>
                <w:szCs w:val="10"/>
                <w:lang w:val="en-ID" w:eastAsia="en-ID"/>
              </w:rPr>
              <w:t>3</w:t>
            </w:r>
          </w:p>
        </w:tc>
      </w:tr>
    </w:tbl>
    <w:p w14:paraId="00FABA8F" w14:textId="77777777" w:rsidR="00B82DCF" w:rsidRDefault="00B82DCF" w:rsidP="00B82DCF"/>
    <w:p w14:paraId="1DEB46BD" w14:textId="231923E2" w:rsidR="00DB2CA3" w:rsidRDefault="00DB2CA3" w:rsidP="00CD1F3C">
      <w:pPr>
        <w:pStyle w:val="ListParagraph"/>
        <w:numPr>
          <w:ilvl w:val="0"/>
          <w:numId w:val="6"/>
        </w:numPr>
      </w:pPr>
      <w:r>
        <w:t>Industri &amp; Komersial</w:t>
      </w:r>
    </w:p>
    <w:p w14:paraId="316E916C" w14:textId="44A891AF" w:rsidR="007D7165" w:rsidRDefault="005F137C" w:rsidP="005F137C">
      <w:pPr>
        <w:pStyle w:val="ListParagraph"/>
        <w:numPr>
          <w:ilvl w:val="0"/>
          <w:numId w:val="12"/>
        </w:numPr>
      </w:pPr>
      <w:r>
        <w:t>Tegangan 20 kV</w:t>
      </w:r>
    </w:p>
    <w:p w14:paraId="47E31DCE" w14:textId="77777777" w:rsidR="007955F6" w:rsidRDefault="007955F6" w:rsidP="007955F6">
      <w:pPr>
        <w:pStyle w:val="ListParagraph"/>
        <w:numPr>
          <w:ilvl w:val="0"/>
          <w:numId w:val="12"/>
        </w:numPr>
      </w:pPr>
      <w:r>
        <w:t>Beban ini diasumsikan digunakan secara konstan pada rentang waktu tertentu: (05.00-17.00 ; 17.00-22.00 ; 22.00-05.00).</w:t>
      </w:r>
    </w:p>
    <w:p w14:paraId="29B24113" w14:textId="48116B69" w:rsidR="00397653" w:rsidRDefault="00397653" w:rsidP="00397653">
      <w:pPr>
        <w:pStyle w:val="Caption"/>
      </w:pPr>
      <w:r>
        <w:t>Tabel 3</w:t>
      </w:r>
      <w:r w:rsidR="00FF7918">
        <w:t>-2-5-2 Beban Industri dan K</w:t>
      </w:r>
      <w:r w:rsidR="00FA0FDF">
        <w:t>o</w:t>
      </w:r>
      <w:r w:rsidR="00FF7918">
        <w:t>mersial</w:t>
      </w:r>
    </w:p>
    <w:tbl>
      <w:tblPr>
        <w:tblW w:w="5000" w:type="pct"/>
        <w:tblLook w:val="04A0" w:firstRow="1" w:lastRow="0" w:firstColumn="1" w:lastColumn="0" w:noHBand="0" w:noVBand="1"/>
      </w:tblPr>
      <w:tblGrid>
        <w:gridCol w:w="1819"/>
        <w:gridCol w:w="1583"/>
        <w:gridCol w:w="1095"/>
      </w:tblGrid>
      <w:tr w:rsidR="00173E05" w:rsidRPr="00173E05" w14:paraId="5756E3C4" w14:textId="77777777" w:rsidTr="00173E05">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89069A"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6ACF25F9" w14:textId="77777777" w:rsidR="00173E05" w:rsidRPr="00173E05" w:rsidRDefault="00173E05" w:rsidP="00173E05">
            <w:pPr>
              <w:spacing w:before="0" w:after="0"/>
              <w:jc w:val="center"/>
              <w:rPr>
                <w:rFonts w:eastAsia="Times New Roman"/>
                <w:b/>
                <w:bCs/>
                <w:color w:val="000000"/>
                <w:sz w:val="16"/>
                <w:szCs w:val="16"/>
                <w:lang w:val="en-ID" w:eastAsia="en-ID"/>
              </w:rPr>
            </w:pPr>
            <w:proofErr w:type="spellStart"/>
            <w:r w:rsidRPr="00173E05">
              <w:rPr>
                <w:rFonts w:eastAsia="Times New Roman"/>
                <w:b/>
                <w:bCs/>
                <w:color w:val="000000"/>
                <w:sz w:val="16"/>
                <w:szCs w:val="16"/>
                <w:lang w:val="en-ID" w:eastAsia="en-ID"/>
              </w:rPr>
              <w:t>Jumlah</w:t>
            </w:r>
            <w:proofErr w:type="spellEnd"/>
            <w:r w:rsidRPr="00173E05">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27F0AE2E" w14:textId="77777777" w:rsidR="00173E05" w:rsidRPr="00173E05" w:rsidRDefault="00173E05" w:rsidP="00173E05">
            <w:pPr>
              <w:spacing w:before="0" w:after="0"/>
              <w:jc w:val="center"/>
              <w:rPr>
                <w:rFonts w:eastAsia="Times New Roman"/>
                <w:b/>
                <w:bCs/>
                <w:color w:val="000000"/>
                <w:sz w:val="16"/>
                <w:szCs w:val="16"/>
                <w:lang w:val="en-ID" w:eastAsia="en-ID"/>
              </w:rPr>
            </w:pPr>
            <w:r w:rsidRPr="00173E05">
              <w:rPr>
                <w:rFonts w:eastAsia="Times New Roman"/>
                <w:b/>
                <w:bCs/>
                <w:color w:val="000000"/>
                <w:sz w:val="16"/>
                <w:szCs w:val="16"/>
                <w:lang w:val="en-ID" w:eastAsia="en-ID"/>
              </w:rPr>
              <w:t>Daya (VA)</w:t>
            </w:r>
          </w:p>
        </w:tc>
      </w:tr>
      <w:tr w:rsidR="00173E05" w:rsidRPr="00173E05" w14:paraId="2E1A3E28"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B6CB3DD"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Kecil</w:t>
            </w:r>
          </w:p>
        </w:tc>
        <w:tc>
          <w:tcPr>
            <w:tcW w:w="1760" w:type="pct"/>
            <w:tcBorders>
              <w:top w:val="nil"/>
              <w:left w:val="nil"/>
              <w:bottom w:val="single" w:sz="4" w:space="0" w:color="auto"/>
              <w:right w:val="single" w:sz="4" w:space="0" w:color="auto"/>
            </w:tcBorders>
            <w:shd w:val="clear" w:color="auto" w:fill="auto"/>
            <w:noWrap/>
            <w:vAlign w:val="bottom"/>
            <w:hideMark/>
          </w:tcPr>
          <w:p w14:paraId="543D0112"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3000</w:t>
            </w:r>
          </w:p>
        </w:tc>
        <w:tc>
          <w:tcPr>
            <w:tcW w:w="1217" w:type="pct"/>
            <w:tcBorders>
              <w:top w:val="nil"/>
              <w:left w:val="nil"/>
              <w:bottom w:val="single" w:sz="4" w:space="0" w:color="auto"/>
              <w:right w:val="single" w:sz="4" w:space="0" w:color="auto"/>
            </w:tcBorders>
            <w:shd w:val="clear" w:color="auto" w:fill="auto"/>
            <w:noWrap/>
            <w:vAlign w:val="bottom"/>
            <w:hideMark/>
          </w:tcPr>
          <w:p w14:paraId="435EFC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200</w:t>
            </w:r>
          </w:p>
        </w:tc>
      </w:tr>
      <w:tr w:rsidR="00173E05" w:rsidRPr="00173E05" w14:paraId="00CD766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3FCF5C7F"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Sedang</w:t>
            </w:r>
          </w:p>
        </w:tc>
        <w:tc>
          <w:tcPr>
            <w:tcW w:w="1760" w:type="pct"/>
            <w:tcBorders>
              <w:top w:val="nil"/>
              <w:left w:val="nil"/>
              <w:bottom w:val="single" w:sz="4" w:space="0" w:color="auto"/>
              <w:right w:val="single" w:sz="4" w:space="0" w:color="auto"/>
            </w:tcBorders>
            <w:shd w:val="clear" w:color="auto" w:fill="auto"/>
            <w:noWrap/>
            <w:vAlign w:val="bottom"/>
            <w:hideMark/>
          </w:tcPr>
          <w:p w14:paraId="111C576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07527133"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r w:rsidR="00173E05" w:rsidRPr="00173E05" w14:paraId="27C22569"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65438B08"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Industri Besar</w:t>
            </w:r>
          </w:p>
        </w:tc>
        <w:tc>
          <w:tcPr>
            <w:tcW w:w="1760" w:type="pct"/>
            <w:tcBorders>
              <w:top w:val="nil"/>
              <w:left w:val="nil"/>
              <w:bottom w:val="single" w:sz="4" w:space="0" w:color="auto"/>
              <w:right w:val="single" w:sz="4" w:space="0" w:color="auto"/>
            </w:tcBorders>
            <w:shd w:val="clear" w:color="auto" w:fill="auto"/>
            <w:noWrap/>
            <w:vAlign w:val="bottom"/>
            <w:hideMark/>
          </w:tcPr>
          <w:p w14:paraId="6B398E4B"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w:t>
            </w:r>
          </w:p>
        </w:tc>
        <w:tc>
          <w:tcPr>
            <w:tcW w:w="1217" w:type="pct"/>
            <w:tcBorders>
              <w:top w:val="nil"/>
              <w:left w:val="nil"/>
              <w:bottom w:val="single" w:sz="4" w:space="0" w:color="auto"/>
              <w:right w:val="single" w:sz="4" w:space="0" w:color="auto"/>
            </w:tcBorders>
            <w:shd w:val="clear" w:color="auto" w:fill="auto"/>
            <w:noWrap/>
            <w:vAlign w:val="bottom"/>
            <w:hideMark/>
          </w:tcPr>
          <w:p w14:paraId="1A14B721"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0000</w:t>
            </w:r>
          </w:p>
        </w:tc>
      </w:tr>
      <w:tr w:rsidR="00173E05" w:rsidRPr="00173E05" w14:paraId="58B83734"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E21FE5E"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UKM</w:t>
            </w:r>
          </w:p>
        </w:tc>
        <w:tc>
          <w:tcPr>
            <w:tcW w:w="1760" w:type="pct"/>
            <w:tcBorders>
              <w:top w:val="nil"/>
              <w:left w:val="nil"/>
              <w:bottom w:val="single" w:sz="4" w:space="0" w:color="auto"/>
              <w:right w:val="single" w:sz="4" w:space="0" w:color="auto"/>
            </w:tcBorders>
            <w:shd w:val="clear" w:color="auto" w:fill="auto"/>
            <w:noWrap/>
            <w:vAlign w:val="bottom"/>
            <w:hideMark/>
          </w:tcPr>
          <w:p w14:paraId="59283217"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c>
          <w:tcPr>
            <w:tcW w:w="1217" w:type="pct"/>
            <w:tcBorders>
              <w:top w:val="nil"/>
              <w:left w:val="nil"/>
              <w:bottom w:val="single" w:sz="4" w:space="0" w:color="auto"/>
              <w:right w:val="single" w:sz="4" w:space="0" w:color="auto"/>
            </w:tcBorders>
            <w:shd w:val="clear" w:color="auto" w:fill="auto"/>
            <w:noWrap/>
            <w:vAlign w:val="bottom"/>
            <w:hideMark/>
          </w:tcPr>
          <w:p w14:paraId="7616834E"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3000</w:t>
            </w:r>
          </w:p>
        </w:tc>
      </w:tr>
      <w:tr w:rsidR="00173E05" w:rsidRPr="00173E05" w14:paraId="38242620"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2E2AA713" w14:textId="77777777" w:rsidR="00173E05" w:rsidRPr="00173E05" w:rsidRDefault="00173E05" w:rsidP="00173E05">
            <w:pPr>
              <w:spacing w:before="0" w:after="0"/>
              <w:jc w:val="left"/>
              <w:rPr>
                <w:rFonts w:eastAsia="Times New Roman"/>
                <w:color w:val="000000"/>
                <w:sz w:val="16"/>
                <w:szCs w:val="16"/>
                <w:lang w:val="en-ID" w:eastAsia="en-ID"/>
              </w:rPr>
            </w:pPr>
            <w:proofErr w:type="spellStart"/>
            <w:r w:rsidRPr="00173E05">
              <w:rPr>
                <w:rFonts w:eastAsia="Times New Roman"/>
                <w:color w:val="000000"/>
                <w:sz w:val="16"/>
                <w:szCs w:val="16"/>
                <w:lang w:val="en-ID" w:eastAsia="en-ID"/>
              </w:rPr>
              <w:t>Restoran</w:t>
            </w:r>
            <w:proofErr w:type="spellEnd"/>
            <w:r w:rsidRPr="00173E05">
              <w:rPr>
                <w:rFonts w:eastAsia="Times New Roman"/>
                <w:color w:val="000000"/>
                <w:sz w:val="16"/>
                <w:szCs w:val="16"/>
                <w:lang w:val="en-ID" w:eastAsia="en-ID"/>
              </w:rPr>
              <w:t xml:space="preserve"> - Toko</w:t>
            </w:r>
          </w:p>
        </w:tc>
        <w:tc>
          <w:tcPr>
            <w:tcW w:w="1760" w:type="pct"/>
            <w:tcBorders>
              <w:top w:val="nil"/>
              <w:left w:val="nil"/>
              <w:bottom w:val="single" w:sz="4" w:space="0" w:color="auto"/>
              <w:right w:val="single" w:sz="4" w:space="0" w:color="auto"/>
            </w:tcBorders>
            <w:shd w:val="clear" w:color="auto" w:fill="auto"/>
            <w:noWrap/>
            <w:vAlign w:val="bottom"/>
            <w:hideMark/>
          </w:tcPr>
          <w:p w14:paraId="35584DEF"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1000</w:t>
            </w:r>
          </w:p>
        </w:tc>
        <w:tc>
          <w:tcPr>
            <w:tcW w:w="1217" w:type="pct"/>
            <w:tcBorders>
              <w:top w:val="nil"/>
              <w:left w:val="nil"/>
              <w:bottom w:val="single" w:sz="4" w:space="0" w:color="auto"/>
              <w:right w:val="single" w:sz="4" w:space="0" w:color="auto"/>
            </w:tcBorders>
            <w:shd w:val="clear" w:color="auto" w:fill="auto"/>
            <w:noWrap/>
            <w:vAlign w:val="bottom"/>
            <w:hideMark/>
          </w:tcPr>
          <w:p w14:paraId="17B28EFC"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w:t>
            </w:r>
          </w:p>
        </w:tc>
      </w:tr>
      <w:tr w:rsidR="00173E05" w:rsidRPr="00173E05" w14:paraId="573A2F35" w14:textId="77777777" w:rsidTr="00173E05">
        <w:trPr>
          <w:trHeight w:val="288"/>
        </w:trPr>
        <w:tc>
          <w:tcPr>
            <w:tcW w:w="2022" w:type="pct"/>
            <w:tcBorders>
              <w:top w:val="nil"/>
              <w:left w:val="single" w:sz="4" w:space="0" w:color="auto"/>
              <w:bottom w:val="single" w:sz="4" w:space="0" w:color="auto"/>
              <w:right w:val="single" w:sz="4" w:space="0" w:color="auto"/>
            </w:tcBorders>
            <w:shd w:val="clear" w:color="auto" w:fill="auto"/>
            <w:noWrap/>
            <w:vAlign w:val="center"/>
            <w:hideMark/>
          </w:tcPr>
          <w:p w14:paraId="5DD76587" w14:textId="77777777" w:rsidR="00173E05" w:rsidRPr="00173E05" w:rsidRDefault="00173E05" w:rsidP="00173E05">
            <w:pPr>
              <w:spacing w:before="0" w:after="0"/>
              <w:jc w:val="left"/>
              <w:rPr>
                <w:rFonts w:eastAsia="Times New Roman"/>
                <w:color w:val="000000"/>
                <w:sz w:val="16"/>
                <w:szCs w:val="16"/>
                <w:lang w:val="en-ID" w:eastAsia="en-ID"/>
              </w:rPr>
            </w:pPr>
            <w:r w:rsidRPr="00173E05">
              <w:rPr>
                <w:rFonts w:eastAsia="Times New Roman"/>
                <w:color w:val="000000"/>
                <w:sz w:val="16"/>
                <w:szCs w:val="16"/>
                <w:lang w:val="en-ID" w:eastAsia="en-ID"/>
              </w:rPr>
              <w:t>Mall dan Hotel</w:t>
            </w:r>
          </w:p>
        </w:tc>
        <w:tc>
          <w:tcPr>
            <w:tcW w:w="1760" w:type="pct"/>
            <w:tcBorders>
              <w:top w:val="nil"/>
              <w:left w:val="nil"/>
              <w:bottom w:val="single" w:sz="4" w:space="0" w:color="auto"/>
              <w:right w:val="single" w:sz="4" w:space="0" w:color="auto"/>
            </w:tcBorders>
            <w:shd w:val="clear" w:color="auto" w:fill="auto"/>
            <w:noWrap/>
            <w:vAlign w:val="bottom"/>
            <w:hideMark/>
          </w:tcPr>
          <w:p w14:paraId="2B5EC5F5"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6DDD20A4" w14:textId="77777777" w:rsidR="00173E05" w:rsidRPr="00173E05" w:rsidRDefault="00173E05" w:rsidP="00173E05">
            <w:pPr>
              <w:spacing w:before="0" w:after="0"/>
              <w:jc w:val="right"/>
              <w:rPr>
                <w:rFonts w:eastAsia="Times New Roman"/>
                <w:color w:val="000000"/>
                <w:sz w:val="16"/>
                <w:szCs w:val="16"/>
                <w:lang w:val="en-ID" w:eastAsia="en-ID"/>
              </w:rPr>
            </w:pPr>
            <w:r w:rsidRPr="00173E05">
              <w:rPr>
                <w:rFonts w:eastAsia="Times New Roman"/>
                <w:color w:val="000000"/>
                <w:sz w:val="16"/>
                <w:szCs w:val="16"/>
                <w:lang w:val="en-ID" w:eastAsia="en-ID"/>
              </w:rPr>
              <w:t>50000</w:t>
            </w:r>
          </w:p>
        </w:tc>
      </w:tr>
    </w:tbl>
    <w:p w14:paraId="1FD95F6C" w14:textId="7B3593EA" w:rsidR="004D18DD" w:rsidRDefault="004D18DD" w:rsidP="004D18DD"/>
    <w:p w14:paraId="6E0C2CFF" w14:textId="0E23943F" w:rsidR="004D18DD" w:rsidRDefault="00335B66" w:rsidP="00CD1F3C">
      <w:pPr>
        <w:pStyle w:val="ListParagraph"/>
        <w:numPr>
          <w:ilvl w:val="0"/>
          <w:numId w:val="6"/>
        </w:numPr>
      </w:pPr>
      <w:r>
        <w:t>Prioritas</w:t>
      </w:r>
    </w:p>
    <w:p w14:paraId="6045BE24" w14:textId="6D4AF5E0" w:rsidR="00FF7918" w:rsidRDefault="00FF7918" w:rsidP="00FF7918">
      <w:pPr>
        <w:pStyle w:val="ListParagraph"/>
        <w:numPr>
          <w:ilvl w:val="0"/>
          <w:numId w:val="13"/>
        </w:numPr>
      </w:pPr>
      <w:r>
        <w:t>Tegangan 20 kV</w:t>
      </w:r>
    </w:p>
    <w:p w14:paraId="2F2BC33E" w14:textId="0C9BAD02" w:rsidR="00FA0FDF" w:rsidRDefault="00FA0FDF" w:rsidP="00FA0FDF">
      <w:pPr>
        <w:pStyle w:val="ListParagraph"/>
        <w:numPr>
          <w:ilvl w:val="0"/>
          <w:numId w:val="13"/>
        </w:numPr>
      </w:pPr>
      <w:r>
        <w:t>Beban ini beroperasi selama 24 jam</w:t>
      </w:r>
    </w:p>
    <w:p w14:paraId="62435D29" w14:textId="7E2F7793" w:rsidR="00A32821" w:rsidRDefault="00A32821" w:rsidP="00A32821">
      <w:pPr>
        <w:pStyle w:val="Caption"/>
      </w:pPr>
      <w:r>
        <w:t>Tabel 3-2-5-3 Beban Prioritas</w:t>
      </w:r>
    </w:p>
    <w:tbl>
      <w:tblPr>
        <w:tblW w:w="5000" w:type="pct"/>
        <w:tblLook w:val="04A0" w:firstRow="1" w:lastRow="0" w:firstColumn="1" w:lastColumn="0" w:noHBand="0" w:noVBand="1"/>
      </w:tblPr>
      <w:tblGrid>
        <w:gridCol w:w="1869"/>
        <w:gridCol w:w="1558"/>
        <w:gridCol w:w="1070"/>
      </w:tblGrid>
      <w:tr w:rsidR="00E171EE" w:rsidRPr="00E171EE" w14:paraId="6C06327A" w14:textId="77777777" w:rsidTr="00A32821">
        <w:trPr>
          <w:trHeight w:val="288"/>
        </w:trPr>
        <w:tc>
          <w:tcPr>
            <w:tcW w:w="202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BD27C"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Beban</w:t>
            </w:r>
          </w:p>
        </w:tc>
        <w:tc>
          <w:tcPr>
            <w:tcW w:w="1760" w:type="pct"/>
            <w:tcBorders>
              <w:top w:val="single" w:sz="4" w:space="0" w:color="auto"/>
              <w:left w:val="nil"/>
              <w:bottom w:val="single" w:sz="4" w:space="0" w:color="auto"/>
              <w:right w:val="single" w:sz="4" w:space="0" w:color="auto"/>
            </w:tcBorders>
            <w:shd w:val="clear" w:color="auto" w:fill="auto"/>
            <w:noWrap/>
            <w:vAlign w:val="bottom"/>
            <w:hideMark/>
          </w:tcPr>
          <w:p w14:paraId="70368A21" w14:textId="77777777" w:rsidR="00E171EE" w:rsidRPr="00E171EE" w:rsidRDefault="00E171EE" w:rsidP="00E171EE">
            <w:pPr>
              <w:spacing w:before="0" w:after="0"/>
              <w:jc w:val="center"/>
              <w:rPr>
                <w:rFonts w:eastAsia="Times New Roman"/>
                <w:b/>
                <w:bCs/>
                <w:color w:val="000000"/>
                <w:sz w:val="16"/>
                <w:szCs w:val="16"/>
                <w:lang w:val="en-ID" w:eastAsia="en-ID"/>
              </w:rPr>
            </w:pPr>
            <w:proofErr w:type="spellStart"/>
            <w:r w:rsidRPr="00E171EE">
              <w:rPr>
                <w:rFonts w:eastAsia="Times New Roman"/>
                <w:b/>
                <w:bCs/>
                <w:color w:val="000000"/>
                <w:sz w:val="16"/>
                <w:szCs w:val="16"/>
                <w:lang w:val="en-ID" w:eastAsia="en-ID"/>
              </w:rPr>
              <w:t>Jumlah</w:t>
            </w:r>
            <w:proofErr w:type="spellEnd"/>
            <w:r w:rsidRPr="00E171EE">
              <w:rPr>
                <w:rFonts w:eastAsia="Times New Roman"/>
                <w:b/>
                <w:bCs/>
                <w:color w:val="000000"/>
                <w:sz w:val="16"/>
                <w:szCs w:val="16"/>
                <w:lang w:val="en-ID" w:eastAsia="en-ID"/>
              </w:rPr>
              <w:t xml:space="preserve"> Pelanggan</w:t>
            </w:r>
          </w:p>
        </w:tc>
        <w:tc>
          <w:tcPr>
            <w:tcW w:w="1217" w:type="pct"/>
            <w:tcBorders>
              <w:top w:val="single" w:sz="4" w:space="0" w:color="auto"/>
              <w:left w:val="nil"/>
              <w:bottom w:val="single" w:sz="4" w:space="0" w:color="auto"/>
              <w:right w:val="single" w:sz="4" w:space="0" w:color="auto"/>
            </w:tcBorders>
            <w:shd w:val="clear" w:color="auto" w:fill="auto"/>
            <w:noWrap/>
            <w:vAlign w:val="bottom"/>
            <w:hideMark/>
          </w:tcPr>
          <w:p w14:paraId="775DFED5" w14:textId="77777777" w:rsidR="00E171EE" w:rsidRPr="00E171EE" w:rsidRDefault="00E171EE" w:rsidP="00E171EE">
            <w:pPr>
              <w:spacing w:before="0" w:after="0"/>
              <w:jc w:val="center"/>
              <w:rPr>
                <w:rFonts w:eastAsia="Times New Roman"/>
                <w:b/>
                <w:bCs/>
                <w:color w:val="000000"/>
                <w:sz w:val="16"/>
                <w:szCs w:val="16"/>
                <w:lang w:val="en-ID" w:eastAsia="en-ID"/>
              </w:rPr>
            </w:pPr>
            <w:r w:rsidRPr="00E171EE">
              <w:rPr>
                <w:rFonts w:eastAsia="Times New Roman"/>
                <w:b/>
                <w:bCs/>
                <w:color w:val="000000"/>
                <w:sz w:val="16"/>
                <w:szCs w:val="16"/>
                <w:lang w:val="en-ID" w:eastAsia="en-ID"/>
              </w:rPr>
              <w:t>Daya (VA)</w:t>
            </w:r>
          </w:p>
        </w:tc>
      </w:tr>
      <w:tr w:rsidR="00E171EE" w:rsidRPr="00E171EE" w14:paraId="05928EDE"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44CB7153"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Rumah Sakit</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4BC7527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20</w:t>
            </w:r>
          </w:p>
        </w:tc>
        <w:tc>
          <w:tcPr>
            <w:tcW w:w="1217" w:type="pct"/>
            <w:tcBorders>
              <w:top w:val="nil"/>
              <w:left w:val="nil"/>
              <w:bottom w:val="single" w:sz="4" w:space="0" w:color="auto"/>
              <w:right w:val="single" w:sz="4" w:space="0" w:color="auto"/>
            </w:tcBorders>
            <w:shd w:val="clear" w:color="auto" w:fill="auto"/>
            <w:noWrap/>
            <w:vAlign w:val="bottom"/>
            <w:hideMark/>
          </w:tcPr>
          <w:p w14:paraId="38B4A7B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0</w:t>
            </w:r>
          </w:p>
        </w:tc>
      </w:tr>
      <w:tr w:rsidR="00E171EE" w:rsidRPr="00E171EE" w14:paraId="4A11DDC8"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627F9265"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Pusat Server Dat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3200BE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w:t>
            </w:r>
          </w:p>
        </w:tc>
        <w:tc>
          <w:tcPr>
            <w:tcW w:w="1217" w:type="pct"/>
            <w:tcBorders>
              <w:top w:val="nil"/>
              <w:left w:val="nil"/>
              <w:bottom w:val="single" w:sz="4" w:space="0" w:color="auto"/>
              <w:right w:val="single" w:sz="4" w:space="0" w:color="auto"/>
            </w:tcBorders>
            <w:shd w:val="clear" w:color="auto" w:fill="auto"/>
            <w:noWrap/>
            <w:vAlign w:val="bottom"/>
            <w:hideMark/>
          </w:tcPr>
          <w:p w14:paraId="0F7657C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5000</w:t>
            </w:r>
          </w:p>
        </w:tc>
      </w:tr>
      <w:tr w:rsidR="00E171EE" w:rsidRPr="00E171EE" w14:paraId="31C036A6"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2A762ADB"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Kantor Lembag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1256EE4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w:t>
            </w:r>
          </w:p>
        </w:tc>
        <w:tc>
          <w:tcPr>
            <w:tcW w:w="1217" w:type="pct"/>
            <w:tcBorders>
              <w:top w:val="nil"/>
              <w:left w:val="nil"/>
              <w:bottom w:val="single" w:sz="4" w:space="0" w:color="auto"/>
              <w:right w:val="single" w:sz="4" w:space="0" w:color="auto"/>
            </w:tcBorders>
            <w:shd w:val="clear" w:color="auto" w:fill="auto"/>
            <w:noWrap/>
            <w:vAlign w:val="bottom"/>
            <w:hideMark/>
          </w:tcPr>
          <w:p w14:paraId="2C00B22D"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w:t>
            </w:r>
          </w:p>
        </w:tc>
      </w:tr>
      <w:tr w:rsidR="00E171EE" w:rsidRPr="00E171EE" w14:paraId="7A2A190F"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5FD5107" w14:textId="77777777" w:rsidR="00E171EE" w:rsidRPr="00E171EE" w:rsidRDefault="00E171EE" w:rsidP="00E171EE">
            <w:pPr>
              <w:spacing w:before="0" w:after="0"/>
              <w:jc w:val="left"/>
              <w:rPr>
                <w:rFonts w:eastAsia="Times New Roman"/>
                <w:color w:val="000000"/>
                <w:sz w:val="16"/>
                <w:szCs w:val="16"/>
                <w:lang w:val="en-ID" w:eastAsia="en-ID"/>
              </w:rPr>
            </w:pPr>
            <w:r w:rsidRPr="00E171EE">
              <w:rPr>
                <w:rFonts w:eastAsia="Times New Roman"/>
                <w:color w:val="000000"/>
                <w:sz w:val="16"/>
                <w:szCs w:val="16"/>
                <w:lang w:val="en-ID" w:eastAsia="en-ID"/>
              </w:rPr>
              <w:t>Istana Negara</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21A4166"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w:t>
            </w:r>
          </w:p>
        </w:tc>
        <w:tc>
          <w:tcPr>
            <w:tcW w:w="1217" w:type="pct"/>
            <w:tcBorders>
              <w:top w:val="nil"/>
              <w:left w:val="nil"/>
              <w:bottom w:val="single" w:sz="4" w:space="0" w:color="auto"/>
              <w:right w:val="single" w:sz="4" w:space="0" w:color="auto"/>
            </w:tcBorders>
            <w:shd w:val="clear" w:color="auto" w:fill="auto"/>
            <w:noWrap/>
            <w:vAlign w:val="bottom"/>
            <w:hideMark/>
          </w:tcPr>
          <w:p w14:paraId="544BC750"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1000000</w:t>
            </w:r>
          </w:p>
        </w:tc>
      </w:tr>
      <w:tr w:rsidR="00E171EE" w:rsidRPr="00E171EE" w14:paraId="1A9AA7C0" w14:textId="77777777" w:rsidTr="00A32821">
        <w:trPr>
          <w:trHeight w:val="288"/>
        </w:trPr>
        <w:tc>
          <w:tcPr>
            <w:tcW w:w="2022" w:type="pct"/>
            <w:tcBorders>
              <w:top w:val="nil"/>
              <w:left w:val="single" w:sz="4" w:space="0" w:color="auto"/>
              <w:bottom w:val="single" w:sz="4" w:space="0" w:color="auto"/>
              <w:right w:val="nil"/>
            </w:tcBorders>
            <w:shd w:val="clear" w:color="auto" w:fill="auto"/>
            <w:noWrap/>
            <w:vAlign w:val="center"/>
            <w:hideMark/>
          </w:tcPr>
          <w:p w14:paraId="3C103BDA" w14:textId="77777777" w:rsidR="00E171EE" w:rsidRPr="00E171EE" w:rsidRDefault="00E171EE" w:rsidP="00E171EE">
            <w:pPr>
              <w:spacing w:before="0" w:after="0"/>
              <w:jc w:val="left"/>
              <w:rPr>
                <w:rFonts w:eastAsia="Times New Roman"/>
                <w:color w:val="000000"/>
                <w:sz w:val="16"/>
                <w:szCs w:val="16"/>
                <w:lang w:val="en-ID" w:eastAsia="en-ID"/>
              </w:rPr>
            </w:pPr>
            <w:proofErr w:type="spellStart"/>
            <w:r w:rsidRPr="00E171EE">
              <w:rPr>
                <w:rFonts w:eastAsia="Times New Roman"/>
                <w:color w:val="000000"/>
                <w:sz w:val="16"/>
                <w:szCs w:val="16"/>
                <w:lang w:val="en-ID" w:eastAsia="en-ID"/>
              </w:rPr>
              <w:t>Pangkalan</w:t>
            </w:r>
            <w:proofErr w:type="spellEnd"/>
            <w:r w:rsidRPr="00E171EE">
              <w:rPr>
                <w:rFonts w:eastAsia="Times New Roman"/>
                <w:color w:val="000000"/>
                <w:sz w:val="16"/>
                <w:szCs w:val="16"/>
                <w:lang w:val="en-ID" w:eastAsia="en-ID"/>
              </w:rPr>
              <w:t xml:space="preserve"> Militer</w:t>
            </w:r>
          </w:p>
        </w:tc>
        <w:tc>
          <w:tcPr>
            <w:tcW w:w="1760" w:type="pct"/>
            <w:tcBorders>
              <w:top w:val="nil"/>
              <w:left w:val="single" w:sz="4" w:space="0" w:color="auto"/>
              <w:bottom w:val="single" w:sz="4" w:space="0" w:color="auto"/>
              <w:right w:val="single" w:sz="4" w:space="0" w:color="auto"/>
            </w:tcBorders>
            <w:shd w:val="clear" w:color="auto" w:fill="auto"/>
            <w:noWrap/>
            <w:vAlign w:val="bottom"/>
            <w:hideMark/>
          </w:tcPr>
          <w:p w14:paraId="55D4E725"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3</w:t>
            </w:r>
          </w:p>
        </w:tc>
        <w:tc>
          <w:tcPr>
            <w:tcW w:w="1217" w:type="pct"/>
            <w:tcBorders>
              <w:top w:val="nil"/>
              <w:left w:val="nil"/>
              <w:bottom w:val="single" w:sz="4" w:space="0" w:color="auto"/>
              <w:right w:val="single" w:sz="4" w:space="0" w:color="auto"/>
            </w:tcBorders>
            <w:shd w:val="clear" w:color="auto" w:fill="auto"/>
            <w:noWrap/>
            <w:vAlign w:val="bottom"/>
            <w:hideMark/>
          </w:tcPr>
          <w:p w14:paraId="63B4652F" w14:textId="77777777" w:rsidR="00E171EE" w:rsidRPr="00E171EE" w:rsidRDefault="00E171EE" w:rsidP="00E171EE">
            <w:pPr>
              <w:spacing w:before="0" w:after="0"/>
              <w:jc w:val="right"/>
              <w:rPr>
                <w:rFonts w:eastAsia="Times New Roman"/>
                <w:color w:val="000000"/>
                <w:sz w:val="16"/>
                <w:szCs w:val="16"/>
                <w:lang w:val="en-ID" w:eastAsia="en-ID"/>
              </w:rPr>
            </w:pPr>
            <w:r w:rsidRPr="00E171EE">
              <w:rPr>
                <w:rFonts w:eastAsia="Times New Roman"/>
                <w:color w:val="000000"/>
                <w:sz w:val="16"/>
                <w:szCs w:val="16"/>
                <w:lang w:val="en-ID" w:eastAsia="en-ID"/>
              </w:rPr>
              <w:t>750000</w:t>
            </w:r>
          </w:p>
        </w:tc>
      </w:tr>
    </w:tbl>
    <w:p w14:paraId="03B72039" w14:textId="5178847F" w:rsidR="004D18DD" w:rsidRDefault="004D18DD" w:rsidP="004D18DD"/>
    <w:p w14:paraId="670E210B" w14:textId="5843E850" w:rsidR="00335B66" w:rsidRDefault="00335B66" w:rsidP="00CD1F3C">
      <w:pPr>
        <w:pStyle w:val="ListParagraph"/>
        <w:numPr>
          <w:ilvl w:val="0"/>
          <w:numId w:val="6"/>
        </w:numPr>
      </w:pPr>
      <w:r>
        <w:t>Publik &amp; Sosial</w:t>
      </w:r>
    </w:p>
    <w:p w14:paraId="5DD3D8BF" w14:textId="1E3EB593" w:rsidR="004D18DD" w:rsidRDefault="00A32821" w:rsidP="00A32821">
      <w:pPr>
        <w:pStyle w:val="ListParagraph"/>
        <w:numPr>
          <w:ilvl w:val="0"/>
          <w:numId w:val="14"/>
        </w:numPr>
      </w:pPr>
      <w:r>
        <w:t>Tegangan</w:t>
      </w:r>
      <w:r w:rsidR="00DF2867">
        <w:t xml:space="preserve"> 380 V</w:t>
      </w:r>
    </w:p>
    <w:p w14:paraId="4FCAAFF8" w14:textId="77777777" w:rsidR="00DF2867" w:rsidRDefault="00DF2867" w:rsidP="00DF2867">
      <w:pPr>
        <w:pStyle w:val="ListParagraph"/>
        <w:numPr>
          <w:ilvl w:val="0"/>
          <w:numId w:val="14"/>
        </w:numPr>
      </w:pPr>
      <w:r>
        <w:t>Beban ini diasumsikan digunakan secara konstan pada rentang waktu tertentu: (05.00-17.00 ; 17.00-22.00 ; 22.00-05.00).</w:t>
      </w:r>
    </w:p>
    <w:p w14:paraId="593BAE20" w14:textId="7952564B" w:rsidR="009E115A" w:rsidRDefault="009E115A" w:rsidP="009E115A">
      <w:pPr>
        <w:pStyle w:val="Caption"/>
      </w:pPr>
      <w:r>
        <w:t xml:space="preserve">Tabel </w:t>
      </w:r>
      <w:r w:rsidR="005767B7">
        <w:t>3-2-5-4 Beban Pubik dan Sosial</w:t>
      </w:r>
    </w:p>
    <w:tbl>
      <w:tblPr>
        <w:tblW w:w="5000" w:type="pct"/>
        <w:tblLook w:val="04A0" w:firstRow="1" w:lastRow="0" w:firstColumn="1" w:lastColumn="0" w:noHBand="0" w:noVBand="1"/>
      </w:tblPr>
      <w:tblGrid>
        <w:gridCol w:w="1900"/>
        <w:gridCol w:w="1541"/>
        <w:gridCol w:w="1056"/>
      </w:tblGrid>
      <w:tr w:rsidR="009E115A" w:rsidRPr="009E115A" w14:paraId="234E7D0A" w14:textId="77777777" w:rsidTr="009E115A">
        <w:trPr>
          <w:trHeight w:val="288"/>
        </w:trPr>
        <w:tc>
          <w:tcPr>
            <w:tcW w:w="204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62993"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Beban</w:t>
            </w:r>
          </w:p>
        </w:tc>
        <w:tc>
          <w:tcPr>
            <w:tcW w:w="1748" w:type="pct"/>
            <w:tcBorders>
              <w:top w:val="single" w:sz="4" w:space="0" w:color="auto"/>
              <w:left w:val="nil"/>
              <w:bottom w:val="single" w:sz="4" w:space="0" w:color="auto"/>
              <w:right w:val="single" w:sz="4" w:space="0" w:color="auto"/>
            </w:tcBorders>
            <w:shd w:val="clear" w:color="auto" w:fill="auto"/>
            <w:noWrap/>
            <w:vAlign w:val="bottom"/>
            <w:hideMark/>
          </w:tcPr>
          <w:p w14:paraId="0705C7F8" w14:textId="77777777" w:rsidR="009E115A" w:rsidRPr="009E115A" w:rsidRDefault="009E115A" w:rsidP="009E115A">
            <w:pPr>
              <w:spacing w:before="0" w:after="0"/>
              <w:jc w:val="center"/>
              <w:rPr>
                <w:rFonts w:eastAsia="Times New Roman"/>
                <w:b/>
                <w:bCs/>
                <w:color w:val="000000"/>
                <w:sz w:val="16"/>
                <w:szCs w:val="16"/>
                <w:lang w:val="en-ID" w:eastAsia="en-ID"/>
              </w:rPr>
            </w:pPr>
            <w:proofErr w:type="spellStart"/>
            <w:r w:rsidRPr="009E115A">
              <w:rPr>
                <w:rFonts w:eastAsia="Times New Roman"/>
                <w:b/>
                <w:bCs/>
                <w:color w:val="000000"/>
                <w:sz w:val="16"/>
                <w:szCs w:val="16"/>
                <w:lang w:val="en-ID" w:eastAsia="en-ID"/>
              </w:rPr>
              <w:t>Jumlah</w:t>
            </w:r>
            <w:proofErr w:type="spellEnd"/>
            <w:r w:rsidRPr="009E115A">
              <w:rPr>
                <w:rFonts w:eastAsia="Times New Roman"/>
                <w:b/>
                <w:bCs/>
                <w:color w:val="000000"/>
                <w:sz w:val="16"/>
                <w:szCs w:val="16"/>
                <w:lang w:val="en-ID" w:eastAsia="en-ID"/>
              </w:rPr>
              <w:t xml:space="preserve"> Pelanggan</w:t>
            </w:r>
          </w:p>
        </w:tc>
        <w:tc>
          <w:tcPr>
            <w:tcW w:w="1208" w:type="pct"/>
            <w:tcBorders>
              <w:top w:val="single" w:sz="4" w:space="0" w:color="auto"/>
              <w:left w:val="nil"/>
              <w:bottom w:val="single" w:sz="4" w:space="0" w:color="auto"/>
              <w:right w:val="single" w:sz="4" w:space="0" w:color="auto"/>
            </w:tcBorders>
            <w:shd w:val="clear" w:color="auto" w:fill="auto"/>
            <w:noWrap/>
            <w:vAlign w:val="bottom"/>
            <w:hideMark/>
          </w:tcPr>
          <w:p w14:paraId="03D5273A" w14:textId="77777777" w:rsidR="009E115A" w:rsidRPr="009E115A" w:rsidRDefault="009E115A" w:rsidP="009E115A">
            <w:pPr>
              <w:spacing w:before="0" w:after="0"/>
              <w:jc w:val="center"/>
              <w:rPr>
                <w:rFonts w:eastAsia="Times New Roman"/>
                <w:b/>
                <w:bCs/>
                <w:color w:val="000000"/>
                <w:sz w:val="16"/>
                <w:szCs w:val="16"/>
                <w:lang w:val="en-ID" w:eastAsia="en-ID"/>
              </w:rPr>
            </w:pPr>
            <w:r w:rsidRPr="009E115A">
              <w:rPr>
                <w:rFonts w:eastAsia="Times New Roman"/>
                <w:b/>
                <w:bCs/>
                <w:color w:val="000000"/>
                <w:sz w:val="16"/>
                <w:szCs w:val="16"/>
                <w:lang w:val="en-ID" w:eastAsia="en-ID"/>
              </w:rPr>
              <w:t>Daya (VA)</w:t>
            </w:r>
          </w:p>
        </w:tc>
      </w:tr>
      <w:tr w:rsidR="009E115A" w:rsidRPr="009E115A" w14:paraId="018907EF"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151FBF7A" w14:textId="77777777" w:rsidR="009E115A" w:rsidRPr="009E115A" w:rsidRDefault="009E115A" w:rsidP="009E115A">
            <w:pPr>
              <w:spacing w:before="0" w:after="0"/>
              <w:jc w:val="left"/>
              <w:rPr>
                <w:rFonts w:eastAsia="Times New Roman"/>
                <w:color w:val="000000"/>
                <w:sz w:val="16"/>
                <w:szCs w:val="16"/>
                <w:lang w:val="en-ID" w:eastAsia="en-ID"/>
              </w:rPr>
            </w:pPr>
            <w:r w:rsidRPr="009E115A">
              <w:rPr>
                <w:rFonts w:eastAsia="Times New Roman"/>
                <w:color w:val="000000"/>
                <w:sz w:val="16"/>
                <w:szCs w:val="16"/>
                <w:lang w:val="en-ID" w:eastAsia="en-ID"/>
              </w:rPr>
              <w:t>Rumah Ibadah</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7E0172CC"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w:t>
            </w:r>
          </w:p>
        </w:tc>
        <w:tc>
          <w:tcPr>
            <w:tcW w:w="1208" w:type="pct"/>
            <w:tcBorders>
              <w:top w:val="nil"/>
              <w:left w:val="nil"/>
              <w:bottom w:val="single" w:sz="4" w:space="0" w:color="auto"/>
              <w:right w:val="single" w:sz="4" w:space="0" w:color="auto"/>
            </w:tcBorders>
            <w:shd w:val="clear" w:color="auto" w:fill="auto"/>
            <w:noWrap/>
            <w:vAlign w:val="bottom"/>
            <w:hideMark/>
          </w:tcPr>
          <w:p w14:paraId="189E0741"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6600</w:t>
            </w:r>
          </w:p>
        </w:tc>
      </w:tr>
      <w:tr w:rsidR="009E115A" w:rsidRPr="009E115A" w14:paraId="4DF56FF5"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0101FB99"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Sekolah</w:t>
            </w:r>
            <w:proofErr w:type="spellEnd"/>
            <w:r w:rsidRPr="009E115A">
              <w:rPr>
                <w:rFonts w:eastAsia="Times New Roman"/>
                <w:color w:val="000000"/>
                <w:sz w:val="16"/>
                <w:szCs w:val="16"/>
                <w:lang w:val="en-ID" w:eastAsia="en-ID"/>
              </w:rPr>
              <w:t xml:space="preserve"> dan Universitas</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441DD0A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c>
          <w:tcPr>
            <w:tcW w:w="1208" w:type="pct"/>
            <w:tcBorders>
              <w:top w:val="nil"/>
              <w:left w:val="nil"/>
              <w:bottom w:val="single" w:sz="4" w:space="0" w:color="auto"/>
              <w:right w:val="single" w:sz="4" w:space="0" w:color="auto"/>
            </w:tcBorders>
            <w:shd w:val="clear" w:color="auto" w:fill="auto"/>
            <w:noWrap/>
            <w:vAlign w:val="bottom"/>
            <w:hideMark/>
          </w:tcPr>
          <w:p w14:paraId="46DAAB96"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00</w:t>
            </w:r>
          </w:p>
        </w:tc>
      </w:tr>
      <w:tr w:rsidR="009E115A" w:rsidRPr="009E115A" w14:paraId="69F8CE7C" w14:textId="77777777" w:rsidTr="009E115A">
        <w:trPr>
          <w:trHeight w:val="288"/>
        </w:trPr>
        <w:tc>
          <w:tcPr>
            <w:tcW w:w="2044" w:type="pct"/>
            <w:tcBorders>
              <w:top w:val="nil"/>
              <w:left w:val="single" w:sz="4" w:space="0" w:color="auto"/>
              <w:bottom w:val="single" w:sz="4" w:space="0" w:color="auto"/>
              <w:right w:val="nil"/>
            </w:tcBorders>
            <w:shd w:val="clear" w:color="auto" w:fill="auto"/>
            <w:noWrap/>
            <w:vAlign w:val="center"/>
            <w:hideMark/>
          </w:tcPr>
          <w:p w14:paraId="5BD4FB5E" w14:textId="77777777" w:rsidR="009E115A" w:rsidRPr="009E115A" w:rsidRDefault="009E115A" w:rsidP="009E115A">
            <w:pPr>
              <w:spacing w:before="0" w:after="0"/>
              <w:jc w:val="left"/>
              <w:rPr>
                <w:rFonts w:eastAsia="Times New Roman"/>
                <w:color w:val="000000"/>
                <w:sz w:val="16"/>
                <w:szCs w:val="16"/>
                <w:lang w:val="en-ID" w:eastAsia="en-ID"/>
              </w:rPr>
            </w:pPr>
            <w:proofErr w:type="spellStart"/>
            <w:r w:rsidRPr="009E115A">
              <w:rPr>
                <w:rFonts w:eastAsia="Times New Roman"/>
                <w:color w:val="000000"/>
                <w:sz w:val="16"/>
                <w:szCs w:val="16"/>
                <w:lang w:val="en-ID" w:eastAsia="en-ID"/>
              </w:rPr>
              <w:t>Penerangan</w:t>
            </w:r>
            <w:proofErr w:type="spellEnd"/>
            <w:r w:rsidRPr="009E115A">
              <w:rPr>
                <w:rFonts w:eastAsia="Times New Roman"/>
                <w:color w:val="000000"/>
                <w:sz w:val="16"/>
                <w:szCs w:val="16"/>
                <w:lang w:val="en-ID" w:eastAsia="en-ID"/>
              </w:rPr>
              <w:t xml:space="preserve"> Jalan Umum</w:t>
            </w:r>
          </w:p>
        </w:tc>
        <w:tc>
          <w:tcPr>
            <w:tcW w:w="1748" w:type="pct"/>
            <w:tcBorders>
              <w:top w:val="nil"/>
              <w:left w:val="single" w:sz="4" w:space="0" w:color="auto"/>
              <w:bottom w:val="single" w:sz="4" w:space="0" w:color="auto"/>
              <w:right w:val="single" w:sz="4" w:space="0" w:color="auto"/>
            </w:tcBorders>
            <w:shd w:val="clear" w:color="auto" w:fill="auto"/>
            <w:noWrap/>
            <w:vAlign w:val="bottom"/>
            <w:hideMark/>
          </w:tcPr>
          <w:p w14:paraId="14BC3E89"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20000</w:t>
            </w:r>
          </w:p>
        </w:tc>
        <w:tc>
          <w:tcPr>
            <w:tcW w:w="1208" w:type="pct"/>
            <w:tcBorders>
              <w:top w:val="nil"/>
              <w:left w:val="nil"/>
              <w:bottom w:val="single" w:sz="4" w:space="0" w:color="auto"/>
              <w:right w:val="single" w:sz="4" w:space="0" w:color="auto"/>
            </w:tcBorders>
            <w:shd w:val="clear" w:color="auto" w:fill="auto"/>
            <w:noWrap/>
            <w:vAlign w:val="bottom"/>
            <w:hideMark/>
          </w:tcPr>
          <w:p w14:paraId="14B7CB24" w14:textId="77777777" w:rsidR="009E115A" w:rsidRPr="009E115A" w:rsidRDefault="009E115A" w:rsidP="009E115A">
            <w:pPr>
              <w:spacing w:before="0" w:after="0"/>
              <w:jc w:val="right"/>
              <w:rPr>
                <w:rFonts w:eastAsia="Times New Roman"/>
                <w:color w:val="000000"/>
                <w:sz w:val="16"/>
                <w:szCs w:val="16"/>
                <w:lang w:val="en-ID" w:eastAsia="en-ID"/>
              </w:rPr>
            </w:pPr>
            <w:r w:rsidRPr="009E115A">
              <w:rPr>
                <w:rFonts w:eastAsia="Times New Roman"/>
                <w:color w:val="000000"/>
                <w:sz w:val="16"/>
                <w:szCs w:val="16"/>
                <w:lang w:val="en-ID" w:eastAsia="en-ID"/>
              </w:rPr>
              <w:t>100</w:t>
            </w:r>
          </w:p>
        </w:tc>
      </w:tr>
    </w:tbl>
    <w:p w14:paraId="3952BE37" w14:textId="77777777" w:rsidR="00DF2867" w:rsidRPr="00185DBE" w:rsidRDefault="00DF2867" w:rsidP="00DF2867"/>
    <w:p w14:paraId="5A7F0583" w14:textId="3008E9FF" w:rsidR="009A6358" w:rsidRPr="009A6358" w:rsidRDefault="00EB492D" w:rsidP="009A6358">
      <w:pPr>
        <w:pStyle w:val="LABDAS10Bab"/>
      </w:pPr>
      <w:r>
        <w:t>Hasil</w:t>
      </w:r>
      <w:r w:rsidR="002E3576" w:rsidRPr="00523FE9">
        <w:t xml:space="preserve"> dan </w:t>
      </w:r>
      <w:proofErr w:type="spellStart"/>
      <w:r w:rsidR="002E3576" w:rsidRPr="00523FE9">
        <w:t>Analis</w:t>
      </w:r>
      <w:bookmarkEnd w:id="2"/>
      <w:r w:rsidR="000D5202">
        <w:t>i</w:t>
      </w:r>
      <w:r w:rsidR="009A6358">
        <w:t>s</w:t>
      </w:r>
      <w:proofErr w:type="spellEnd"/>
    </w:p>
    <w:p w14:paraId="61A5673C" w14:textId="0AA65C18" w:rsidR="003343C8" w:rsidRDefault="007C1E64" w:rsidP="007C1E64">
      <w:pPr>
        <w:pStyle w:val="Heading2"/>
      </w:pPr>
      <w:bookmarkStart w:id="3" w:name="_Toc202170970"/>
      <w:r>
        <w:t xml:space="preserve">Pertanyaan 1 </w:t>
      </w:r>
      <w:r w:rsidR="00D61FD6">
        <w:t>–</w:t>
      </w:r>
      <w:r>
        <w:t xml:space="preserve"> </w:t>
      </w:r>
      <w:r w:rsidR="00D61FD6">
        <w:t>Perbandingan KK</w:t>
      </w:r>
    </w:p>
    <w:p w14:paraId="24D89D86" w14:textId="5E31AA1F" w:rsidR="00EE13C4" w:rsidRDefault="00EE13C4" w:rsidP="00D851FC">
      <w:pPr>
        <w:pStyle w:val="Caption"/>
      </w:pPr>
      <w:r>
        <w:t>Tabel 4-1-1</w:t>
      </w:r>
      <w:r w:rsidR="007500A4">
        <w:t xml:space="preserve"> Perbandingan Beban RT – Jumlah KK</w:t>
      </w:r>
    </w:p>
    <w:tbl>
      <w:tblPr>
        <w:tblStyle w:val="TableGrid"/>
        <w:tblW w:w="5000" w:type="pct"/>
        <w:tblLook w:val="04A0" w:firstRow="1" w:lastRow="0" w:firstColumn="1" w:lastColumn="0" w:noHBand="0" w:noVBand="1"/>
      </w:tblPr>
      <w:tblGrid>
        <w:gridCol w:w="349"/>
        <w:gridCol w:w="700"/>
        <w:gridCol w:w="803"/>
        <w:gridCol w:w="841"/>
        <w:gridCol w:w="493"/>
        <w:gridCol w:w="1311"/>
      </w:tblGrid>
      <w:tr w:rsidR="00615A5D" w:rsidRPr="00615A5D" w14:paraId="4D5A24FE" w14:textId="77777777" w:rsidTr="00D851FC">
        <w:trPr>
          <w:trHeight w:val="315"/>
        </w:trPr>
        <w:tc>
          <w:tcPr>
            <w:tcW w:w="409" w:type="pct"/>
            <w:noWrap/>
            <w:hideMark/>
          </w:tcPr>
          <w:p w14:paraId="170AC124" w14:textId="77777777" w:rsidR="00615A5D" w:rsidRPr="004B7555" w:rsidRDefault="00615A5D" w:rsidP="00615A5D">
            <w:pPr>
              <w:pStyle w:val="Table"/>
              <w:rPr>
                <w:b/>
                <w:bCs/>
                <w:lang w:val="id-ID"/>
              </w:rPr>
            </w:pPr>
            <w:r w:rsidRPr="004B7555">
              <w:rPr>
                <w:b/>
                <w:bCs/>
              </w:rPr>
              <w:t>No.</w:t>
            </w:r>
          </w:p>
        </w:tc>
        <w:tc>
          <w:tcPr>
            <w:tcW w:w="771" w:type="pct"/>
            <w:noWrap/>
            <w:hideMark/>
          </w:tcPr>
          <w:p w14:paraId="12A04D29" w14:textId="77777777" w:rsidR="00615A5D" w:rsidRPr="004B7555" w:rsidRDefault="00615A5D" w:rsidP="00615A5D">
            <w:pPr>
              <w:pStyle w:val="Table"/>
              <w:rPr>
                <w:b/>
                <w:bCs/>
              </w:rPr>
            </w:pPr>
            <w:r w:rsidRPr="004B7555">
              <w:rPr>
                <w:b/>
                <w:bCs/>
              </w:rPr>
              <w:t>Keterangan</w:t>
            </w:r>
          </w:p>
        </w:tc>
        <w:tc>
          <w:tcPr>
            <w:tcW w:w="885" w:type="pct"/>
            <w:noWrap/>
            <w:hideMark/>
          </w:tcPr>
          <w:p w14:paraId="2ABCD186" w14:textId="77777777" w:rsidR="00615A5D" w:rsidRPr="004B7555" w:rsidRDefault="00615A5D" w:rsidP="00615A5D">
            <w:pPr>
              <w:pStyle w:val="Table"/>
              <w:rPr>
                <w:b/>
                <w:bCs/>
              </w:rPr>
            </w:pPr>
            <w:r w:rsidRPr="004B7555">
              <w:rPr>
                <w:b/>
                <w:bCs/>
              </w:rPr>
              <w:t>Perbandingan</w:t>
            </w:r>
          </w:p>
        </w:tc>
        <w:tc>
          <w:tcPr>
            <w:tcW w:w="941" w:type="pct"/>
            <w:noWrap/>
            <w:hideMark/>
          </w:tcPr>
          <w:p w14:paraId="28BEBAED" w14:textId="77777777" w:rsidR="00615A5D" w:rsidRPr="004B7555" w:rsidRDefault="00615A5D" w:rsidP="00615A5D">
            <w:pPr>
              <w:pStyle w:val="Table"/>
              <w:rPr>
                <w:b/>
                <w:bCs/>
              </w:rPr>
            </w:pPr>
            <w:r w:rsidRPr="004B7555">
              <w:rPr>
                <w:b/>
                <w:bCs/>
              </w:rPr>
              <w:t>Daya Total (W)</w:t>
            </w:r>
          </w:p>
        </w:tc>
        <w:tc>
          <w:tcPr>
            <w:tcW w:w="538" w:type="pct"/>
            <w:noWrap/>
            <w:hideMark/>
          </w:tcPr>
          <w:p w14:paraId="3815E73F" w14:textId="77777777" w:rsidR="00615A5D" w:rsidRPr="004B7555" w:rsidRDefault="00615A5D" w:rsidP="00615A5D">
            <w:pPr>
              <w:pStyle w:val="Table"/>
              <w:rPr>
                <w:b/>
                <w:bCs/>
              </w:rPr>
            </w:pPr>
            <w:r w:rsidRPr="004B7555">
              <w:rPr>
                <w:b/>
                <w:bCs/>
              </w:rPr>
              <w:t>Faktor</w:t>
            </w:r>
          </w:p>
        </w:tc>
        <w:tc>
          <w:tcPr>
            <w:tcW w:w="1457" w:type="pct"/>
            <w:noWrap/>
            <w:hideMark/>
          </w:tcPr>
          <w:p w14:paraId="3B552ADD" w14:textId="77777777" w:rsidR="00615A5D" w:rsidRPr="004B7555" w:rsidRDefault="00615A5D" w:rsidP="00615A5D">
            <w:pPr>
              <w:pStyle w:val="Table"/>
              <w:rPr>
                <w:b/>
                <w:bCs/>
              </w:rPr>
            </w:pPr>
            <w:r w:rsidRPr="004B7555">
              <w:rPr>
                <w:b/>
                <w:bCs/>
              </w:rPr>
              <w:t>Jumlah KK Ternormalisasi</w:t>
            </w:r>
          </w:p>
        </w:tc>
      </w:tr>
      <w:tr w:rsidR="00615A5D" w:rsidRPr="00615A5D" w14:paraId="0B0255B8" w14:textId="77777777" w:rsidTr="00D851FC">
        <w:trPr>
          <w:trHeight w:val="315"/>
        </w:trPr>
        <w:tc>
          <w:tcPr>
            <w:tcW w:w="409" w:type="pct"/>
            <w:noWrap/>
            <w:hideMark/>
          </w:tcPr>
          <w:p w14:paraId="164A13C5" w14:textId="77777777" w:rsidR="00615A5D" w:rsidRPr="00615A5D" w:rsidRDefault="00615A5D" w:rsidP="00615A5D">
            <w:pPr>
              <w:pStyle w:val="Table"/>
            </w:pPr>
            <w:r w:rsidRPr="00615A5D">
              <w:t>1</w:t>
            </w:r>
          </w:p>
        </w:tc>
        <w:tc>
          <w:tcPr>
            <w:tcW w:w="771" w:type="pct"/>
            <w:noWrap/>
            <w:hideMark/>
          </w:tcPr>
          <w:p w14:paraId="32E52AD5" w14:textId="77777777" w:rsidR="00615A5D" w:rsidRPr="00615A5D" w:rsidRDefault="00615A5D" w:rsidP="00615A5D">
            <w:pPr>
              <w:pStyle w:val="Table"/>
            </w:pPr>
            <w:r w:rsidRPr="00615A5D">
              <w:t>RT 1</w:t>
            </w:r>
          </w:p>
        </w:tc>
        <w:tc>
          <w:tcPr>
            <w:tcW w:w="885" w:type="pct"/>
            <w:noWrap/>
            <w:hideMark/>
          </w:tcPr>
          <w:p w14:paraId="1CA9050C" w14:textId="77777777" w:rsidR="00615A5D" w:rsidRPr="00615A5D" w:rsidRDefault="00615A5D" w:rsidP="00615A5D">
            <w:pPr>
              <w:pStyle w:val="Table"/>
            </w:pPr>
            <w:r w:rsidRPr="00615A5D">
              <w:t>20</w:t>
            </w:r>
          </w:p>
        </w:tc>
        <w:tc>
          <w:tcPr>
            <w:tcW w:w="941" w:type="pct"/>
            <w:noWrap/>
            <w:hideMark/>
          </w:tcPr>
          <w:p w14:paraId="1B3364C5" w14:textId="77777777" w:rsidR="00615A5D" w:rsidRPr="00615A5D" w:rsidRDefault="00615A5D" w:rsidP="00615A5D">
            <w:pPr>
              <w:pStyle w:val="Table"/>
            </w:pPr>
            <w:r w:rsidRPr="00615A5D">
              <w:t>215</w:t>
            </w:r>
          </w:p>
        </w:tc>
        <w:tc>
          <w:tcPr>
            <w:tcW w:w="538" w:type="pct"/>
            <w:noWrap/>
            <w:hideMark/>
          </w:tcPr>
          <w:p w14:paraId="1DAD9104" w14:textId="77777777" w:rsidR="00615A5D" w:rsidRPr="00615A5D" w:rsidRDefault="00615A5D" w:rsidP="00615A5D">
            <w:pPr>
              <w:pStyle w:val="Table"/>
            </w:pPr>
            <w:r w:rsidRPr="00615A5D">
              <w:t>0,093</w:t>
            </w:r>
          </w:p>
        </w:tc>
        <w:tc>
          <w:tcPr>
            <w:tcW w:w="1457" w:type="pct"/>
            <w:noWrap/>
            <w:hideMark/>
          </w:tcPr>
          <w:p w14:paraId="26A109D1" w14:textId="6D5FA7BC" w:rsidR="00615A5D" w:rsidRPr="00615A5D" w:rsidRDefault="00D52586" w:rsidP="00615A5D">
            <w:pPr>
              <w:pStyle w:val="Table"/>
            </w:pPr>
            <w:r>
              <w:t>5009</w:t>
            </w:r>
          </w:p>
        </w:tc>
      </w:tr>
      <w:tr w:rsidR="00615A5D" w:rsidRPr="00615A5D" w14:paraId="4B61E406" w14:textId="77777777" w:rsidTr="00D851FC">
        <w:trPr>
          <w:trHeight w:val="315"/>
        </w:trPr>
        <w:tc>
          <w:tcPr>
            <w:tcW w:w="409" w:type="pct"/>
            <w:noWrap/>
            <w:hideMark/>
          </w:tcPr>
          <w:p w14:paraId="739F2F8F" w14:textId="77777777" w:rsidR="00615A5D" w:rsidRPr="00615A5D" w:rsidRDefault="00615A5D" w:rsidP="00615A5D">
            <w:pPr>
              <w:pStyle w:val="Table"/>
            </w:pPr>
            <w:r w:rsidRPr="00615A5D">
              <w:t>2</w:t>
            </w:r>
          </w:p>
        </w:tc>
        <w:tc>
          <w:tcPr>
            <w:tcW w:w="771" w:type="pct"/>
            <w:noWrap/>
            <w:hideMark/>
          </w:tcPr>
          <w:p w14:paraId="3CF0783C" w14:textId="77777777" w:rsidR="00615A5D" w:rsidRPr="00615A5D" w:rsidRDefault="00615A5D" w:rsidP="00615A5D">
            <w:pPr>
              <w:pStyle w:val="Table"/>
            </w:pPr>
            <w:r w:rsidRPr="00615A5D">
              <w:t>RT 2</w:t>
            </w:r>
          </w:p>
        </w:tc>
        <w:tc>
          <w:tcPr>
            <w:tcW w:w="885" w:type="pct"/>
            <w:noWrap/>
            <w:hideMark/>
          </w:tcPr>
          <w:p w14:paraId="7041763A" w14:textId="77777777" w:rsidR="00615A5D" w:rsidRPr="00615A5D" w:rsidRDefault="00615A5D" w:rsidP="00615A5D">
            <w:pPr>
              <w:pStyle w:val="Table"/>
            </w:pPr>
            <w:r w:rsidRPr="00615A5D">
              <w:t>40</w:t>
            </w:r>
          </w:p>
        </w:tc>
        <w:tc>
          <w:tcPr>
            <w:tcW w:w="941" w:type="pct"/>
            <w:noWrap/>
            <w:hideMark/>
          </w:tcPr>
          <w:p w14:paraId="1A618682" w14:textId="77777777" w:rsidR="00615A5D" w:rsidRPr="00615A5D" w:rsidRDefault="00615A5D" w:rsidP="00615A5D">
            <w:pPr>
              <w:pStyle w:val="Table"/>
            </w:pPr>
            <w:r w:rsidRPr="00615A5D">
              <w:t>545</w:t>
            </w:r>
          </w:p>
        </w:tc>
        <w:tc>
          <w:tcPr>
            <w:tcW w:w="538" w:type="pct"/>
            <w:noWrap/>
            <w:hideMark/>
          </w:tcPr>
          <w:p w14:paraId="2A71F162" w14:textId="77777777" w:rsidR="00615A5D" w:rsidRPr="00615A5D" w:rsidRDefault="00615A5D" w:rsidP="00615A5D">
            <w:pPr>
              <w:pStyle w:val="Table"/>
            </w:pPr>
            <w:r w:rsidRPr="00615A5D">
              <w:t>0,073</w:t>
            </w:r>
          </w:p>
        </w:tc>
        <w:tc>
          <w:tcPr>
            <w:tcW w:w="1457" w:type="pct"/>
            <w:noWrap/>
            <w:hideMark/>
          </w:tcPr>
          <w:p w14:paraId="7046135E" w14:textId="67A90CB8" w:rsidR="00615A5D" w:rsidRPr="00615A5D" w:rsidRDefault="00D52586" w:rsidP="00615A5D">
            <w:pPr>
              <w:pStyle w:val="Table"/>
            </w:pPr>
            <w:r>
              <w:t>3953</w:t>
            </w:r>
          </w:p>
        </w:tc>
      </w:tr>
      <w:tr w:rsidR="00615A5D" w:rsidRPr="00615A5D" w14:paraId="1A17FFB8" w14:textId="77777777" w:rsidTr="00D851FC">
        <w:trPr>
          <w:trHeight w:val="315"/>
        </w:trPr>
        <w:tc>
          <w:tcPr>
            <w:tcW w:w="409" w:type="pct"/>
            <w:noWrap/>
            <w:hideMark/>
          </w:tcPr>
          <w:p w14:paraId="0575A328" w14:textId="77777777" w:rsidR="00615A5D" w:rsidRPr="00615A5D" w:rsidRDefault="00615A5D" w:rsidP="00615A5D">
            <w:pPr>
              <w:pStyle w:val="Table"/>
            </w:pPr>
            <w:r w:rsidRPr="00615A5D">
              <w:t>3</w:t>
            </w:r>
          </w:p>
        </w:tc>
        <w:tc>
          <w:tcPr>
            <w:tcW w:w="771" w:type="pct"/>
            <w:noWrap/>
            <w:hideMark/>
          </w:tcPr>
          <w:p w14:paraId="0D00FB5E" w14:textId="77777777" w:rsidR="00615A5D" w:rsidRPr="00615A5D" w:rsidRDefault="00615A5D" w:rsidP="00615A5D">
            <w:pPr>
              <w:pStyle w:val="Table"/>
            </w:pPr>
            <w:r w:rsidRPr="00615A5D">
              <w:t>RT 3</w:t>
            </w:r>
          </w:p>
        </w:tc>
        <w:tc>
          <w:tcPr>
            <w:tcW w:w="885" w:type="pct"/>
            <w:noWrap/>
            <w:hideMark/>
          </w:tcPr>
          <w:p w14:paraId="79B803B6" w14:textId="77777777" w:rsidR="00615A5D" w:rsidRPr="00615A5D" w:rsidRDefault="00615A5D" w:rsidP="00615A5D">
            <w:pPr>
              <w:pStyle w:val="Table"/>
            </w:pPr>
            <w:r w:rsidRPr="00615A5D">
              <w:t>17</w:t>
            </w:r>
          </w:p>
        </w:tc>
        <w:tc>
          <w:tcPr>
            <w:tcW w:w="941" w:type="pct"/>
            <w:noWrap/>
            <w:hideMark/>
          </w:tcPr>
          <w:p w14:paraId="237350A9" w14:textId="77777777" w:rsidR="00615A5D" w:rsidRPr="00615A5D" w:rsidRDefault="00615A5D" w:rsidP="00615A5D">
            <w:pPr>
              <w:pStyle w:val="Table"/>
            </w:pPr>
            <w:r w:rsidRPr="00615A5D">
              <w:t>970</w:t>
            </w:r>
          </w:p>
        </w:tc>
        <w:tc>
          <w:tcPr>
            <w:tcW w:w="538" w:type="pct"/>
            <w:noWrap/>
            <w:hideMark/>
          </w:tcPr>
          <w:p w14:paraId="19EA1A78" w14:textId="77777777" w:rsidR="00615A5D" w:rsidRPr="00615A5D" w:rsidRDefault="00615A5D" w:rsidP="00615A5D">
            <w:pPr>
              <w:pStyle w:val="Table"/>
            </w:pPr>
            <w:r w:rsidRPr="00615A5D">
              <w:t>0,018</w:t>
            </w:r>
          </w:p>
        </w:tc>
        <w:tc>
          <w:tcPr>
            <w:tcW w:w="1457" w:type="pct"/>
            <w:noWrap/>
            <w:hideMark/>
          </w:tcPr>
          <w:p w14:paraId="4506347A" w14:textId="41A39306" w:rsidR="00615A5D" w:rsidRPr="00615A5D" w:rsidRDefault="003A3BA8" w:rsidP="00615A5D">
            <w:pPr>
              <w:pStyle w:val="Table"/>
            </w:pPr>
            <w:r>
              <w:t>944</w:t>
            </w:r>
          </w:p>
        </w:tc>
      </w:tr>
      <w:tr w:rsidR="00615A5D" w:rsidRPr="00615A5D" w14:paraId="57C47AA4" w14:textId="77777777" w:rsidTr="00D851FC">
        <w:trPr>
          <w:trHeight w:val="315"/>
        </w:trPr>
        <w:tc>
          <w:tcPr>
            <w:tcW w:w="409" w:type="pct"/>
            <w:noWrap/>
            <w:hideMark/>
          </w:tcPr>
          <w:p w14:paraId="25B9EFB1" w14:textId="77777777" w:rsidR="00615A5D" w:rsidRPr="00615A5D" w:rsidRDefault="00615A5D" w:rsidP="00615A5D">
            <w:pPr>
              <w:pStyle w:val="Table"/>
            </w:pPr>
            <w:r w:rsidRPr="00615A5D">
              <w:t>4</w:t>
            </w:r>
          </w:p>
        </w:tc>
        <w:tc>
          <w:tcPr>
            <w:tcW w:w="771" w:type="pct"/>
            <w:noWrap/>
            <w:hideMark/>
          </w:tcPr>
          <w:p w14:paraId="692D1577" w14:textId="77777777" w:rsidR="00615A5D" w:rsidRPr="00615A5D" w:rsidRDefault="00615A5D" w:rsidP="00615A5D">
            <w:pPr>
              <w:pStyle w:val="Table"/>
            </w:pPr>
            <w:r w:rsidRPr="00615A5D">
              <w:t>RT 4</w:t>
            </w:r>
          </w:p>
        </w:tc>
        <w:tc>
          <w:tcPr>
            <w:tcW w:w="885" w:type="pct"/>
            <w:noWrap/>
            <w:hideMark/>
          </w:tcPr>
          <w:p w14:paraId="019D70F8" w14:textId="77777777" w:rsidR="00615A5D" w:rsidRPr="00615A5D" w:rsidRDefault="00615A5D" w:rsidP="00615A5D">
            <w:pPr>
              <w:pStyle w:val="Table"/>
            </w:pPr>
            <w:r w:rsidRPr="00615A5D">
              <w:t>7</w:t>
            </w:r>
          </w:p>
        </w:tc>
        <w:tc>
          <w:tcPr>
            <w:tcW w:w="941" w:type="pct"/>
            <w:noWrap/>
            <w:hideMark/>
          </w:tcPr>
          <w:p w14:paraId="10037B71" w14:textId="77777777" w:rsidR="00615A5D" w:rsidRPr="00615A5D" w:rsidRDefault="00615A5D" w:rsidP="00615A5D">
            <w:pPr>
              <w:pStyle w:val="Table"/>
            </w:pPr>
            <w:r w:rsidRPr="00615A5D">
              <w:t>1625</w:t>
            </w:r>
          </w:p>
        </w:tc>
        <w:tc>
          <w:tcPr>
            <w:tcW w:w="538" w:type="pct"/>
            <w:noWrap/>
            <w:hideMark/>
          </w:tcPr>
          <w:p w14:paraId="70A34B02" w14:textId="77777777" w:rsidR="00615A5D" w:rsidRPr="00615A5D" w:rsidRDefault="00615A5D" w:rsidP="00615A5D">
            <w:pPr>
              <w:pStyle w:val="Table"/>
            </w:pPr>
            <w:r w:rsidRPr="00615A5D">
              <w:t>0,004</w:t>
            </w:r>
          </w:p>
        </w:tc>
        <w:tc>
          <w:tcPr>
            <w:tcW w:w="1457" w:type="pct"/>
            <w:noWrap/>
            <w:hideMark/>
          </w:tcPr>
          <w:p w14:paraId="43817078" w14:textId="2F577819" w:rsidR="00615A5D" w:rsidRPr="00615A5D" w:rsidRDefault="004B7555" w:rsidP="00615A5D">
            <w:pPr>
              <w:pStyle w:val="Table"/>
            </w:pPr>
            <w:r>
              <w:t>232</w:t>
            </w:r>
          </w:p>
        </w:tc>
      </w:tr>
      <w:tr w:rsidR="00615A5D" w:rsidRPr="00615A5D" w14:paraId="77F0DB53" w14:textId="77777777" w:rsidTr="00D851FC">
        <w:trPr>
          <w:trHeight w:val="315"/>
        </w:trPr>
        <w:tc>
          <w:tcPr>
            <w:tcW w:w="409" w:type="pct"/>
            <w:noWrap/>
            <w:hideMark/>
          </w:tcPr>
          <w:p w14:paraId="27A1D79F" w14:textId="77777777" w:rsidR="00615A5D" w:rsidRPr="00615A5D" w:rsidRDefault="00615A5D" w:rsidP="00615A5D">
            <w:pPr>
              <w:pStyle w:val="Table"/>
            </w:pPr>
            <w:r w:rsidRPr="00615A5D">
              <w:t>5</w:t>
            </w:r>
          </w:p>
        </w:tc>
        <w:tc>
          <w:tcPr>
            <w:tcW w:w="771" w:type="pct"/>
            <w:noWrap/>
            <w:hideMark/>
          </w:tcPr>
          <w:p w14:paraId="06D9B3C6" w14:textId="77777777" w:rsidR="00615A5D" w:rsidRPr="00615A5D" w:rsidRDefault="00615A5D" w:rsidP="00615A5D">
            <w:pPr>
              <w:pStyle w:val="Table"/>
            </w:pPr>
            <w:r w:rsidRPr="00615A5D">
              <w:t>RT 5</w:t>
            </w:r>
          </w:p>
        </w:tc>
        <w:tc>
          <w:tcPr>
            <w:tcW w:w="885" w:type="pct"/>
            <w:noWrap/>
            <w:hideMark/>
          </w:tcPr>
          <w:p w14:paraId="68D27191" w14:textId="77777777" w:rsidR="00615A5D" w:rsidRPr="00615A5D" w:rsidRDefault="00615A5D" w:rsidP="00615A5D">
            <w:pPr>
              <w:pStyle w:val="Table"/>
            </w:pPr>
            <w:r w:rsidRPr="00615A5D">
              <w:t>6</w:t>
            </w:r>
          </w:p>
        </w:tc>
        <w:tc>
          <w:tcPr>
            <w:tcW w:w="941" w:type="pct"/>
            <w:noWrap/>
            <w:hideMark/>
          </w:tcPr>
          <w:p w14:paraId="6C5BC22E" w14:textId="77777777" w:rsidR="00615A5D" w:rsidRPr="00615A5D" w:rsidRDefault="00615A5D" w:rsidP="00615A5D">
            <w:pPr>
              <w:pStyle w:val="Table"/>
            </w:pPr>
            <w:r w:rsidRPr="00615A5D">
              <w:t>2800</w:t>
            </w:r>
          </w:p>
        </w:tc>
        <w:tc>
          <w:tcPr>
            <w:tcW w:w="538" w:type="pct"/>
            <w:noWrap/>
            <w:hideMark/>
          </w:tcPr>
          <w:p w14:paraId="17355E3E" w14:textId="77777777" w:rsidR="00615A5D" w:rsidRPr="00615A5D" w:rsidRDefault="00615A5D" w:rsidP="00615A5D">
            <w:pPr>
              <w:pStyle w:val="Table"/>
            </w:pPr>
            <w:r w:rsidRPr="00615A5D">
              <w:t>0,002</w:t>
            </w:r>
          </w:p>
        </w:tc>
        <w:tc>
          <w:tcPr>
            <w:tcW w:w="1457" w:type="pct"/>
            <w:noWrap/>
            <w:hideMark/>
          </w:tcPr>
          <w:p w14:paraId="756D29FE" w14:textId="61A34A90" w:rsidR="00615A5D" w:rsidRPr="00615A5D" w:rsidRDefault="00615A5D" w:rsidP="00615A5D">
            <w:pPr>
              <w:pStyle w:val="Table"/>
            </w:pPr>
            <w:r w:rsidRPr="00615A5D">
              <w:t>1</w:t>
            </w:r>
            <w:r w:rsidR="004B7555">
              <w:t>16</w:t>
            </w:r>
          </w:p>
        </w:tc>
      </w:tr>
      <w:tr w:rsidR="00615A5D" w:rsidRPr="00615A5D" w14:paraId="4446D2D6" w14:textId="77777777" w:rsidTr="00D851FC">
        <w:trPr>
          <w:trHeight w:val="315"/>
        </w:trPr>
        <w:tc>
          <w:tcPr>
            <w:tcW w:w="409" w:type="pct"/>
            <w:noWrap/>
            <w:hideMark/>
          </w:tcPr>
          <w:p w14:paraId="6E1AE846" w14:textId="77777777" w:rsidR="00615A5D" w:rsidRPr="00615A5D" w:rsidRDefault="00615A5D" w:rsidP="00615A5D">
            <w:pPr>
              <w:pStyle w:val="Table"/>
            </w:pPr>
            <w:r w:rsidRPr="00615A5D">
              <w:t>6</w:t>
            </w:r>
          </w:p>
        </w:tc>
        <w:tc>
          <w:tcPr>
            <w:tcW w:w="771" w:type="pct"/>
            <w:noWrap/>
            <w:hideMark/>
          </w:tcPr>
          <w:p w14:paraId="194DBFA4" w14:textId="77777777" w:rsidR="00615A5D" w:rsidRPr="00615A5D" w:rsidRDefault="00615A5D" w:rsidP="00615A5D">
            <w:pPr>
              <w:pStyle w:val="Table"/>
            </w:pPr>
            <w:r w:rsidRPr="00615A5D">
              <w:t>Total</w:t>
            </w:r>
          </w:p>
        </w:tc>
        <w:tc>
          <w:tcPr>
            <w:tcW w:w="885" w:type="pct"/>
            <w:noWrap/>
            <w:hideMark/>
          </w:tcPr>
          <w:p w14:paraId="56BDB3F1" w14:textId="77777777" w:rsidR="00615A5D" w:rsidRPr="00615A5D" w:rsidRDefault="00615A5D" w:rsidP="00615A5D">
            <w:pPr>
              <w:pStyle w:val="Table"/>
            </w:pPr>
            <w:r w:rsidRPr="00615A5D">
              <w:t>90</w:t>
            </w:r>
          </w:p>
        </w:tc>
        <w:tc>
          <w:tcPr>
            <w:tcW w:w="941" w:type="pct"/>
            <w:noWrap/>
            <w:hideMark/>
          </w:tcPr>
          <w:p w14:paraId="46AD1BB0" w14:textId="77777777" w:rsidR="00615A5D" w:rsidRPr="00615A5D" w:rsidRDefault="00615A5D" w:rsidP="00615A5D">
            <w:pPr>
              <w:pStyle w:val="Table"/>
            </w:pPr>
            <w:r w:rsidRPr="00615A5D">
              <w:t>6155</w:t>
            </w:r>
          </w:p>
        </w:tc>
        <w:tc>
          <w:tcPr>
            <w:tcW w:w="538" w:type="pct"/>
            <w:noWrap/>
            <w:hideMark/>
          </w:tcPr>
          <w:p w14:paraId="7A0C016E" w14:textId="77777777" w:rsidR="00615A5D" w:rsidRPr="00615A5D" w:rsidRDefault="00615A5D" w:rsidP="00615A5D">
            <w:pPr>
              <w:pStyle w:val="Table"/>
            </w:pPr>
            <w:r w:rsidRPr="00615A5D">
              <w:t>0,19</w:t>
            </w:r>
          </w:p>
        </w:tc>
        <w:tc>
          <w:tcPr>
            <w:tcW w:w="1457" w:type="pct"/>
            <w:noWrap/>
            <w:hideMark/>
          </w:tcPr>
          <w:p w14:paraId="399FD8A4" w14:textId="78DF4BAE" w:rsidR="00615A5D" w:rsidRPr="00615A5D" w:rsidRDefault="00615A5D" w:rsidP="00615A5D">
            <w:pPr>
              <w:pStyle w:val="Table"/>
            </w:pPr>
            <w:r w:rsidRPr="00615A5D">
              <w:t>1</w:t>
            </w:r>
            <w:r w:rsidR="004B7555">
              <w:t>0254</w:t>
            </w:r>
          </w:p>
        </w:tc>
      </w:tr>
    </w:tbl>
    <w:p w14:paraId="3170AACE" w14:textId="415F5810" w:rsidR="00B52E1F" w:rsidRDefault="00FB372B" w:rsidP="00B52E1F">
      <w:r>
        <w:t>P</w:t>
      </w:r>
      <w:r w:rsidR="00B52E1F">
        <w:t xml:space="preserve">ada perancangan sistem tenaga listrik kota B, jumlah pelanggan (KK) untuk beban RT tidak diketahui, sehingga jumlah KK beban RT perlu dihitung terlebih dahulu. Jumlah KK beban RT sesuai dengan perbandingan yang telah ditentukan. Perbandingan beban RT-1 : RT-2 : RT-3 : RT-4 : RT-5  yang digunakan adalah 20 : 40 : 17 : 7 : 6. Untuk menghitung jumlah KK setiap RT, dilakukan perhitungan nilai pengali terlebih dahulu karena setiap RT memiliki daya total yang berbeda. Nilai pengali (faktor) diperoleh dari perbandingan setiap RT dibagi dengan daya total masing-masing RT. Kemudian, nilai pengali (faktor) tersebut dinormalisasi, sehingga diperoleh nilai KK ternomalisasi. Dengan demikian, diperoleh jumlah KK beban RT berdasarkan hasil perhitungan adalah 10254. </w:t>
      </w:r>
    </w:p>
    <w:p w14:paraId="0D51FF1B" w14:textId="63D986C3" w:rsidR="00E304B4" w:rsidRDefault="00B42C6D" w:rsidP="00B52E1F">
      <w:r>
        <w:t xml:space="preserve">Berikut hasil </w:t>
      </w:r>
      <w:r>
        <w:rPr>
          <w:i/>
          <w:iCs/>
        </w:rPr>
        <w:t xml:space="preserve">load flow analysis </w:t>
      </w:r>
      <w:r>
        <w:t>dengan menggunkan jumlah beban RT sesuai dengan hasil perhitungan.</w:t>
      </w:r>
    </w:p>
    <w:p w14:paraId="415EF687" w14:textId="49248D11" w:rsidR="00207EEC" w:rsidRDefault="00207EEC" w:rsidP="00207EEC">
      <w:pPr>
        <w:pStyle w:val="Caption"/>
      </w:pPr>
      <w:r>
        <w:t xml:space="preserve">Tabel 4-1-2 Hasil Simulasi Load Flow Analysis </w:t>
      </w:r>
      <w:r w:rsidR="00A812C2">
        <w:t xml:space="preserve">Rentang Waktu </w:t>
      </w:r>
      <w:r w:rsidR="009C0F03">
        <w:t>0</w:t>
      </w:r>
      <w:r w:rsidR="005F5070">
        <w:t>5.00-17.00</w:t>
      </w:r>
    </w:p>
    <w:tbl>
      <w:tblPr>
        <w:tblStyle w:val="TableGrid"/>
        <w:tblW w:w="4497" w:type="dxa"/>
        <w:tblLook w:val="04A0" w:firstRow="1" w:lastRow="0" w:firstColumn="1" w:lastColumn="0" w:noHBand="0" w:noVBand="1"/>
      </w:tblPr>
      <w:tblGrid>
        <w:gridCol w:w="453"/>
        <w:gridCol w:w="1085"/>
        <w:gridCol w:w="692"/>
        <w:gridCol w:w="697"/>
        <w:gridCol w:w="781"/>
        <w:gridCol w:w="789"/>
      </w:tblGrid>
      <w:tr w:rsidR="00DA7643" w:rsidRPr="002F3311" w14:paraId="4B769533" w14:textId="77777777" w:rsidTr="00DA7643">
        <w:trPr>
          <w:trHeight w:val="315"/>
        </w:trPr>
        <w:tc>
          <w:tcPr>
            <w:tcW w:w="0" w:type="auto"/>
            <w:hideMark/>
          </w:tcPr>
          <w:p w14:paraId="5246BA9E" w14:textId="77777777" w:rsidR="002F3311" w:rsidRPr="002F3311" w:rsidRDefault="002F3311" w:rsidP="002F3311">
            <w:pPr>
              <w:rPr>
                <w:b/>
                <w:bCs/>
                <w:sz w:val="16"/>
                <w:szCs w:val="16"/>
                <w:lang w:val="en-ID"/>
              </w:rPr>
            </w:pPr>
            <w:r w:rsidRPr="002F3311">
              <w:rPr>
                <w:b/>
                <w:bCs/>
                <w:sz w:val="16"/>
                <w:szCs w:val="16"/>
                <w:lang w:val="en-ID"/>
              </w:rPr>
              <w:t>No.</w:t>
            </w:r>
          </w:p>
        </w:tc>
        <w:tc>
          <w:tcPr>
            <w:tcW w:w="0" w:type="auto"/>
            <w:hideMark/>
          </w:tcPr>
          <w:p w14:paraId="7E722659" w14:textId="77777777" w:rsidR="002F3311" w:rsidRPr="002F3311" w:rsidRDefault="002F3311" w:rsidP="002F3311">
            <w:pPr>
              <w:rPr>
                <w:b/>
                <w:bCs/>
                <w:sz w:val="16"/>
                <w:szCs w:val="16"/>
                <w:lang w:val="en-ID"/>
              </w:rPr>
            </w:pPr>
            <w:r w:rsidRPr="002F3311">
              <w:rPr>
                <w:b/>
                <w:bCs/>
                <w:sz w:val="16"/>
                <w:szCs w:val="16"/>
                <w:lang w:val="en-ID"/>
              </w:rPr>
              <w:t>Beban</w:t>
            </w:r>
          </w:p>
        </w:tc>
        <w:tc>
          <w:tcPr>
            <w:tcW w:w="0" w:type="auto"/>
            <w:hideMark/>
          </w:tcPr>
          <w:p w14:paraId="7C361432" w14:textId="77777777" w:rsidR="002F3311" w:rsidRPr="002F3311" w:rsidRDefault="002F3311" w:rsidP="002F3311">
            <w:pPr>
              <w:rPr>
                <w:b/>
                <w:bCs/>
                <w:sz w:val="16"/>
                <w:szCs w:val="16"/>
                <w:lang w:val="en-ID"/>
              </w:rPr>
            </w:pPr>
            <w:r w:rsidRPr="002F3311">
              <w:rPr>
                <w:b/>
                <w:bCs/>
                <w:sz w:val="16"/>
                <w:szCs w:val="16"/>
                <w:lang w:val="en-ID"/>
              </w:rPr>
              <w:t>V (</w:t>
            </w:r>
            <w:proofErr w:type="spellStart"/>
            <w:r w:rsidRPr="002F3311">
              <w:rPr>
                <w:b/>
                <w:bCs/>
                <w:sz w:val="16"/>
                <w:szCs w:val="16"/>
                <w:lang w:val="en-ID"/>
              </w:rPr>
              <w:t>pu</w:t>
            </w:r>
            <w:proofErr w:type="spellEnd"/>
            <w:r w:rsidRPr="002F3311">
              <w:rPr>
                <w:b/>
                <w:bCs/>
                <w:sz w:val="16"/>
                <w:szCs w:val="16"/>
                <w:lang w:val="en-ID"/>
              </w:rPr>
              <w:t>)</w:t>
            </w:r>
          </w:p>
        </w:tc>
        <w:tc>
          <w:tcPr>
            <w:tcW w:w="0" w:type="auto"/>
            <w:hideMark/>
          </w:tcPr>
          <w:p w14:paraId="41B1C9B6" w14:textId="77777777" w:rsidR="002F3311" w:rsidRPr="002F3311" w:rsidRDefault="002F3311" w:rsidP="002F3311">
            <w:pPr>
              <w:rPr>
                <w:b/>
                <w:bCs/>
                <w:sz w:val="16"/>
                <w:szCs w:val="16"/>
                <w:lang w:val="en-ID"/>
              </w:rPr>
            </w:pPr>
            <w:proofErr w:type="spellStart"/>
            <w:r w:rsidRPr="002F3311">
              <w:rPr>
                <w:b/>
                <w:bCs/>
                <w:sz w:val="16"/>
                <w:szCs w:val="16"/>
                <w:lang w:val="en-ID"/>
              </w:rPr>
              <w:t>Fasa</w:t>
            </w:r>
            <w:proofErr w:type="spellEnd"/>
            <w:r w:rsidRPr="002F3311">
              <w:rPr>
                <w:b/>
                <w:bCs/>
                <w:sz w:val="16"/>
                <w:szCs w:val="16"/>
                <w:lang w:val="en-ID"/>
              </w:rPr>
              <w:t xml:space="preserve"> (°)</w:t>
            </w:r>
          </w:p>
        </w:tc>
        <w:tc>
          <w:tcPr>
            <w:tcW w:w="0" w:type="auto"/>
            <w:hideMark/>
          </w:tcPr>
          <w:p w14:paraId="5C941538" w14:textId="77777777" w:rsidR="002F3311" w:rsidRPr="002F3311" w:rsidRDefault="002F3311" w:rsidP="002F3311">
            <w:pPr>
              <w:rPr>
                <w:b/>
                <w:bCs/>
                <w:sz w:val="16"/>
                <w:szCs w:val="16"/>
                <w:lang w:val="en-ID"/>
              </w:rPr>
            </w:pPr>
            <w:r w:rsidRPr="002F3311">
              <w:rPr>
                <w:b/>
                <w:bCs/>
                <w:sz w:val="16"/>
                <w:szCs w:val="16"/>
                <w:lang w:val="en-ID"/>
              </w:rPr>
              <w:t>P (MW)</w:t>
            </w:r>
          </w:p>
        </w:tc>
        <w:tc>
          <w:tcPr>
            <w:tcW w:w="0" w:type="auto"/>
            <w:hideMark/>
          </w:tcPr>
          <w:p w14:paraId="37FEF7D6" w14:textId="7C4151E1" w:rsidR="002F3311" w:rsidRPr="002F3311" w:rsidRDefault="002F3311" w:rsidP="002F3311">
            <w:pPr>
              <w:rPr>
                <w:b/>
                <w:bCs/>
                <w:sz w:val="16"/>
                <w:szCs w:val="16"/>
                <w:lang w:val="en-ID"/>
              </w:rPr>
            </w:pPr>
            <w:r w:rsidRPr="002F3311">
              <w:rPr>
                <w:b/>
                <w:bCs/>
                <w:sz w:val="16"/>
                <w:szCs w:val="16"/>
                <w:lang w:val="en-ID"/>
              </w:rPr>
              <w:t>Q (MVA</w:t>
            </w:r>
            <w:r w:rsidR="00DA7643">
              <w:rPr>
                <w:b/>
                <w:bCs/>
                <w:sz w:val="16"/>
                <w:szCs w:val="16"/>
                <w:lang w:val="en-ID"/>
              </w:rPr>
              <w:t>r</w:t>
            </w:r>
            <w:r w:rsidRPr="002F3311">
              <w:rPr>
                <w:b/>
                <w:bCs/>
                <w:sz w:val="16"/>
                <w:szCs w:val="16"/>
                <w:lang w:val="en-ID"/>
              </w:rPr>
              <w:t>)</w:t>
            </w:r>
          </w:p>
        </w:tc>
      </w:tr>
      <w:tr w:rsidR="00DA7643" w:rsidRPr="002F3311" w14:paraId="495F1C78" w14:textId="77777777" w:rsidTr="00DA7643">
        <w:trPr>
          <w:trHeight w:val="315"/>
        </w:trPr>
        <w:tc>
          <w:tcPr>
            <w:tcW w:w="0" w:type="auto"/>
            <w:hideMark/>
          </w:tcPr>
          <w:p w14:paraId="1F4691CF" w14:textId="77777777" w:rsidR="002F3311" w:rsidRPr="002F3311" w:rsidRDefault="002F3311" w:rsidP="002F3311">
            <w:pPr>
              <w:rPr>
                <w:sz w:val="16"/>
                <w:szCs w:val="16"/>
                <w:lang w:val="en-ID"/>
              </w:rPr>
            </w:pPr>
            <w:r w:rsidRPr="002F3311">
              <w:rPr>
                <w:sz w:val="16"/>
                <w:szCs w:val="16"/>
                <w:lang w:val="en-ID"/>
              </w:rPr>
              <w:t>1</w:t>
            </w:r>
          </w:p>
        </w:tc>
        <w:tc>
          <w:tcPr>
            <w:tcW w:w="0" w:type="auto"/>
            <w:hideMark/>
          </w:tcPr>
          <w:p w14:paraId="7154623A"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besar</w:t>
            </w:r>
            <w:proofErr w:type="spellEnd"/>
          </w:p>
        </w:tc>
        <w:tc>
          <w:tcPr>
            <w:tcW w:w="0" w:type="auto"/>
            <w:hideMark/>
          </w:tcPr>
          <w:p w14:paraId="4D493578" w14:textId="77777777" w:rsidR="002F3311" w:rsidRPr="002F3311" w:rsidRDefault="002F3311" w:rsidP="002F3311">
            <w:pPr>
              <w:rPr>
                <w:sz w:val="16"/>
                <w:szCs w:val="16"/>
                <w:lang w:val="en-ID"/>
              </w:rPr>
            </w:pPr>
            <w:r w:rsidRPr="002F3311">
              <w:rPr>
                <w:sz w:val="16"/>
                <w:szCs w:val="16"/>
                <w:lang w:val="en-ID"/>
              </w:rPr>
              <w:t>1.0244</w:t>
            </w:r>
          </w:p>
        </w:tc>
        <w:tc>
          <w:tcPr>
            <w:tcW w:w="0" w:type="auto"/>
            <w:hideMark/>
          </w:tcPr>
          <w:p w14:paraId="0C9513BD" w14:textId="77777777" w:rsidR="002F3311" w:rsidRPr="002F3311" w:rsidRDefault="002F3311" w:rsidP="002F3311">
            <w:pPr>
              <w:rPr>
                <w:sz w:val="16"/>
                <w:szCs w:val="16"/>
                <w:lang w:val="en-ID"/>
              </w:rPr>
            </w:pPr>
            <w:r w:rsidRPr="002F3311">
              <w:rPr>
                <w:sz w:val="16"/>
                <w:szCs w:val="16"/>
                <w:lang w:val="en-ID"/>
              </w:rPr>
              <w:t>-9.3247</w:t>
            </w:r>
          </w:p>
        </w:tc>
        <w:tc>
          <w:tcPr>
            <w:tcW w:w="0" w:type="auto"/>
            <w:hideMark/>
          </w:tcPr>
          <w:p w14:paraId="4E22F6A7" w14:textId="77777777" w:rsidR="002F3311" w:rsidRPr="002F3311" w:rsidRDefault="002F3311" w:rsidP="002F3311">
            <w:pPr>
              <w:rPr>
                <w:sz w:val="16"/>
                <w:szCs w:val="16"/>
                <w:lang w:val="en-ID"/>
              </w:rPr>
            </w:pPr>
            <w:r w:rsidRPr="002F3311">
              <w:rPr>
                <w:sz w:val="16"/>
                <w:szCs w:val="16"/>
                <w:lang w:val="en-ID"/>
              </w:rPr>
              <w:t>9.4445</w:t>
            </w:r>
          </w:p>
        </w:tc>
        <w:tc>
          <w:tcPr>
            <w:tcW w:w="0" w:type="auto"/>
            <w:hideMark/>
          </w:tcPr>
          <w:p w14:paraId="2E5D38F7" w14:textId="77777777" w:rsidR="002F3311" w:rsidRPr="002F3311" w:rsidRDefault="002F3311" w:rsidP="002F3311">
            <w:pPr>
              <w:rPr>
                <w:sz w:val="16"/>
                <w:szCs w:val="16"/>
                <w:lang w:val="en-ID"/>
              </w:rPr>
            </w:pPr>
            <w:r w:rsidRPr="002F3311">
              <w:rPr>
                <w:sz w:val="16"/>
                <w:szCs w:val="16"/>
                <w:lang w:val="en-ID"/>
              </w:rPr>
              <w:t>4.5753</w:t>
            </w:r>
          </w:p>
        </w:tc>
      </w:tr>
      <w:tr w:rsidR="00DA7643" w:rsidRPr="002F3311" w14:paraId="31C4574B" w14:textId="77777777" w:rsidTr="00DA7643">
        <w:trPr>
          <w:trHeight w:val="315"/>
        </w:trPr>
        <w:tc>
          <w:tcPr>
            <w:tcW w:w="0" w:type="auto"/>
            <w:hideMark/>
          </w:tcPr>
          <w:p w14:paraId="60D3FF09" w14:textId="77777777" w:rsidR="002F3311" w:rsidRPr="002F3311" w:rsidRDefault="002F3311" w:rsidP="002F3311">
            <w:pPr>
              <w:rPr>
                <w:sz w:val="16"/>
                <w:szCs w:val="16"/>
                <w:lang w:val="en-ID"/>
              </w:rPr>
            </w:pPr>
            <w:r w:rsidRPr="002F3311">
              <w:rPr>
                <w:sz w:val="16"/>
                <w:szCs w:val="16"/>
                <w:lang w:val="en-ID"/>
              </w:rPr>
              <w:t>2</w:t>
            </w:r>
          </w:p>
        </w:tc>
        <w:tc>
          <w:tcPr>
            <w:tcW w:w="0" w:type="auto"/>
            <w:hideMark/>
          </w:tcPr>
          <w:p w14:paraId="3FEBD523"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kecil</w:t>
            </w:r>
            <w:proofErr w:type="spellEnd"/>
          </w:p>
        </w:tc>
        <w:tc>
          <w:tcPr>
            <w:tcW w:w="0" w:type="auto"/>
            <w:hideMark/>
          </w:tcPr>
          <w:p w14:paraId="555C6386"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5462F447" w14:textId="77777777" w:rsidR="002F3311" w:rsidRPr="002F3311" w:rsidRDefault="002F3311" w:rsidP="002F3311">
            <w:pPr>
              <w:rPr>
                <w:sz w:val="16"/>
                <w:szCs w:val="16"/>
                <w:lang w:val="en-ID"/>
              </w:rPr>
            </w:pPr>
            <w:r w:rsidRPr="002F3311">
              <w:rPr>
                <w:sz w:val="16"/>
                <w:szCs w:val="16"/>
                <w:lang w:val="en-ID"/>
              </w:rPr>
              <w:t>-9.3269</w:t>
            </w:r>
          </w:p>
        </w:tc>
        <w:tc>
          <w:tcPr>
            <w:tcW w:w="0" w:type="auto"/>
            <w:hideMark/>
          </w:tcPr>
          <w:p w14:paraId="73423782" w14:textId="77777777" w:rsidR="002F3311" w:rsidRPr="002F3311" w:rsidRDefault="002F3311" w:rsidP="002F3311">
            <w:pPr>
              <w:rPr>
                <w:sz w:val="16"/>
                <w:szCs w:val="16"/>
                <w:lang w:val="en-ID"/>
              </w:rPr>
            </w:pPr>
            <w:r w:rsidRPr="002F3311">
              <w:rPr>
                <w:sz w:val="16"/>
                <w:szCs w:val="16"/>
                <w:lang w:val="en-ID"/>
              </w:rPr>
              <w:t>6.2343</w:t>
            </w:r>
          </w:p>
        </w:tc>
        <w:tc>
          <w:tcPr>
            <w:tcW w:w="0" w:type="auto"/>
            <w:hideMark/>
          </w:tcPr>
          <w:p w14:paraId="4E586FC2" w14:textId="77777777" w:rsidR="002F3311" w:rsidRPr="002F3311" w:rsidRDefault="002F3311" w:rsidP="002F3311">
            <w:pPr>
              <w:rPr>
                <w:sz w:val="16"/>
                <w:szCs w:val="16"/>
                <w:lang w:val="en-ID"/>
              </w:rPr>
            </w:pPr>
            <w:r w:rsidRPr="002F3311">
              <w:rPr>
                <w:sz w:val="16"/>
                <w:szCs w:val="16"/>
                <w:lang w:val="en-ID"/>
              </w:rPr>
              <w:t>3.0227</w:t>
            </w:r>
          </w:p>
        </w:tc>
      </w:tr>
      <w:tr w:rsidR="00DA7643" w:rsidRPr="002F3311" w14:paraId="73AB8571" w14:textId="77777777" w:rsidTr="00DA7643">
        <w:trPr>
          <w:trHeight w:val="315"/>
        </w:trPr>
        <w:tc>
          <w:tcPr>
            <w:tcW w:w="0" w:type="auto"/>
            <w:hideMark/>
          </w:tcPr>
          <w:p w14:paraId="5455AEB6" w14:textId="77777777" w:rsidR="002F3311" w:rsidRPr="002F3311" w:rsidRDefault="002F3311" w:rsidP="002F3311">
            <w:pPr>
              <w:rPr>
                <w:sz w:val="16"/>
                <w:szCs w:val="16"/>
                <w:lang w:val="en-ID"/>
              </w:rPr>
            </w:pPr>
            <w:r w:rsidRPr="002F3311">
              <w:rPr>
                <w:sz w:val="16"/>
                <w:szCs w:val="16"/>
                <w:lang w:val="en-ID"/>
              </w:rPr>
              <w:t>3</w:t>
            </w:r>
          </w:p>
        </w:tc>
        <w:tc>
          <w:tcPr>
            <w:tcW w:w="0" w:type="auto"/>
            <w:hideMark/>
          </w:tcPr>
          <w:p w14:paraId="761C6D7B" w14:textId="77777777" w:rsidR="002F3311" w:rsidRPr="002F3311" w:rsidRDefault="002F3311" w:rsidP="002F3311">
            <w:pPr>
              <w:rPr>
                <w:sz w:val="16"/>
                <w:szCs w:val="16"/>
                <w:lang w:val="en-ID"/>
              </w:rPr>
            </w:pPr>
            <w:r w:rsidRPr="002F3311">
              <w:rPr>
                <w:sz w:val="16"/>
                <w:szCs w:val="16"/>
                <w:lang w:val="en-ID"/>
              </w:rPr>
              <w:t xml:space="preserve">Industri </w:t>
            </w:r>
            <w:proofErr w:type="spellStart"/>
            <w:r w:rsidRPr="002F3311">
              <w:rPr>
                <w:sz w:val="16"/>
                <w:szCs w:val="16"/>
                <w:lang w:val="en-ID"/>
              </w:rPr>
              <w:t>sedang</w:t>
            </w:r>
            <w:proofErr w:type="spellEnd"/>
          </w:p>
        </w:tc>
        <w:tc>
          <w:tcPr>
            <w:tcW w:w="0" w:type="auto"/>
            <w:hideMark/>
          </w:tcPr>
          <w:p w14:paraId="3BA10111" w14:textId="77777777" w:rsidR="002F3311" w:rsidRPr="002F3311" w:rsidRDefault="002F3311" w:rsidP="002F3311">
            <w:pPr>
              <w:rPr>
                <w:sz w:val="16"/>
                <w:szCs w:val="16"/>
                <w:lang w:val="en-ID"/>
              </w:rPr>
            </w:pPr>
            <w:r w:rsidRPr="002F3311">
              <w:rPr>
                <w:sz w:val="16"/>
                <w:szCs w:val="16"/>
                <w:lang w:val="en-ID"/>
              </w:rPr>
              <w:t>1.0235</w:t>
            </w:r>
          </w:p>
        </w:tc>
        <w:tc>
          <w:tcPr>
            <w:tcW w:w="0" w:type="auto"/>
            <w:hideMark/>
          </w:tcPr>
          <w:p w14:paraId="2AB2CCE8" w14:textId="77777777" w:rsidR="002F3311" w:rsidRPr="002F3311" w:rsidRDefault="002F3311" w:rsidP="002F3311">
            <w:pPr>
              <w:rPr>
                <w:sz w:val="16"/>
                <w:szCs w:val="16"/>
                <w:lang w:val="en-ID"/>
              </w:rPr>
            </w:pPr>
            <w:r w:rsidRPr="002F3311">
              <w:rPr>
                <w:sz w:val="16"/>
                <w:szCs w:val="16"/>
                <w:lang w:val="en-ID"/>
              </w:rPr>
              <w:t>-9.2998</w:t>
            </w:r>
          </w:p>
        </w:tc>
        <w:tc>
          <w:tcPr>
            <w:tcW w:w="0" w:type="auto"/>
            <w:hideMark/>
          </w:tcPr>
          <w:p w14:paraId="286BB10E" w14:textId="77777777" w:rsidR="002F3311" w:rsidRPr="002F3311" w:rsidRDefault="002F3311" w:rsidP="002F3311">
            <w:pPr>
              <w:rPr>
                <w:sz w:val="16"/>
                <w:szCs w:val="16"/>
                <w:lang w:val="en-ID"/>
              </w:rPr>
            </w:pPr>
            <w:r w:rsidRPr="002F3311">
              <w:rPr>
                <w:sz w:val="16"/>
                <w:szCs w:val="16"/>
                <w:lang w:val="en-ID"/>
              </w:rPr>
              <w:t>47.1376</w:t>
            </w:r>
          </w:p>
        </w:tc>
        <w:tc>
          <w:tcPr>
            <w:tcW w:w="0" w:type="auto"/>
            <w:hideMark/>
          </w:tcPr>
          <w:p w14:paraId="46743895" w14:textId="77777777" w:rsidR="002F3311" w:rsidRPr="002F3311" w:rsidRDefault="002F3311" w:rsidP="002F3311">
            <w:pPr>
              <w:rPr>
                <w:sz w:val="16"/>
                <w:szCs w:val="16"/>
                <w:lang w:val="en-ID"/>
              </w:rPr>
            </w:pPr>
            <w:r w:rsidRPr="002F3311">
              <w:rPr>
                <w:sz w:val="16"/>
                <w:szCs w:val="16"/>
                <w:lang w:val="en-ID"/>
              </w:rPr>
              <w:t>22.8356</w:t>
            </w:r>
          </w:p>
        </w:tc>
      </w:tr>
      <w:tr w:rsidR="00DA7643" w:rsidRPr="002F3311" w14:paraId="34523B45" w14:textId="77777777" w:rsidTr="00DA7643">
        <w:trPr>
          <w:trHeight w:val="315"/>
        </w:trPr>
        <w:tc>
          <w:tcPr>
            <w:tcW w:w="0" w:type="auto"/>
            <w:hideMark/>
          </w:tcPr>
          <w:p w14:paraId="162B2DAC" w14:textId="77777777" w:rsidR="002F3311" w:rsidRPr="002F3311" w:rsidRDefault="002F3311" w:rsidP="002F3311">
            <w:pPr>
              <w:rPr>
                <w:sz w:val="16"/>
                <w:szCs w:val="16"/>
                <w:lang w:val="en-ID"/>
              </w:rPr>
            </w:pPr>
            <w:r w:rsidRPr="002F3311">
              <w:rPr>
                <w:sz w:val="16"/>
                <w:szCs w:val="16"/>
                <w:lang w:val="en-ID"/>
              </w:rPr>
              <w:t>4</w:t>
            </w:r>
          </w:p>
        </w:tc>
        <w:tc>
          <w:tcPr>
            <w:tcW w:w="0" w:type="auto"/>
            <w:hideMark/>
          </w:tcPr>
          <w:p w14:paraId="1183EF70" w14:textId="77777777" w:rsidR="002F3311" w:rsidRPr="002F3311" w:rsidRDefault="002F3311" w:rsidP="002F3311">
            <w:pPr>
              <w:rPr>
                <w:sz w:val="16"/>
                <w:szCs w:val="16"/>
                <w:lang w:val="en-ID"/>
              </w:rPr>
            </w:pPr>
            <w:r w:rsidRPr="002F3311">
              <w:rPr>
                <w:sz w:val="16"/>
                <w:szCs w:val="16"/>
                <w:lang w:val="en-ID"/>
              </w:rPr>
              <w:t>Istana negara</w:t>
            </w:r>
          </w:p>
        </w:tc>
        <w:tc>
          <w:tcPr>
            <w:tcW w:w="0" w:type="auto"/>
            <w:hideMark/>
          </w:tcPr>
          <w:p w14:paraId="0D8547E6"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4D23FC79"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78999774"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375433C1"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5442C975" w14:textId="77777777" w:rsidTr="00DA7643">
        <w:trPr>
          <w:trHeight w:val="315"/>
        </w:trPr>
        <w:tc>
          <w:tcPr>
            <w:tcW w:w="0" w:type="auto"/>
            <w:hideMark/>
          </w:tcPr>
          <w:p w14:paraId="51B89CD5" w14:textId="77777777" w:rsidR="002F3311" w:rsidRPr="002F3311" w:rsidRDefault="002F3311" w:rsidP="002F3311">
            <w:pPr>
              <w:rPr>
                <w:sz w:val="16"/>
                <w:szCs w:val="16"/>
                <w:lang w:val="en-ID"/>
              </w:rPr>
            </w:pPr>
            <w:r w:rsidRPr="002F3311">
              <w:rPr>
                <w:sz w:val="16"/>
                <w:szCs w:val="16"/>
                <w:lang w:val="en-ID"/>
              </w:rPr>
              <w:t>5</w:t>
            </w:r>
          </w:p>
        </w:tc>
        <w:tc>
          <w:tcPr>
            <w:tcW w:w="0" w:type="auto"/>
            <w:hideMark/>
          </w:tcPr>
          <w:p w14:paraId="32657E42" w14:textId="77777777" w:rsidR="002F3311" w:rsidRPr="002F3311" w:rsidRDefault="002F3311" w:rsidP="002F3311">
            <w:pPr>
              <w:rPr>
                <w:sz w:val="16"/>
                <w:szCs w:val="16"/>
                <w:lang w:val="en-ID"/>
              </w:rPr>
            </w:pPr>
            <w:r w:rsidRPr="002F3311">
              <w:rPr>
                <w:sz w:val="16"/>
                <w:szCs w:val="16"/>
                <w:lang w:val="en-ID"/>
              </w:rPr>
              <w:t xml:space="preserve">Kantor </w:t>
            </w:r>
            <w:proofErr w:type="spellStart"/>
            <w:r w:rsidRPr="002F3311">
              <w:rPr>
                <w:sz w:val="16"/>
                <w:szCs w:val="16"/>
                <w:lang w:val="en-ID"/>
              </w:rPr>
              <w:t>lembaga</w:t>
            </w:r>
            <w:proofErr w:type="spellEnd"/>
          </w:p>
        </w:tc>
        <w:tc>
          <w:tcPr>
            <w:tcW w:w="0" w:type="auto"/>
            <w:hideMark/>
          </w:tcPr>
          <w:p w14:paraId="7AA96C82"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50B4C2D1"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41A2B50D"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1A08877F"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7688965C" w14:textId="77777777" w:rsidTr="00DA7643">
        <w:trPr>
          <w:trHeight w:val="315"/>
        </w:trPr>
        <w:tc>
          <w:tcPr>
            <w:tcW w:w="0" w:type="auto"/>
            <w:hideMark/>
          </w:tcPr>
          <w:p w14:paraId="213781CB" w14:textId="77777777" w:rsidR="002F3311" w:rsidRPr="002F3311" w:rsidRDefault="002F3311" w:rsidP="002F3311">
            <w:pPr>
              <w:rPr>
                <w:sz w:val="16"/>
                <w:szCs w:val="16"/>
                <w:lang w:val="en-ID"/>
              </w:rPr>
            </w:pPr>
            <w:r w:rsidRPr="002F3311">
              <w:rPr>
                <w:sz w:val="16"/>
                <w:szCs w:val="16"/>
                <w:lang w:val="en-ID"/>
              </w:rPr>
              <w:t>6</w:t>
            </w:r>
          </w:p>
        </w:tc>
        <w:tc>
          <w:tcPr>
            <w:tcW w:w="0" w:type="auto"/>
            <w:hideMark/>
          </w:tcPr>
          <w:p w14:paraId="697B1EFD" w14:textId="77777777" w:rsidR="002F3311" w:rsidRPr="002F3311" w:rsidRDefault="002F3311" w:rsidP="002F3311">
            <w:pPr>
              <w:rPr>
                <w:sz w:val="16"/>
                <w:szCs w:val="16"/>
                <w:lang w:val="en-ID"/>
              </w:rPr>
            </w:pPr>
            <w:r w:rsidRPr="002F3311">
              <w:rPr>
                <w:sz w:val="16"/>
                <w:szCs w:val="16"/>
                <w:lang w:val="en-ID"/>
              </w:rPr>
              <w:t>Mall &amp; hotel</w:t>
            </w:r>
          </w:p>
        </w:tc>
        <w:tc>
          <w:tcPr>
            <w:tcW w:w="0" w:type="auto"/>
            <w:hideMark/>
          </w:tcPr>
          <w:p w14:paraId="3360AC5F" w14:textId="77777777" w:rsidR="002F3311" w:rsidRPr="002F3311" w:rsidRDefault="002F3311" w:rsidP="002F3311">
            <w:pPr>
              <w:rPr>
                <w:sz w:val="16"/>
                <w:szCs w:val="16"/>
                <w:lang w:val="en-ID"/>
              </w:rPr>
            </w:pPr>
            <w:r w:rsidRPr="002F3311">
              <w:rPr>
                <w:sz w:val="16"/>
                <w:szCs w:val="16"/>
                <w:lang w:val="en-ID"/>
              </w:rPr>
              <w:t>1.0246</w:t>
            </w:r>
          </w:p>
        </w:tc>
        <w:tc>
          <w:tcPr>
            <w:tcW w:w="0" w:type="auto"/>
            <w:hideMark/>
          </w:tcPr>
          <w:p w14:paraId="1EC197E6" w14:textId="77777777" w:rsidR="002F3311" w:rsidRPr="002F3311" w:rsidRDefault="002F3311" w:rsidP="002F3311">
            <w:pPr>
              <w:rPr>
                <w:sz w:val="16"/>
                <w:szCs w:val="16"/>
                <w:lang w:val="en-ID"/>
              </w:rPr>
            </w:pPr>
            <w:r w:rsidRPr="002F3311">
              <w:rPr>
                <w:sz w:val="16"/>
                <w:szCs w:val="16"/>
                <w:lang w:val="en-ID"/>
              </w:rPr>
              <w:t>-9.3304</w:t>
            </w:r>
          </w:p>
        </w:tc>
        <w:tc>
          <w:tcPr>
            <w:tcW w:w="0" w:type="auto"/>
            <w:hideMark/>
          </w:tcPr>
          <w:p w14:paraId="03ED0ECD" w14:textId="77777777" w:rsidR="002F3311" w:rsidRPr="002F3311" w:rsidRDefault="002F3311" w:rsidP="002F3311">
            <w:pPr>
              <w:rPr>
                <w:sz w:val="16"/>
                <w:szCs w:val="16"/>
                <w:lang w:val="en-ID"/>
              </w:rPr>
            </w:pPr>
            <w:r w:rsidRPr="002F3311">
              <w:rPr>
                <w:sz w:val="16"/>
                <w:szCs w:val="16"/>
                <w:lang w:val="en-ID"/>
              </w:rPr>
              <w:t>0.9448</w:t>
            </w:r>
          </w:p>
        </w:tc>
        <w:tc>
          <w:tcPr>
            <w:tcW w:w="0" w:type="auto"/>
            <w:hideMark/>
          </w:tcPr>
          <w:p w14:paraId="385D8373" w14:textId="77777777" w:rsidR="002F3311" w:rsidRPr="002F3311" w:rsidRDefault="002F3311" w:rsidP="002F3311">
            <w:pPr>
              <w:rPr>
                <w:sz w:val="16"/>
                <w:szCs w:val="16"/>
                <w:lang w:val="en-ID"/>
              </w:rPr>
            </w:pPr>
            <w:r w:rsidRPr="002F3311">
              <w:rPr>
                <w:sz w:val="16"/>
                <w:szCs w:val="16"/>
                <w:lang w:val="en-ID"/>
              </w:rPr>
              <w:t>0.4577</w:t>
            </w:r>
          </w:p>
        </w:tc>
      </w:tr>
      <w:tr w:rsidR="00DA7643" w:rsidRPr="002F3311" w14:paraId="1742947C" w14:textId="77777777" w:rsidTr="00DA7643">
        <w:trPr>
          <w:trHeight w:val="315"/>
        </w:trPr>
        <w:tc>
          <w:tcPr>
            <w:tcW w:w="0" w:type="auto"/>
            <w:hideMark/>
          </w:tcPr>
          <w:p w14:paraId="70FD417A" w14:textId="77777777" w:rsidR="002F3311" w:rsidRPr="002F3311" w:rsidRDefault="002F3311" w:rsidP="002F3311">
            <w:pPr>
              <w:rPr>
                <w:sz w:val="16"/>
                <w:szCs w:val="16"/>
                <w:lang w:val="en-ID"/>
              </w:rPr>
            </w:pPr>
            <w:r w:rsidRPr="002F3311">
              <w:rPr>
                <w:sz w:val="16"/>
                <w:szCs w:val="16"/>
                <w:lang w:val="en-ID"/>
              </w:rPr>
              <w:t>7</w:t>
            </w:r>
          </w:p>
        </w:tc>
        <w:tc>
          <w:tcPr>
            <w:tcW w:w="0" w:type="auto"/>
            <w:hideMark/>
          </w:tcPr>
          <w:p w14:paraId="3EC5E17A" w14:textId="77777777" w:rsidR="002F3311" w:rsidRPr="002F3311" w:rsidRDefault="002F3311" w:rsidP="002F3311">
            <w:pPr>
              <w:rPr>
                <w:sz w:val="16"/>
                <w:szCs w:val="16"/>
                <w:lang w:val="en-ID"/>
              </w:rPr>
            </w:pPr>
            <w:proofErr w:type="spellStart"/>
            <w:r w:rsidRPr="002F3311">
              <w:rPr>
                <w:sz w:val="16"/>
                <w:szCs w:val="16"/>
                <w:lang w:val="en-ID"/>
              </w:rPr>
              <w:t>Pangkalan</w:t>
            </w:r>
            <w:proofErr w:type="spellEnd"/>
            <w:r w:rsidRPr="002F3311">
              <w:rPr>
                <w:sz w:val="16"/>
                <w:szCs w:val="16"/>
                <w:lang w:val="en-ID"/>
              </w:rPr>
              <w:t xml:space="preserve"> </w:t>
            </w:r>
            <w:proofErr w:type="spellStart"/>
            <w:r w:rsidRPr="002F3311">
              <w:rPr>
                <w:sz w:val="16"/>
                <w:szCs w:val="16"/>
                <w:lang w:val="en-ID"/>
              </w:rPr>
              <w:t>militer</w:t>
            </w:r>
            <w:proofErr w:type="spellEnd"/>
          </w:p>
        </w:tc>
        <w:tc>
          <w:tcPr>
            <w:tcW w:w="0" w:type="auto"/>
            <w:hideMark/>
          </w:tcPr>
          <w:p w14:paraId="4867DE69" w14:textId="77777777" w:rsidR="002F3311" w:rsidRPr="002F3311" w:rsidRDefault="002F3311" w:rsidP="002F3311">
            <w:pPr>
              <w:rPr>
                <w:sz w:val="16"/>
                <w:szCs w:val="16"/>
                <w:lang w:val="en-ID"/>
              </w:rPr>
            </w:pPr>
            <w:r w:rsidRPr="002F3311">
              <w:rPr>
                <w:sz w:val="16"/>
                <w:szCs w:val="16"/>
                <w:lang w:val="en-ID"/>
              </w:rPr>
              <w:t>1.0084</w:t>
            </w:r>
          </w:p>
        </w:tc>
        <w:tc>
          <w:tcPr>
            <w:tcW w:w="0" w:type="auto"/>
            <w:hideMark/>
          </w:tcPr>
          <w:p w14:paraId="53CC3ADC" w14:textId="77777777" w:rsidR="002F3311" w:rsidRPr="002F3311" w:rsidRDefault="002F3311" w:rsidP="002F3311">
            <w:pPr>
              <w:rPr>
                <w:sz w:val="16"/>
                <w:szCs w:val="16"/>
                <w:lang w:val="en-ID"/>
              </w:rPr>
            </w:pPr>
            <w:r w:rsidRPr="002F3311">
              <w:rPr>
                <w:sz w:val="16"/>
                <w:szCs w:val="16"/>
                <w:lang w:val="en-ID"/>
              </w:rPr>
              <w:t>-7.8239</w:t>
            </w:r>
          </w:p>
        </w:tc>
        <w:tc>
          <w:tcPr>
            <w:tcW w:w="0" w:type="auto"/>
            <w:hideMark/>
          </w:tcPr>
          <w:p w14:paraId="5CFAE628" w14:textId="77777777" w:rsidR="002F3311" w:rsidRPr="002F3311" w:rsidRDefault="002F3311" w:rsidP="002F3311">
            <w:pPr>
              <w:rPr>
                <w:sz w:val="16"/>
                <w:szCs w:val="16"/>
                <w:lang w:val="en-ID"/>
              </w:rPr>
            </w:pPr>
            <w:r w:rsidRPr="002F3311">
              <w:rPr>
                <w:sz w:val="16"/>
                <w:szCs w:val="16"/>
                <w:lang w:val="en-ID"/>
              </w:rPr>
              <w:t>2.0644</w:t>
            </w:r>
          </w:p>
        </w:tc>
        <w:tc>
          <w:tcPr>
            <w:tcW w:w="0" w:type="auto"/>
            <w:hideMark/>
          </w:tcPr>
          <w:p w14:paraId="205C7D60" w14:textId="77777777" w:rsidR="002F3311" w:rsidRPr="002F3311" w:rsidRDefault="002F3311" w:rsidP="002F3311">
            <w:pPr>
              <w:rPr>
                <w:sz w:val="16"/>
                <w:szCs w:val="16"/>
                <w:lang w:val="en-ID"/>
              </w:rPr>
            </w:pPr>
            <w:r w:rsidRPr="002F3311">
              <w:rPr>
                <w:sz w:val="16"/>
                <w:szCs w:val="16"/>
                <w:lang w:val="en-ID"/>
              </w:rPr>
              <w:t>0.9976</w:t>
            </w:r>
          </w:p>
        </w:tc>
      </w:tr>
      <w:tr w:rsidR="00DA7643" w:rsidRPr="002F3311" w14:paraId="17E309AE" w14:textId="77777777" w:rsidTr="00DA7643">
        <w:trPr>
          <w:trHeight w:val="315"/>
        </w:trPr>
        <w:tc>
          <w:tcPr>
            <w:tcW w:w="0" w:type="auto"/>
            <w:hideMark/>
          </w:tcPr>
          <w:p w14:paraId="70470CE5" w14:textId="77777777" w:rsidR="002F3311" w:rsidRPr="002F3311" w:rsidRDefault="002F3311" w:rsidP="002F3311">
            <w:pPr>
              <w:rPr>
                <w:sz w:val="16"/>
                <w:szCs w:val="16"/>
                <w:lang w:val="en-ID"/>
              </w:rPr>
            </w:pPr>
            <w:r w:rsidRPr="002F3311">
              <w:rPr>
                <w:sz w:val="16"/>
                <w:szCs w:val="16"/>
                <w:lang w:val="en-ID"/>
              </w:rPr>
              <w:t>8</w:t>
            </w:r>
          </w:p>
        </w:tc>
        <w:tc>
          <w:tcPr>
            <w:tcW w:w="0" w:type="auto"/>
            <w:hideMark/>
          </w:tcPr>
          <w:p w14:paraId="70C6A1B4" w14:textId="77777777" w:rsidR="002F3311" w:rsidRPr="002F3311" w:rsidRDefault="002F3311" w:rsidP="002F3311">
            <w:pPr>
              <w:rPr>
                <w:sz w:val="16"/>
                <w:szCs w:val="16"/>
                <w:lang w:val="en-ID"/>
              </w:rPr>
            </w:pPr>
            <w:proofErr w:type="spellStart"/>
            <w:r w:rsidRPr="002F3311">
              <w:rPr>
                <w:sz w:val="16"/>
                <w:szCs w:val="16"/>
                <w:lang w:val="en-ID"/>
              </w:rPr>
              <w:t>Penerangan</w:t>
            </w:r>
            <w:proofErr w:type="spellEnd"/>
            <w:r w:rsidRPr="002F3311">
              <w:rPr>
                <w:sz w:val="16"/>
                <w:szCs w:val="16"/>
                <w:lang w:val="en-ID"/>
              </w:rPr>
              <w:t xml:space="preserve"> </w:t>
            </w:r>
            <w:proofErr w:type="spellStart"/>
            <w:r w:rsidRPr="002F3311">
              <w:rPr>
                <w:sz w:val="16"/>
                <w:szCs w:val="16"/>
                <w:lang w:val="en-ID"/>
              </w:rPr>
              <w:t>jalan</w:t>
            </w:r>
            <w:proofErr w:type="spellEnd"/>
          </w:p>
        </w:tc>
        <w:tc>
          <w:tcPr>
            <w:tcW w:w="0" w:type="auto"/>
            <w:hideMark/>
          </w:tcPr>
          <w:p w14:paraId="0F36619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344B9B2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538CF0B4"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60FAFDAF" w14:textId="77777777" w:rsidR="002F3311" w:rsidRPr="002F3311" w:rsidRDefault="002F3311" w:rsidP="002F3311">
            <w:pPr>
              <w:rPr>
                <w:sz w:val="16"/>
                <w:szCs w:val="16"/>
                <w:lang w:val="en-ID"/>
              </w:rPr>
            </w:pPr>
            <w:r w:rsidRPr="002F3311">
              <w:rPr>
                <w:sz w:val="16"/>
                <w:szCs w:val="16"/>
                <w:lang w:val="en-ID"/>
              </w:rPr>
              <w:t>0</w:t>
            </w:r>
          </w:p>
        </w:tc>
      </w:tr>
      <w:tr w:rsidR="00DA7643" w:rsidRPr="002F3311" w14:paraId="5A18AA02" w14:textId="77777777" w:rsidTr="00DA7643">
        <w:trPr>
          <w:trHeight w:val="315"/>
        </w:trPr>
        <w:tc>
          <w:tcPr>
            <w:tcW w:w="0" w:type="auto"/>
            <w:hideMark/>
          </w:tcPr>
          <w:p w14:paraId="7BF70949" w14:textId="77777777" w:rsidR="002F3311" w:rsidRPr="002F3311" w:rsidRDefault="002F3311" w:rsidP="002F3311">
            <w:pPr>
              <w:rPr>
                <w:sz w:val="16"/>
                <w:szCs w:val="16"/>
                <w:lang w:val="en-ID"/>
              </w:rPr>
            </w:pPr>
            <w:r w:rsidRPr="002F3311">
              <w:rPr>
                <w:sz w:val="16"/>
                <w:szCs w:val="16"/>
                <w:lang w:val="en-ID"/>
              </w:rPr>
              <w:t>9</w:t>
            </w:r>
          </w:p>
        </w:tc>
        <w:tc>
          <w:tcPr>
            <w:tcW w:w="0" w:type="auto"/>
            <w:hideMark/>
          </w:tcPr>
          <w:p w14:paraId="4F2C34BF" w14:textId="77777777" w:rsidR="002F3311" w:rsidRPr="002F3311" w:rsidRDefault="002F3311" w:rsidP="002F3311">
            <w:pPr>
              <w:rPr>
                <w:sz w:val="16"/>
                <w:szCs w:val="16"/>
                <w:lang w:val="en-ID"/>
              </w:rPr>
            </w:pPr>
            <w:r w:rsidRPr="002F3311">
              <w:rPr>
                <w:sz w:val="16"/>
                <w:szCs w:val="16"/>
                <w:lang w:val="en-ID"/>
              </w:rPr>
              <w:t>Pusat server data</w:t>
            </w:r>
          </w:p>
        </w:tc>
        <w:tc>
          <w:tcPr>
            <w:tcW w:w="0" w:type="auto"/>
            <w:hideMark/>
          </w:tcPr>
          <w:p w14:paraId="6DF06DB5"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3BADAF4B" w14:textId="77777777" w:rsidR="002F3311" w:rsidRPr="002F3311" w:rsidRDefault="002F3311" w:rsidP="002F3311">
            <w:pPr>
              <w:rPr>
                <w:sz w:val="16"/>
                <w:szCs w:val="16"/>
                <w:lang w:val="en-ID"/>
              </w:rPr>
            </w:pPr>
            <w:r w:rsidRPr="002F3311">
              <w:rPr>
                <w:sz w:val="16"/>
                <w:szCs w:val="16"/>
                <w:lang w:val="en-ID"/>
              </w:rPr>
              <w:t>-7.8253</w:t>
            </w:r>
          </w:p>
        </w:tc>
        <w:tc>
          <w:tcPr>
            <w:tcW w:w="0" w:type="auto"/>
            <w:hideMark/>
          </w:tcPr>
          <w:p w14:paraId="112A9183" w14:textId="77777777" w:rsidR="002F3311" w:rsidRPr="002F3311" w:rsidRDefault="002F3311" w:rsidP="002F3311">
            <w:pPr>
              <w:rPr>
                <w:sz w:val="16"/>
                <w:szCs w:val="16"/>
                <w:lang w:val="en-ID"/>
              </w:rPr>
            </w:pPr>
            <w:r w:rsidRPr="002F3311">
              <w:rPr>
                <w:sz w:val="16"/>
                <w:szCs w:val="16"/>
                <w:lang w:val="en-ID"/>
              </w:rPr>
              <w:t>0.0229</w:t>
            </w:r>
          </w:p>
        </w:tc>
        <w:tc>
          <w:tcPr>
            <w:tcW w:w="0" w:type="auto"/>
            <w:hideMark/>
          </w:tcPr>
          <w:p w14:paraId="291D0A16" w14:textId="77777777" w:rsidR="002F3311" w:rsidRPr="002F3311" w:rsidRDefault="002F3311" w:rsidP="002F3311">
            <w:pPr>
              <w:rPr>
                <w:sz w:val="16"/>
                <w:szCs w:val="16"/>
                <w:lang w:val="en-ID"/>
              </w:rPr>
            </w:pPr>
            <w:r w:rsidRPr="002F3311">
              <w:rPr>
                <w:sz w:val="16"/>
                <w:szCs w:val="16"/>
                <w:lang w:val="en-ID"/>
              </w:rPr>
              <w:t>0.0111</w:t>
            </w:r>
          </w:p>
        </w:tc>
      </w:tr>
      <w:tr w:rsidR="00DA7643" w:rsidRPr="002F3311" w14:paraId="3F654CDA" w14:textId="77777777" w:rsidTr="00DA7643">
        <w:trPr>
          <w:trHeight w:val="315"/>
        </w:trPr>
        <w:tc>
          <w:tcPr>
            <w:tcW w:w="0" w:type="auto"/>
            <w:hideMark/>
          </w:tcPr>
          <w:p w14:paraId="7F3EFB85" w14:textId="77777777" w:rsidR="002F3311" w:rsidRPr="002F3311" w:rsidRDefault="002F3311" w:rsidP="002F3311">
            <w:pPr>
              <w:rPr>
                <w:sz w:val="16"/>
                <w:szCs w:val="16"/>
                <w:lang w:val="en-ID"/>
              </w:rPr>
            </w:pPr>
            <w:r w:rsidRPr="002F3311">
              <w:rPr>
                <w:sz w:val="16"/>
                <w:szCs w:val="16"/>
                <w:lang w:val="en-ID"/>
              </w:rPr>
              <w:t>10</w:t>
            </w:r>
          </w:p>
        </w:tc>
        <w:tc>
          <w:tcPr>
            <w:tcW w:w="0" w:type="auto"/>
            <w:hideMark/>
          </w:tcPr>
          <w:p w14:paraId="2E4413A1" w14:textId="77777777" w:rsidR="002F3311" w:rsidRPr="002F3311" w:rsidRDefault="002F3311" w:rsidP="002F3311">
            <w:pPr>
              <w:rPr>
                <w:sz w:val="16"/>
                <w:szCs w:val="16"/>
                <w:lang w:val="en-ID"/>
              </w:rPr>
            </w:pPr>
            <w:proofErr w:type="spellStart"/>
            <w:r w:rsidRPr="002F3311">
              <w:rPr>
                <w:sz w:val="16"/>
                <w:szCs w:val="16"/>
                <w:lang w:val="en-ID"/>
              </w:rPr>
              <w:t>Restoran</w:t>
            </w:r>
            <w:proofErr w:type="spellEnd"/>
            <w:r w:rsidRPr="002F3311">
              <w:rPr>
                <w:sz w:val="16"/>
                <w:szCs w:val="16"/>
                <w:lang w:val="en-ID"/>
              </w:rPr>
              <w:t>-toko</w:t>
            </w:r>
          </w:p>
        </w:tc>
        <w:tc>
          <w:tcPr>
            <w:tcW w:w="0" w:type="auto"/>
            <w:hideMark/>
          </w:tcPr>
          <w:p w14:paraId="04B1DA23"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360A319B" w14:textId="77777777" w:rsidR="002F3311" w:rsidRPr="002F3311" w:rsidRDefault="002F3311" w:rsidP="002F3311">
            <w:pPr>
              <w:rPr>
                <w:sz w:val="16"/>
                <w:szCs w:val="16"/>
                <w:lang w:val="en-ID"/>
              </w:rPr>
            </w:pPr>
            <w:r w:rsidRPr="002F3311">
              <w:rPr>
                <w:sz w:val="16"/>
                <w:szCs w:val="16"/>
                <w:lang w:val="en-ID"/>
              </w:rPr>
              <w:t>-9.3279</w:t>
            </w:r>
          </w:p>
        </w:tc>
        <w:tc>
          <w:tcPr>
            <w:tcW w:w="0" w:type="auto"/>
            <w:hideMark/>
          </w:tcPr>
          <w:p w14:paraId="401DC653" w14:textId="77777777" w:rsidR="002F3311" w:rsidRPr="002F3311" w:rsidRDefault="002F3311" w:rsidP="002F3311">
            <w:pPr>
              <w:rPr>
                <w:sz w:val="16"/>
                <w:szCs w:val="16"/>
                <w:lang w:val="en-ID"/>
              </w:rPr>
            </w:pPr>
            <w:r w:rsidRPr="002F3311">
              <w:rPr>
                <w:sz w:val="16"/>
                <w:szCs w:val="16"/>
                <w:lang w:val="en-ID"/>
              </w:rPr>
              <w:t>4.7233</w:t>
            </w:r>
          </w:p>
        </w:tc>
        <w:tc>
          <w:tcPr>
            <w:tcW w:w="0" w:type="auto"/>
            <w:hideMark/>
          </w:tcPr>
          <w:p w14:paraId="514E2EC6" w14:textId="77777777" w:rsidR="002F3311" w:rsidRPr="002F3311" w:rsidRDefault="002F3311" w:rsidP="002F3311">
            <w:pPr>
              <w:rPr>
                <w:sz w:val="16"/>
                <w:szCs w:val="16"/>
                <w:lang w:val="en-ID"/>
              </w:rPr>
            </w:pPr>
            <w:r w:rsidRPr="002F3311">
              <w:rPr>
                <w:sz w:val="16"/>
                <w:szCs w:val="16"/>
                <w:lang w:val="en-ID"/>
              </w:rPr>
              <w:t>2.2882</w:t>
            </w:r>
          </w:p>
        </w:tc>
      </w:tr>
      <w:tr w:rsidR="00DA7643" w:rsidRPr="002F3311" w14:paraId="335CF051" w14:textId="77777777" w:rsidTr="00DA7643">
        <w:trPr>
          <w:trHeight w:val="315"/>
        </w:trPr>
        <w:tc>
          <w:tcPr>
            <w:tcW w:w="0" w:type="auto"/>
            <w:hideMark/>
          </w:tcPr>
          <w:p w14:paraId="2C4228C1" w14:textId="77777777" w:rsidR="002F3311" w:rsidRPr="002F3311" w:rsidRDefault="002F3311" w:rsidP="002F3311">
            <w:pPr>
              <w:rPr>
                <w:sz w:val="16"/>
                <w:szCs w:val="16"/>
                <w:lang w:val="en-ID"/>
              </w:rPr>
            </w:pPr>
            <w:r w:rsidRPr="002F3311">
              <w:rPr>
                <w:sz w:val="16"/>
                <w:szCs w:val="16"/>
                <w:lang w:val="en-ID"/>
              </w:rPr>
              <w:t>11</w:t>
            </w:r>
          </w:p>
        </w:tc>
        <w:tc>
          <w:tcPr>
            <w:tcW w:w="0" w:type="auto"/>
            <w:hideMark/>
          </w:tcPr>
          <w:p w14:paraId="01223AA0" w14:textId="77777777" w:rsidR="002F3311" w:rsidRPr="002F3311" w:rsidRDefault="002F3311" w:rsidP="002F3311">
            <w:pPr>
              <w:rPr>
                <w:sz w:val="16"/>
                <w:szCs w:val="16"/>
                <w:lang w:val="en-ID"/>
              </w:rPr>
            </w:pPr>
            <w:r w:rsidRPr="002F3311">
              <w:rPr>
                <w:sz w:val="16"/>
                <w:szCs w:val="16"/>
                <w:lang w:val="en-ID"/>
              </w:rPr>
              <w:t>RT 1</w:t>
            </w:r>
          </w:p>
        </w:tc>
        <w:tc>
          <w:tcPr>
            <w:tcW w:w="0" w:type="auto"/>
            <w:hideMark/>
          </w:tcPr>
          <w:p w14:paraId="192FBCAE"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57662DA9"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05F2988F" w14:textId="77777777" w:rsidR="002F3311" w:rsidRPr="002F3311" w:rsidRDefault="002F3311" w:rsidP="002F3311">
            <w:pPr>
              <w:rPr>
                <w:sz w:val="16"/>
                <w:szCs w:val="16"/>
                <w:lang w:val="en-ID"/>
              </w:rPr>
            </w:pPr>
            <w:r w:rsidRPr="002F3311">
              <w:rPr>
                <w:sz w:val="16"/>
                <w:szCs w:val="16"/>
                <w:lang w:val="en-ID"/>
              </w:rPr>
              <w:t>0</w:t>
            </w:r>
          </w:p>
        </w:tc>
        <w:tc>
          <w:tcPr>
            <w:tcW w:w="0" w:type="auto"/>
            <w:hideMark/>
          </w:tcPr>
          <w:p w14:paraId="46D34DD0" w14:textId="77777777" w:rsidR="002F3311" w:rsidRPr="002F3311" w:rsidRDefault="002F3311" w:rsidP="002F3311">
            <w:pPr>
              <w:rPr>
                <w:sz w:val="16"/>
                <w:szCs w:val="16"/>
                <w:lang w:val="en-ID"/>
              </w:rPr>
            </w:pPr>
            <w:r w:rsidRPr="002F3311">
              <w:rPr>
                <w:sz w:val="16"/>
                <w:szCs w:val="16"/>
                <w:lang w:val="en-ID"/>
              </w:rPr>
              <w:t>0</w:t>
            </w:r>
          </w:p>
        </w:tc>
      </w:tr>
      <w:tr w:rsidR="00DA7643" w:rsidRPr="002F3311" w14:paraId="560FD750" w14:textId="77777777" w:rsidTr="00DA7643">
        <w:trPr>
          <w:trHeight w:val="315"/>
        </w:trPr>
        <w:tc>
          <w:tcPr>
            <w:tcW w:w="0" w:type="auto"/>
            <w:hideMark/>
          </w:tcPr>
          <w:p w14:paraId="0F7C1F68" w14:textId="77777777" w:rsidR="002F3311" w:rsidRPr="002F3311" w:rsidRDefault="002F3311" w:rsidP="002F3311">
            <w:pPr>
              <w:rPr>
                <w:sz w:val="16"/>
                <w:szCs w:val="16"/>
                <w:lang w:val="en-ID"/>
              </w:rPr>
            </w:pPr>
            <w:r w:rsidRPr="002F3311">
              <w:rPr>
                <w:sz w:val="16"/>
                <w:szCs w:val="16"/>
                <w:lang w:val="en-ID"/>
              </w:rPr>
              <w:t>12</w:t>
            </w:r>
          </w:p>
        </w:tc>
        <w:tc>
          <w:tcPr>
            <w:tcW w:w="0" w:type="auto"/>
            <w:hideMark/>
          </w:tcPr>
          <w:p w14:paraId="27CD934D" w14:textId="77777777" w:rsidR="002F3311" w:rsidRPr="002F3311" w:rsidRDefault="002F3311" w:rsidP="002F3311">
            <w:pPr>
              <w:rPr>
                <w:sz w:val="16"/>
                <w:szCs w:val="16"/>
                <w:lang w:val="en-ID"/>
              </w:rPr>
            </w:pPr>
            <w:r w:rsidRPr="002F3311">
              <w:rPr>
                <w:sz w:val="16"/>
                <w:szCs w:val="16"/>
                <w:lang w:val="en-ID"/>
              </w:rPr>
              <w:t>RT 2</w:t>
            </w:r>
          </w:p>
        </w:tc>
        <w:tc>
          <w:tcPr>
            <w:tcW w:w="0" w:type="auto"/>
            <w:hideMark/>
          </w:tcPr>
          <w:p w14:paraId="1498C57F" w14:textId="77777777" w:rsidR="002F3311" w:rsidRPr="002F3311" w:rsidRDefault="002F3311" w:rsidP="002F3311">
            <w:pPr>
              <w:rPr>
                <w:sz w:val="16"/>
                <w:szCs w:val="16"/>
                <w:lang w:val="en-ID"/>
              </w:rPr>
            </w:pPr>
            <w:r w:rsidRPr="002F3311">
              <w:rPr>
                <w:sz w:val="16"/>
                <w:szCs w:val="16"/>
                <w:lang w:val="en-ID"/>
              </w:rPr>
              <w:t>1.1001</w:t>
            </w:r>
          </w:p>
        </w:tc>
        <w:tc>
          <w:tcPr>
            <w:tcW w:w="0" w:type="auto"/>
            <w:hideMark/>
          </w:tcPr>
          <w:p w14:paraId="43DD486B" w14:textId="77777777" w:rsidR="002F3311" w:rsidRPr="002F3311" w:rsidRDefault="002F3311" w:rsidP="002F3311">
            <w:pPr>
              <w:rPr>
                <w:sz w:val="16"/>
                <w:szCs w:val="16"/>
                <w:lang w:val="en-ID"/>
              </w:rPr>
            </w:pPr>
            <w:r w:rsidRPr="002F3311">
              <w:rPr>
                <w:sz w:val="16"/>
                <w:szCs w:val="16"/>
                <w:lang w:val="en-ID"/>
              </w:rPr>
              <w:t>-4.6418</w:t>
            </w:r>
          </w:p>
        </w:tc>
        <w:tc>
          <w:tcPr>
            <w:tcW w:w="0" w:type="auto"/>
            <w:hideMark/>
          </w:tcPr>
          <w:p w14:paraId="1B2FFBF4" w14:textId="77777777" w:rsidR="002F3311" w:rsidRPr="002F3311" w:rsidRDefault="002F3311" w:rsidP="002F3311">
            <w:pPr>
              <w:rPr>
                <w:sz w:val="16"/>
                <w:szCs w:val="16"/>
                <w:lang w:val="en-ID"/>
              </w:rPr>
            </w:pPr>
            <w:r w:rsidRPr="002F3311">
              <w:rPr>
                <w:sz w:val="16"/>
                <w:szCs w:val="16"/>
                <w:lang w:val="en-ID"/>
              </w:rPr>
              <w:t>0.9588</w:t>
            </w:r>
          </w:p>
        </w:tc>
        <w:tc>
          <w:tcPr>
            <w:tcW w:w="0" w:type="auto"/>
            <w:hideMark/>
          </w:tcPr>
          <w:p w14:paraId="1AE17345" w14:textId="77777777" w:rsidR="002F3311" w:rsidRPr="002F3311" w:rsidRDefault="002F3311" w:rsidP="002F3311">
            <w:pPr>
              <w:rPr>
                <w:sz w:val="16"/>
                <w:szCs w:val="16"/>
                <w:lang w:val="en-ID"/>
              </w:rPr>
            </w:pPr>
            <w:r w:rsidRPr="002F3311">
              <w:rPr>
                <w:sz w:val="16"/>
                <w:szCs w:val="16"/>
                <w:lang w:val="en-ID"/>
              </w:rPr>
              <w:t>0.4636</w:t>
            </w:r>
          </w:p>
        </w:tc>
      </w:tr>
      <w:tr w:rsidR="00DA7643" w:rsidRPr="002F3311" w14:paraId="671D45E3" w14:textId="77777777" w:rsidTr="00DA7643">
        <w:trPr>
          <w:trHeight w:val="315"/>
        </w:trPr>
        <w:tc>
          <w:tcPr>
            <w:tcW w:w="0" w:type="auto"/>
            <w:hideMark/>
          </w:tcPr>
          <w:p w14:paraId="38C3E936" w14:textId="77777777" w:rsidR="002F3311" w:rsidRPr="002F3311" w:rsidRDefault="002F3311" w:rsidP="002F3311">
            <w:pPr>
              <w:rPr>
                <w:sz w:val="16"/>
                <w:szCs w:val="16"/>
                <w:lang w:val="en-ID"/>
              </w:rPr>
            </w:pPr>
            <w:r w:rsidRPr="002F3311">
              <w:rPr>
                <w:sz w:val="16"/>
                <w:szCs w:val="16"/>
                <w:lang w:val="en-ID"/>
              </w:rPr>
              <w:t>13</w:t>
            </w:r>
          </w:p>
        </w:tc>
        <w:tc>
          <w:tcPr>
            <w:tcW w:w="0" w:type="auto"/>
            <w:hideMark/>
          </w:tcPr>
          <w:p w14:paraId="4ED68B97" w14:textId="77777777" w:rsidR="002F3311" w:rsidRPr="002F3311" w:rsidRDefault="002F3311" w:rsidP="002F3311">
            <w:pPr>
              <w:rPr>
                <w:sz w:val="16"/>
                <w:szCs w:val="16"/>
                <w:lang w:val="en-ID"/>
              </w:rPr>
            </w:pPr>
            <w:r w:rsidRPr="002F3311">
              <w:rPr>
                <w:sz w:val="16"/>
                <w:szCs w:val="16"/>
                <w:lang w:val="en-ID"/>
              </w:rPr>
              <w:t>RT 3</w:t>
            </w:r>
          </w:p>
        </w:tc>
        <w:tc>
          <w:tcPr>
            <w:tcW w:w="0" w:type="auto"/>
            <w:hideMark/>
          </w:tcPr>
          <w:p w14:paraId="17B60AEE" w14:textId="77777777" w:rsidR="002F3311" w:rsidRPr="002F3311" w:rsidRDefault="002F3311" w:rsidP="002F3311">
            <w:pPr>
              <w:rPr>
                <w:sz w:val="16"/>
                <w:szCs w:val="16"/>
                <w:lang w:val="en-ID"/>
              </w:rPr>
            </w:pPr>
            <w:r w:rsidRPr="002F3311">
              <w:rPr>
                <w:sz w:val="16"/>
                <w:szCs w:val="16"/>
                <w:lang w:val="en-ID"/>
              </w:rPr>
              <w:t>1.1384</w:t>
            </w:r>
          </w:p>
        </w:tc>
        <w:tc>
          <w:tcPr>
            <w:tcW w:w="0" w:type="auto"/>
            <w:hideMark/>
          </w:tcPr>
          <w:p w14:paraId="3DCE1597" w14:textId="77777777" w:rsidR="002F3311" w:rsidRPr="002F3311" w:rsidRDefault="002F3311" w:rsidP="002F3311">
            <w:pPr>
              <w:rPr>
                <w:sz w:val="16"/>
                <w:szCs w:val="16"/>
                <w:lang w:val="en-ID"/>
              </w:rPr>
            </w:pPr>
            <w:r w:rsidRPr="002F3311">
              <w:rPr>
                <w:sz w:val="16"/>
                <w:szCs w:val="16"/>
                <w:lang w:val="en-ID"/>
              </w:rPr>
              <w:t>-5.5496</w:t>
            </w:r>
          </w:p>
        </w:tc>
        <w:tc>
          <w:tcPr>
            <w:tcW w:w="0" w:type="auto"/>
            <w:hideMark/>
          </w:tcPr>
          <w:p w14:paraId="261F267C" w14:textId="77777777" w:rsidR="002F3311" w:rsidRPr="002F3311" w:rsidRDefault="002F3311" w:rsidP="002F3311">
            <w:pPr>
              <w:rPr>
                <w:sz w:val="16"/>
                <w:szCs w:val="16"/>
                <w:lang w:val="en-ID"/>
              </w:rPr>
            </w:pPr>
            <w:r w:rsidRPr="002F3311">
              <w:rPr>
                <w:sz w:val="16"/>
                <w:szCs w:val="16"/>
                <w:lang w:val="en-ID"/>
              </w:rPr>
              <w:t>0.3669</w:t>
            </w:r>
          </w:p>
        </w:tc>
        <w:tc>
          <w:tcPr>
            <w:tcW w:w="0" w:type="auto"/>
            <w:hideMark/>
          </w:tcPr>
          <w:p w14:paraId="14143AB7" w14:textId="77777777" w:rsidR="002F3311" w:rsidRPr="002F3311" w:rsidRDefault="002F3311" w:rsidP="002F3311">
            <w:pPr>
              <w:rPr>
                <w:sz w:val="16"/>
                <w:szCs w:val="16"/>
                <w:lang w:val="en-ID"/>
              </w:rPr>
            </w:pPr>
            <w:r w:rsidRPr="002F3311">
              <w:rPr>
                <w:sz w:val="16"/>
                <w:szCs w:val="16"/>
                <w:lang w:val="en-ID"/>
              </w:rPr>
              <w:t>0.1775</w:t>
            </w:r>
          </w:p>
        </w:tc>
      </w:tr>
      <w:tr w:rsidR="00DA7643" w:rsidRPr="002F3311" w14:paraId="0E222F75" w14:textId="77777777" w:rsidTr="00DA7643">
        <w:trPr>
          <w:trHeight w:val="315"/>
        </w:trPr>
        <w:tc>
          <w:tcPr>
            <w:tcW w:w="0" w:type="auto"/>
            <w:hideMark/>
          </w:tcPr>
          <w:p w14:paraId="690EF346" w14:textId="77777777" w:rsidR="002F3311" w:rsidRPr="002F3311" w:rsidRDefault="002F3311" w:rsidP="002F3311">
            <w:pPr>
              <w:rPr>
                <w:sz w:val="16"/>
                <w:szCs w:val="16"/>
                <w:lang w:val="en-ID"/>
              </w:rPr>
            </w:pPr>
            <w:r w:rsidRPr="002F3311">
              <w:rPr>
                <w:sz w:val="16"/>
                <w:szCs w:val="16"/>
                <w:lang w:val="en-ID"/>
              </w:rPr>
              <w:t>14</w:t>
            </w:r>
          </w:p>
        </w:tc>
        <w:tc>
          <w:tcPr>
            <w:tcW w:w="0" w:type="auto"/>
            <w:hideMark/>
          </w:tcPr>
          <w:p w14:paraId="7D97AE26" w14:textId="77777777" w:rsidR="002F3311" w:rsidRPr="002F3311" w:rsidRDefault="002F3311" w:rsidP="002F3311">
            <w:pPr>
              <w:rPr>
                <w:sz w:val="16"/>
                <w:szCs w:val="16"/>
                <w:lang w:val="en-ID"/>
              </w:rPr>
            </w:pPr>
            <w:r w:rsidRPr="002F3311">
              <w:rPr>
                <w:sz w:val="16"/>
                <w:szCs w:val="16"/>
                <w:lang w:val="en-ID"/>
              </w:rPr>
              <w:t>RT 4</w:t>
            </w:r>
          </w:p>
        </w:tc>
        <w:tc>
          <w:tcPr>
            <w:tcW w:w="0" w:type="auto"/>
            <w:hideMark/>
          </w:tcPr>
          <w:p w14:paraId="3F00F352" w14:textId="77777777" w:rsidR="002F3311" w:rsidRPr="002F3311" w:rsidRDefault="002F3311" w:rsidP="002F3311">
            <w:pPr>
              <w:rPr>
                <w:sz w:val="16"/>
                <w:szCs w:val="16"/>
                <w:lang w:val="en-ID"/>
              </w:rPr>
            </w:pPr>
            <w:r w:rsidRPr="002F3311">
              <w:rPr>
                <w:sz w:val="16"/>
                <w:szCs w:val="16"/>
                <w:lang w:val="en-ID"/>
              </w:rPr>
              <w:t>1.1552</w:t>
            </w:r>
          </w:p>
        </w:tc>
        <w:tc>
          <w:tcPr>
            <w:tcW w:w="0" w:type="auto"/>
            <w:hideMark/>
          </w:tcPr>
          <w:p w14:paraId="22837306" w14:textId="77777777" w:rsidR="002F3311" w:rsidRPr="002F3311" w:rsidRDefault="002F3311" w:rsidP="002F3311">
            <w:pPr>
              <w:rPr>
                <w:sz w:val="16"/>
                <w:szCs w:val="16"/>
                <w:lang w:val="en-ID"/>
              </w:rPr>
            </w:pPr>
            <w:r w:rsidRPr="002F3311">
              <w:rPr>
                <w:sz w:val="16"/>
                <w:szCs w:val="16"/>
                <w:lang w:val="en-ID"/>
              </w:rPr>
              <w:t>-5.9494</w:t>
            </w:r>
          </w:p>
        </w:tc>
        <w:tc>
          <w:tcPr>
            <w:tcW w:w="0" w:type="auto"/>
            <w:hideMark/>
          </w:tcPr>
          <w:p w14:paraId="27E065AD" w14:textId="77777777" w:rsidR="002F3311" w:rsidRPr="002F3311" w:rsidRDefault="002F3311" w:rsidP="002F3311">
            <w:pPr>
              <w:rPr>
                <w:sz w:val="16"/>
                <w:szCs w:val="16"/>
                <w:lang w:val="en-ID"/>
              </w:rPr>
            </w:pPr>
            <w:r w:rsidRPr="002F3311">
              <w:rPr>
                <w:sz w:val="16"/>
                <w:szCs w:val="16"/>
                <w:lang w:val="en-ID"/>
              </w:rPr>
              <w:t>0.0929</w:t>
            </w:r>
          </w:p>
        </w:tc>
        <w:tc>
          <w:tcPr>
            <w:tcW w:w="0" w:type="auto"/>
            <w:hideMark/>
          </w:tcPr>
          <w:p w14:paraId="66A97609" w14:textId="77777777" w:rsidR="002F3311" w:rsidRPr="002F3311" w:rsidRDefault="002F3311" w:rsidP="002F3311">
            <w:pPr>
              <w:rPr>
                <w:sz w:val="16"/>
                <w:szCs w:val="16"/>
                <w:lang w:val="en-ID"/>
              </w:rPr>
            </w:pPr>
            <w:r w:rsidRPr="002F3311">
              <w:rPr>
                <w:sz w:val="16"/>
                <w:szCs w:val="16"/>
                <w:lang w:val="en-ID"/>
              </w:rPr>
              <w:t>0.045</w:t>
            </w:r>
          </w:p>
        </w:tc>
      </w:tr>
      <w:tr w:rsidR="00DA7643" w:rsidRPr="002F3311" w14:paraId="4FCFCA8F" w14:textId="77777777" w:rsidTr="00DA7643">
        <w:trPr>
          <w:trHeight w:val="315"/>
        </w:trPr>
        <w:tc>
          <w:tcPr>
            <w:tcW w:w="0" w:type="auto"/>
            <w:hideMark/>
          </w:tcPr>
          <w:p w14:paraId="50835C77" w14:textId="77777777" w:rsidR="002F3311" w:rsidRPr="002F3311" w:rsidRDefault="002F3311" w:rsidP="002F3311">
            <w:pPr>
              <w:rPr>
                <w:sz w:val="16"/>
                <w:szCs w:val="16"/>
                <w:lang w:val="en-ID"/>
              </w:rPr>
            </w:pPr>
            <w:r w:rsidRPr="002F3311">
              <w:rPr>
                <w:sz w:val="16"/>
                <w:szCs w:val="16"/>
                <w:lang w:val="en-ID"/>
              </w:rPr>
              <w:t>15</w:t>
            </w:r>
          </w:p>
        </w:tc>
        <w:tc>
          <w:tcPr>
            <w:tcW w:w="0" w:type="auto"/>
            <w:hideMark/>
          </w:tcPr>
          <w:p w14:paraId="5A7F2D93" w14:textId="77777777" w:rsidR="002F3311" w:rsidRPr="002F3311" w:rsidRDefault="002F3311" w:rsidP="002F3311">
            <w:pPr>
              <w:rPr>
                <w:sz w:val="16"/>
                <w:szCs w:val="16"/>
                <w:lang w:val="en-ID"/>
              </w:rPr>
            </w:pPr>
            <w:r w:rsidRPr="002F3311">
              <w:rPr>
                <w:sz w:val="16"/>
                <w:szCs w:val="16"/>
                <w:lang w:val="en-ID"/>
              </w:rPr>
              <w:t>RT 5</w:t>
            </w:r>
          </w:p>
        </w:tc>
        <w:tc>
          <w:tcPr>
            <w:tcW w:w="0" w:type="auto"/>
            <w:hideMark/>
          </w:tcPr>
          <w:p w14:paraId="5C045344" w14:textId="77777777" w:rsidR="002F3311" w:rsidRPr="002F3311" w:rsidRDefault="002F3311" w:rsidP="002F3311">
            <w:pPr>
              <w:rPr>
                <w:sz w:val="16"/>
                <w:szCs w:val="16"/>
                <w:lang w:val="en-ID"/>
              </w:rPr>
            </w:pPr>
            <w:r w:rsidRPr="002F3311">
              <w:rPr>
                <w:sz w:val="16"/>
                <w:szCs w:val="16"/>
                <w:lang w:val="en-ID"/>
              </w:rPr>
              <w:t>1.1552</w:t>
            </w:r>
          </w:p>
        </w:tc>
        <w:tc>
          <w:tcPr>
            <w:tcW w:w="0" w:type="auto"/>
            <w:hideMark/>
          </w:tcPr>
          <w:p w14:paraId="2CFB4300" w14:textId="77777777" w:rsidR="002F3311" w:rsidRPr="002F3311" w:rsidRDefault="002F3311" w:rsidP="002F3311">
            <w:pPr>
              <w:rPr>
                <w:sz w:val="16"/>
                <w:szCs w:val="16"/>
                <w:lang w:val="en-ID"/>
              </w:rPr>
            </w:pPr>
            <w:r w:rsidRPr="002F3311">
              <w:rPr>
                <w:sz w:val="16"/>
                <w:szCs w:val="16"/>
                <w:lang w:val="en-ID"/>
              </w:rPr>
              <w:t>-5.95</w:t>
            </w:r>
          </w:p>
        </w:tc>
        <w:tc>
          <w:tcPr>
            <w:tcW w:w="0" w:type="auto"/>
            <w:hideMark/>
          </w:tcPr>
          <w:p w14:paraId="3E463509" w14:textId="77777777" w:rsidR="002F3311" w:rsidRPr="002F3311" w:rsidRDefault="002F3311" w:rsidP="002F3311">
            <w:pPr>
              <w:rPr>
                <w:sz w:val="16"/>
                <w:szCs w:val="16"/>
                <w:lang w:val="en-ID"/>
              </w:rPr>
            </w:pPr>
            <w:r w:rsidRPr="002F3311">
              <w:rPr>
                <w:sz w:val="16"/>
                <w:szCs w:val="16"/>
                <w:lang w:val="en-ID"/>
              </w:rPr>
              <w:t>0.0924</w:t>
            </w:r>
          </w:p>
        </w:tc>
        <w:tc>
          <w:tcPr>
            <w:tcW w:w="0" w:type="auto"/>
            <w:hideMark/>
          </w:tcPr>
          <w:p w14:paraId="266D7289" w14:textId="77777777" w:rsidR="002F3311" w:rsidRPr="002F3311" w:rsidRDefault="002F3311" w:rsidP="002F3311">
            <w:pPr>
              <w:rPr>
                <w:sz w:val="16"/>
                <w:szCs w:val="16"/>
                <w:lang w:val="en-ID"/>
              </w:rPr>
            </w:pPr>
            <w:r w:rsidRPr="002F3311">
              <w:rPr>
                <w:sz w:val="16"/>
                <w:szCs w:val="16"/>
                <w:lang w:val="en-ID"/>
              </w:rPr>
              <w:t>0.0448</w:t>
            </w:r>
          </w:p>
        </w:tc>
      </w:tr>
      <w:tr w:rsidR="00DA7643" w:rsidRPr="002F3311" w14:paraId="3B9667A6" w14:textId="77777777" w:rsidTr="00DA7643">
        <w:trPr>
          <w:trHeight w:val="315"/>
        </w:trPr>
        <w:tc>
          <w:tcPr>
            <w:tcW w:w="0" w:type="auto"/>
            <w:hideMark/>
          </w:tcPr>
          <w:p w14:paraId="719AB327" w14:textId="77777777" w:rsidR="002F3311" w:rsidRPr="002F3311" w:rsidRDefault="002F3311" w:rsidP="002F3311">
            <w:pPr>
              <w:rPr>
                <w:sz w:val="16"/>
                <w:szCs w:val="16"/>
                <w:lang w:val="en-ID"/>
              </w:rPr>
            </w:pPr>
            <w:r w:rsidRPr="002F3311">
              <w:rPr>
                <w:sz w:val="16"/>
                <w:szCs w:val="16"/>
                <w:lang w:val="en-ID"/>
              </w:rPr>
              <w:t>16</w:t>
            </w:r>
          </w:p>
        </w:tc>
        <w:tc>
          <w:tcPr>
            <w:tcW w:w="0" w:type="auto"/>
            <w:hideMark/>
          </w:tcPr>
          <w:p w14:paraId="56D7CBE3" w14:textId="77777777" w:rsidR="002F3311" w:rsidRPr="002F3311" w:rsidRDefault="002F3311" w:rsidP="002F3311">
            <w:pPr>
              <w:rPr>
                <w:sz w:val="16"/>
                <w:szCs w:val="16"/>
                <w:lang w:val="en-ID"/>
              </w:rPr>
            </w:pPr>
            <w:r w:rsidRPr="002F3311">
              <w:rPr>
                <w:sz w:val="16"/>
                <w:szCs w:val="16"/>
                <w:lang w:val="en-ID"/>
              </w:rPr>
              <w:t>Rumah ibadah</w:t>
            </w:r>
          </w:p>
        </w:tc>
        <w:tc>
          <w:tcPr>
            <w:tcW w:w="0" w:type="auto"/>
            <w:hideMark/>
          </w:tcPr>
          <w:p w14:paraId="2FB5B2E2" w14:textId="77777777" w:rsidR="002F3311" w:rsidRPr="002F3311" w:rsidRDefault="002F3311" w:rsidP="002F3311">
            <w:pPr>
              <w:rPr>
                <w:sz w:val="16"/>
                <w:szCs w:val="16"/>
                <w:lang w:val="en-ID"/>
              </w:rPr>
            </w:pPr>
            <w:r w:rsidRPr="002F3311">
              <w:rPr>
                <w:sz w:val="16"/>
                <w:szCs w:val="16"/>
                <w:lang w:val="en-ID"/>
              </w:rPr>
              <w:t>1.0277</w:t>
            </w:r>
          </w:p>
        </w:tc>
        <w:tc>
          <w:tcPr>
            <w:tcW w:w="0" w:type="auto"/>
            <w:hideMark/>
          </w:tcPr>
          <w:p w14:paraId="689C65C3" w14:textId="77777777" w:rsidR="002F3311" w:rsidRPr="002F3311" w:rsidRDefault="002F3311" w:rsidP="002F3311">
            <w:pPr>
              <w:rPr>
                <w:sz w:val="16"/>
                <w:szCs w:val="16"/>
                <w:lang w:val="en-ID"/>
              </w:rPr>
            </w:pPr>
            <w:r w:rsidRPr="002F3311">
              <w:rPr>
                <w:sz w:val="16"/>
                <w:szCs w:val="16"/>
                <w:lang w:val="en-ID"/>
              </w:rPr>
              <w:t>-6.3887</w:t>
            </w:r>
          </w:p>
        </w:tc>
        <w:tc>
          <w:tcPr>
            <w:tcW w:w="0" w:type="auto"/>
            <w:hideMark/>
          </w:tcPr>
          <w:p w14:paraId="52F8C5A0" w14:textId="77777777" w:rsidR="002F3311" w:rsidRPr="002F3311" w:rsidRDefault="002F3311" w:rsidP="002F3311">
            <w:pPr>
              <w:rPr>
                <w:sz w:val="16"/>
                <w:szCs w:val="16"/>
                <w:lang w:val="en-ID"/>
              </w:rPr>
            </w:pPr>
            <w:r w:rsidRPr="002F3311">
              <w:rPr>
                <w:sz w:val="16"/>
                <w:szCs w:val="16"/>
                <w:lang w:val="en-ID"/>
              </w:rPr>
              <w:t>1.257</w:t>
            </w:r>
          </w:p>
        </w:tc>
        <w:tc>
          <w:tcPr>
            <w:tcW w:w="0" w:type="auto"/>
            <w:hideMark/>
          </w:tcPr>
          <w:p w14:paraId="2CC27886" w14:textId="77777777" w:rsidR="002F3311" w:rsidRPr="002F3311" w:rsidRDefault="002F3311" w:rsidP="002F3311">
            <w:pPr>
              <w:rPr>
                <w:sz w:val="16"/>
                <w:szCs w:val="16"/>
                <w:lang w:val="en-ID"/>
              </w:rPr>
            </w:pPr>
            <w:r w:rsidRPr="002F3311">
              <w:rPr>
                <w:sz w:val="16"/>
                <w:szCs w:val="16"/>
                <w:lang w:val="en-ID"/>
              </w:rPr>
              <w:t>0.6074</w:t>
            </w:r>
          </w:p>
        </w:tc>
      </w:tr>
      <w:tr w:rsidR="00DA7643" w:rsidRPr="002F3311" w14:paraId="7311F4FF" w14:textId="77777777" w:rsidTr="00DA7643">
        <w:trPr>
          <w:trHeight w:val="315"/>
        </w:trPr>
        <w:tc>
          <w:tcPr>
            <w:tcW w:w="0" w:type="auto"/>
            <w:hideMark/>
          </w:tcPr>
          <w:p w14:paraId="14132346" w14:textId="77777777" w:rsidR="002F3311" w:rsidRPr="002F3311" w:rsidRDefault="002F3311" w:rsidP="002F3311">
            <w:pPr>
              <w:rPr>
                <w:sz w:val="16"/>
                <w:szCs w:val="16"/>
                <w:lang w:val="en-ID"/>
              </w:rPr>
            </w:pPr>
            <w:r w:rsidRPr="002F3311">
              <w:rPr>
                <w:sz w:val="16"/>
                <w:szCs w:val="16"/>
                <w:lang w:val="en-ID"/>
              </w:rPr>
              <w:t>17</w:t>
            </w:r>
          </w:p>
        </w:tc>
        <w:tc>
          <w:tcPr>
            <w:tcW w:w="0" w:type="auto"/>
            <w:hideMark/>
          </w:tcPr>
          <w:p w14:paraId="3D3CF159" w14:textId="77777777" w:rsidR="002F3311" w:rsidRPr="002F3311" w:rsidRDefault="002F3311" w:rsidP="002F3311">
            <w:pPr>
              <w:rPr>
                <w:sz w:val="16"/>
                <w:szCs w:val="16"/>
                <w:lang w:val="en-ID"/>
              </w:rPr>
            </w:pPr>
            <w:r w:rsidRPr="002F3311">
              <w:rPr>
                <w:sz w:val="16"/>
                <w:szCs w:val="16"/>
                <w:lang w:val="en-ID"/>
              </w:rPr>
              <w:t xml:space="preserve">Rumah </w:t>
            </w:r>
            <w:proofErr w:type="spellStart"/>
            <w:r w:rsidRPr="002F3311">
              <w:rPr>
                <w:sz w:val="16"/>
                <w:szCs w:val="16"/>
                <w:lang w:val="en-ID"/>
              </w:rPr>
              <w:t>sakit</w:t>
            </w:r>
            <w:proofErr w:type="spellEnd"/>
          </w:p>
        </w:tc>
        <w:tc>
          <w:tcPr>
            <w:tcW w:w="0" w:type="auto"/>
            <w:hideMark/>
          </w:tcPr>
          <w:p w14:paraId="6603B0A8" w14:textId="77777777" w:rsidR="002F3311" w:rsidRPr="002F3311" w:rsidRDefault="002F3311" w:rsidP="002F3311">
            <w:pPr>
              <w:rPr>
                <w:sz w:val="16"/>
                <w:szCs w:val="16"/>
                <w:lang w:val="en-ID"/>
              </w:rPr>
            </w:pPr>
            <w:r w:rsidRPr="002F3311">
              <w:rPr>
                <w:sz w:val="16"/>
                <w:szCs w:val="16"/>
                <w:lang w:val="en-ID"/>
              </w:rPr>
              <w:t>1.0085</w:t>
            </w:r>
          </w:p>
        </w:tc>
        <w:tc>
          <w:tcPr>
            <w:tcW w:w="0" w:type="auto"/>
            <w:hideMark/>
          </w:tcPr>
          <w:p w14:paraId="369D0841" w14:textId="77777777" w:rsidR="002F3311" w:rsidRPr="002F3311" w:rsidRDefault="002F3311" w:rsidP="002F3311">
            <w:pPr>
              <w:rPr>
                <w:sz w:val="16"/>
                <w:szCs w:val="16"/>
                <w:lang w:val="en-ID"/>
              </w:rPr>
            </w:pPr>
            <w:r w:rsidRPr="002F3311">
              <w:rPr>
                <w:sz w:val="16"/>
                <w:szCs w:val="16"/>
                <w:lang w:val="en-ID"/>
              </w:rPr>
              <w:t>-7.8247</w:t>
            </w:r>
          </w:p>
        </w:tc>
        <w:tc>
          <w:tcPr>
            <w:tcW w:w="0" w:type="auto"/>
            <w:hideMark/>
          </w:tcPr>
          <w:p w14:paraId="41527CAE" w14:textId="77777777" w:rsidR="002F3311" w:rsidRPr="002F3311" w:rsidRDefault="002F3311" w:rsidP="002F3311">
            <w:pPr>
              <w:rPr>
                <w:sz w:val="16"/>
                <w:szCs w:val="16"/>
                <w:lang w:val="en-ID"/>
              </w:rPr>
            </w:pPr>
            <w:r w:rsidRPr="002F3311">
              <w:rPr>
                <w:sz w:val="16"/>
                <w:szCs w:val="16"/>
                <w:lang w:val="en-ID"/>
              </w:rPr>
              <w:t>0.9153</w:t>
            </w:r>
          </w:p>
        </w:tc>
        <w:tc>
          <w:tcPr>
            <w:tcW w:w="0" w:type="auto"/>
            <w:hideMark/>
          </w:tcPr>
          <w:p w14:paraId="1485FB9A" w14:textId="77777777" w:rsidR="002F3311" w:rsidRPr="002F3311" w:rsidRDefault="002F3311" w:rsidP="002F3311">
            <w:pPr>
              <w:rPr>
                <w:sz w:val="16"/>
                <w:szCs w:val="16"/>
                <w:lang w:val="en-ID"/>
              </w:rPr>
            </w:pPr>
            <w:r w:rsidRPr="002F3311">
              <w:rPr>
                <w:sz w:val="16"/>
                <w:szCs w:val="16"/>
                <w:lang w:val="en-ID"/>
              </w:rPr>
              <w:t>0.4434</w:t>
            </w:r>
          </w:p>
        </w:tc>
      </w:tr>
      <w:tr w:rsidR="00DA7643" w:rsidRPr="002F3311" w14:paraId="0DB125A3" w14:textId="77777777" w:rsidTr="00DA7643">
        <w:trPr>
          <w:trHeight w:val="315"/>
        </w:trPr>
        <w:tc>
          <w:tcPr>
            <w:tcW w:w="0" w:type="auto"/>
            <w:hideMark/>
          </w:tcPr>
          <w:p w14:paraId="12F0C15E" w14:textId="77777777" w:rsidR="002F3311" w:rsidRPr="002F3311" w:rsidRDefault="002F3311" w:rsidP="002F3311">
            <w:pPr>
              <w:rPr>
                <w:sz w:val="16"/>
                <w:szCs w:val="16"/>
                <w:lang w:val="en-ID"/>
              </w:rPr>
            </w:pPr>
            <w:r w:rsidRPr="002F3311">
              <w:rPr>
                <w:sz w:val="16"/>
                <w:szCs w:val="16"/>
                <w:lang w:val="en-ID"/>
              </w:rPr>
              <w:t>18</w:t>
            </w:r>
          </w:p>
        </w:tc>
        <w:tc>
          <w:tcPr>
            <w:tcW w:w="0" w:type="auto"/>
            <w:hideMark/>
          </w:tcPr>
          <w:p w14:paraId="3936E7D3" w14:textId="77777777" w:rsidR="002F3311" w:rsidRPr="002F3311" w:rsidRDefault="002F3311" w:rsidP="002F3311">
            <w:pPr>
              <w:rPr>
                <w:sz w:val="16"/>
                <w:szCs w:val="16"/>
                <w:lang w:val="en-ID"/>
              </w:rPr>
            </w:pPr>
            <w:r w:rsidRPr="002F3311">
              <w:rPr>
                <w:sz w:val="16"/>
                <w:szCs w:val="16"/>
                <w:lang w:val="en-ID"/>
              </w:rPr>
              <w:t>UKM</w:t>
            </w:r>
          </w:p>
        </w:tc>
        <w:tc>
          <w:tcPr>
            <w:tcW w:w="0" w:type="auto"/>
            <w:hideMark/>
          </w:tcPr>
          <w:p w14:paraId="0A6857BB" w14:textId="77777777" w:rsidR="002F3311" w:rsidRPr="002F3311" w:rsidRDefault="002F3311" w:rsidP="002F3311">
            <w:pPr>
              <w:rPr>
                <w:sz w:val="16"/>
                <w:szCs w:val="16"/>
                <w:lang w:val="en-ID"/>
              </w:rPr>
            </w:pPr>
            <w:r w:rsidRPr="002F3311">
              <w:rPr>
                <w:sz w:val="16"/>
                <w:szCs w:val="16"/>
                <w:lang w:val="en-ID"/>
              </w:rPr>
              <w:t>1.0245</w:t>
            </w:r>
          </w:p>
        </w:tc>
        <w:tc>
          <w:tcPr>
            <w:tcW w:w="0" w:type="auto"/>
            <w:hideMark/>
          </w:tcPr>
          <w:p w14:paraId="5FFA5EBF" w14:textId="77777777" w:rsidR="002F3311" w:rsidRPr="002F3311" w:rsidRDefault="002F3311" w:rsidP="002F3311">
            <w:pPr>
              <w:rPr>
                <w:sz w:val="16"/>
                <w:szCs w:val="16"/>
                <w:lang w:val="en-ID"/>
              </w:rPr>
            </w:pPr>
            <w:r w:rsidRPr="002F3311">
              <w:rPr>
                <w:sz w:val="16"/>
                <w:szCs w:val="16"/>
                <w:lang w:val="en-ID"/>
              </w:rPr>
              <w:t>-9.3269</w:t>
            </w:r>
          </w:p>
        </w:tc>
        <w:tc>
          <w:tcPr>
            <w:tcW w:w="0" w:type="auto"/>
            <w:hideMark/>
          </w:tcPr>
          <w:p w14:paraId="2311BFF9" w14:textId="77777777" w:rsidR="002F3311" w:rsidRPr="002F3311" w:rsidRDefault="002F3311" w:rsidP="002F3311">
            <w:pPr>
              <w:rPr>
                <w:sz w:val="16"/>
                <w:szCs w:val="16"/>
                <w:lang w:val="en-ID"/>
              </w:rPr>
            </w:pPr>
            <w:r w:rsidRPr="002F3311">
              <w:rPr>
                <w:sz w:val="16"/>
                <w:szCs w:val="16"/>
                <w:lang w:val="en-ID"/>
              </w:rPr>
              <w:t>6.1399</w:t>
            </w:r>
          </w:p>
        </w:tc>
        <w:tc>
          <w:tcPr>
            <w:tcW w:w="0" w:type="auto"/>
            <w:hideMark/>
          </w:tcPr>
          <w:p w14:paraId="7AFE6D39" w14:textId="77777777" w:rsidR="002F3311" w:rsidRPr="002F3311" w:rsidRDefault="002F3311" w:rsidP="002F3311">
            <w:pPr>
              <w:rPr>
                <w:sz w:val="16"/>
                <w:szCs w:val="16"/>
                <w:lang w:val="en-ID"/>
              </w:rPr>
            </w:pPr>
            <w:r w:rsidRPr="002F3311">
              <w:rPr>
                <w:sz w:val="16"/>
                <w:szCs w:val="16"/>
                <w:lang w:val="en-ID"/>
              </w:rPr>
              <w:t>2.9702</w:t>
            </w:r>
          </w:p>
        </w:tc>
      </w:tr>
      <w:tr w:rsidR="00DA7643" w:rsidRPr="002F3311" w14:paraId="1DA1EFEF" w14:textId="77777777" w:rsidTr="00DA7643">
        <w:trPr>
          <w:trHeight w:val="315"/>
        </w:trPr>
        <w:tc>
          <w:tcPr>
            <w:tcW w:w="0" w:type="auto"/>
            <w:hideMark/>
          </w:tcPr>
          <w:p w14:paraId="5FFD907D" w14:textId="77777777" w:rsidR="002F3311" w:rsidRPr="002F3311" w:rsidRDefault="002F3311" w:rsidP="002F3311">
            <w:pPr>
              <w:rPr>
                <w:sz w:val="16"/>
                <w:szCs w:val="16"/>
                <w:lang w:val="en-ID"/>
              </w:rPr>
            </w:pPr>
            <w:r w:rsidRPr="002F3311">
              <w:rPr>
                <w:sz w:val="16"/>
                <w:szCs w:val="16"/>
                <w:lang w:val="en-ID"/>
              </w:rPr>
              <w:t>19</w:t>
            </w:r>
          </w:p>
        </w:tc>
        <w:tc>
          <w:tcPr>
            <w:tcW w:w="0" w:type="auto"/>
            <w:hideMark/>
          </w:tcPr>
          <w:p w14:paraId="1D9D070B" w14:textId="77777777" w:rsidR="002F3311" w:rsidRPr="002F3311" w:rsidRDefault="002F3311" w:rsidP="002F3311">
            <w:pPr>
              <w:rPr>
                <w:sz w:val="16"/>
                <w:szCs w:val="16"/>
                <w:lang w:val="en-ID"/>
              </w:rPr>
            </w:pPr>
            <w:r w:rsidRPr="002F3311">
              <w:rPr>
                <w:sz w:val="16"/>
                <w:szCs w:val="16"/>
                <w:lang w:val="en-ID"/>
              </w:rPr>
              <w:t xml:space="preserve">Universitas dan </w:t>
            </w:r>
            <w:proofErr w:type="spellStart"/>
            <w:r w:rsidRPr="002F3311">
              <w:rPr>
                <w:sz w:val="16"/>
                <w:szCs w:val="16"/>
                <w:lang w:val="en-ID"/>
              </w:rPr>
              <w:t>sekolah</w:t>
            </w:r>
            <w:proofErr w:type="spellEnd"/>
          </w:p>
        </w:tc>
        <w:tc>
          <w:tcPr>
            <w:tcW w:w="0" w:type="auto"/>
            <w:hideMark/>
          </w:tcPr>
          <w:p w14:paraId="2C23FF99" w14:textId="77777777" w:rsidR="002F3311" w:rsidRPr="002F3311" w:rsidRDefault="002F3311" w:rsidP="002F3311">
            <w:pPr>
              <w:rPr>
                <w:sz w:val="16"/>
                <w:szCs w:val="16"/>
                <w:lang w:val="en-ID"/>
              </w:rPr>
            </w:pPr>
            <w:r w:rsidRPr="002F3311">
              <w:rPr>
                <w:sz w:val="16"/>
                <w:szCs w:val="16"/>
                <w:lang w:val="en-ID"/>
              </w:rPr>
              <w:t>1.0475</w:t>
            </w:r>
          </w:p>
        </w:tc>
        <w:tc>
          <w:tcPr>
            <w:tcW w:w="0" w:type="auto"/>
            <w:hideMark/>
          </w:tcPr>
          <w:p w14:paraId="7C1158CF" w14:textId="77777777" w:rsidR="002F3311" w:rsidRPr="002F3311" w:rsidRDefault="002F3311" w:rsidP="002F3311">
            <w:pPr>
              <w:rPr>
                <w:sz w:val="16"/>
                <w:szCs w:val="16"/>
                <w:lang w:val="en-ID"/>
              </w:rPr>
            </w:pPr>
            <w:r w:rsidRPr="002F3311">
              <w:rPr>
                <w:sz w:val="16"/>
                <w:szCs w:val="16"/>
                <w:lang w:val="en-ID"/>
              </w:rPr>
              <w:t>-6.8675</w:t>
            </w:r>
          </w:p>
        </w:tc>
        <w:tc>
          <w:tcPr>
            <w:tcW w:w="0" w:type="auto"/>
            <w:hideMark/>
          </w:tcPr>
          <w:p w14:paraId="4089014C" w14:textId="77777777" w:rsidR="002F3311" w:rsidRPr="002F3311" w:rsidRDefault="002F3311" w:rsidP="002F3311">
            <w:pPr>
              <w:rPr>
                <w:sz w:val="16"/>
                <w:szCs w:val="16"/>
                <w:lang w:val="en-ID"/>
              </w:rPr>
            </w:pPr>
            <w:r w:rsidRPr="002F3311">
              <w:rPr>
                <w:sz w:val="16"/>
                <w:szCs w:val="16"/>
                <w:lang w:val="en-ID"/>
              </w:rPr>
              <w:t>0.9875</w:t>
            </w:r>
          </w:p>
        </w:tc>
        <w:tc>
          <w:tcPr>
            <w:tcW w:w="0" w:type="auto"/>
            <w:hideMark/>
          </w:tcPr>
          <w:p w14:paraId="6303A370" w14:textId="77777777" w:rsidR="002F3311" w:rsidRPr="002F3311" w:rsidRDefault="002F3311" w:rsidP="002F3311">
            <w:pPr>
              <w:rPr>
                <w:sz w:val="16"/>
                <w:szCs w:val="16"/>
                <w:lang w:val="en-ID"/>
              </w:rPr>
            </w:pPr>
            <w:r w:rsidRPr="002F3311">
              <w:rPr>
                <w:sz w:val="16"/>
                <w:szCs w:val="16"/>
                <w:lang w:val="en-ID"/>
              </w:rPr>
              <w:t>0.4784</w:t>
            </w:r>
          </w:p>
        </w:tc>
      </w:tr>
    </w:tbl>
    <w:p w14:paraId="58E561A9" w14:textId="77777777" w:rsidR="00327CF3" w:rsidRDefault="00327CF3" w:rsidP="00DA7643">
      <w:pPr>
        <w:pStyle w:val="Caption"/>
      </w:pPr>
    </w:p>
    <w:p w14:paraId="2E304749" w14:textId="6ED27E73" w:rsidR="009E6BB8" w:rsidRDefault="00DA7643" w:rsidP="00DA7643">
      <w:pPr>
        <w:pStyle w:val="Caption"/>
      </w:pPr>
      <w:r>
        <w:t>Tabel 4-1-</w:t>
      </w:r>
      <w:r w:rsidR="00A41C60">
        <w:t>3</w:t>
      </w:r>
      <w:r>
        <w:t xml:space="preserve"> Hasil Simulasi Load Flow Analysis Rentang Waktu </w:t>
      </w:r>
      <w:r w:rsidR="00E0707E">
        <w:t>17</w:t>
      </w:r>
      <w:r>
        <w:t>.00-</w:t>
      </w:r>
      <w:r w:rsidR="00E0707E">
        <w:t>22</w:t>
      </w:r>
      <w:r>
        <w:t>.00</w:t>
      </w:r>
    </w:p>
    <w:tbl>
      <w:tblPr>
        <w:tblStyle w:val="TableGrid"/>
        <w:tblW w:w="0" w:type="dxa"/>
        <w:tblLook w:val="04A0" w:firstRow="1" w:lastRow="0" w:firstColumn="1" w:lastColumn="0" w:noHBand="0" w:noVBand="1"/>
      </w:tblPr>
      <w:tblGrid>
        <w:gridCol w:w="451"/>
        <w:gridCol w:w="1027"/>
        <w:gridCol w:w="688"/>
        <w:gridCol w:w="777"/>
        <w:gridCol w:w="777"/>
        <w:gridCol w:w="777"/>
      </w:tblGrid>
      <w:tr w:rsidR="009339AB" w:rsidRPr="009339AB" w14:paraId="446148BC" w14:textId="77777777" w:rsidTr="009339AB">
        <w:trPr>
          <w:trHeight w:val="315"/>
        </w:trPr>
        <w:tc>
          <w:tcPr>
            <w:tcW w:w="0" w:type="auto"/>
            <w:hideMark/>
          </w:tcPr>
          <w:p w14:paraId="0AA59126" w14:textId="77777777" w:rsidR="009339AB" w:rsidRPr="009339AB" w:rsidRDefault="009339AB" w:rsidP="009339AB">
            <w:pPr>
              <w:rPr>
                <w:b/>
                <w:bCs/>
                <w:sz w:val="16"/>
                <w:szCs w:val="16"/>
                <w:lang w:val="en-ID"/>
              </w:rPr>
            </w:pPr>
            <w:r w:rsidRPr="009339AB">
              <w:rPr>
                <w:b/>
                <w:bCs/>
                <w:sz w:val="16"/>
                <w:szCs w:val="16"/>
                <w:lang w:val="en-ID"/>
              </w:rPr>
              <w:t>No.</w:t>
            </w:r>
          </w:p>
        </w:tc>
        <w:tc>
          <w:tcPr>
            <w:tcW w:w="0" w:type="auto"/>
            <w:hideMark/>
          </w:tcPr>
          <w:p w14:paraId="0CBE0FBC" w14:textId="77777777" w:rsidR="009339AB" w:rsidRPr="009339AB" w:rsidRDefault="009339AB" w:rsidP="009339AB">
            <w:pPr>
              <w:rPr>
                <w:b/>
                <w:bCs/>
                <w:sz w:val="16"/>
                <w:szCs w:val="16"/>
                <w:lang w:val="en-ID"/>
              </w:rPr>
            </w:pPr>
            <w:r w:rsidRPr="009339AB">
              <w:rPr>
                <w:b/>
                <w:bCs/>
                <w:sz w:val="16"/>
                <w:szCs w:val="16"/>
                <w:lang w:val="en-ID"/>
              </w:rPr>
              <w:t>Beban</w:t>
            </w:r>
          </w:p>
        </w:tc>
        <w:tc>
          <w:tcPr>
            <w:tcW w:w="0" w:type="auto"/>
            <w:hideMark/>
          </w:tcPr>
          <w:p w14:paraId="726E6A39" w14:textId="77777777" w:rsidR="009339AB" w:rsidRPr="009339AB" w:rsidRDefault="009339AB" w:rsidP="009339AB">
            <w:pPr>
              <w:rPr>
                <w:b/>
                <w:bCs/>
                <w:sz w:val="16"/>
                <w:szCs w:val="16"/>
                <w:lang w:val="en-ID"/>
              </w:rPr>
            </w:pPr>
            <w:r w:rsidRPr="009339AB">
              <w:rPr>
                <w:b/>
                <w:bCs/>
                <w:sz w:val="16"/>
                <w:szCs w:val="16"/>
                <w:lang w:val="en-ID"/>
              </w:rPr>
              <w:t>V (</w:t>
            </w:r>
            <w:proofErr w:type="spellStart"/>
            <w:r w:rsidRPr="009339AB">
              <w:rPr>
                <w:b/>
                <w:bCs/>
                <w:sz w:val="16"/>
                <w:szCs w:val="16"/>
                <w:lang w:val="en-ID"/>
              </w:rPr>
              <w:t>pu</w:t>
            </w:r>
            <w:proofErr w:type="spellEnd"/>
            <w:r w:rsidRPr="009339AB">
              <w:rPr>
                <w:b/>
                <w:bCs/>
                <w:sz w:val="16"/>
                <w:szCs w:val="16"/>
                <w:lang w:val="en-ID"/>
              </w:rPr>
              <w:t>)</w:t>
            </w:r>
          </w:p>
        </w:tc>
        <w:tc>
          <w:tcPr>
            <w:tcW w:w="0" w:type="auto"/>
            <w:hideMark/>
          </w:tcPr>
          <w:p w14:paraId="10EDFF20" w14:textId="77777777" w:rsidR="009339AB" w:rsidRPr="009339AB" w:rsidRDefault="009339AB" w:rsidP="009339AB">
            <w:pPr>
              <w:rPr>
                <w:b/>
                <w:bCs/>
                <w:sz w:val="16"/>
                <w:szCs w:val="16"/>
                <w:lang w:val="en-ID"/>
              </w:rPr>
            </w:pPr>
            <w:proofErr w:type="spellStart"/>
            <w:r w:rsidRPr="009339AB">
              <w:rPr>
                <w:b/>
                <w:bCs/>
                <w:sz w:val="16"/>
                <w:szCs w:val="16"/>
                <w:lang w:val="en-ID"/>
              </w:rPr>
              <w:t>Fasa</w:t>
            </w:r>
            <w:proofErr w:type="spellEnd"/>
            <w:r w:rsidRPr="009339AB">
              <w:rPr>
                <w:b/>
                <w:bCs/>
                <w:sz w:val="16"/>
                <w:szCs w:val="16"/>
                <w:lang w:val="en-ID"/>
              </w:rPr>
              <w:t xml:space="preserve"> (°)</w:t>
            </w:r>
          </w:p>
        </w:tc>
        <w:tc>
          <w:tcPr>
            <w:tcW w:w="0" w:type="auto"/>
            <w:hideMark/>
          </w:tcPr>
          <w:p w14:paraId="15613031" w14:textId="77777777" w:rsidR="009339AB" w:rsidRPr="009339AB" w:rsidRDefault="009339AB" w:rsidP="009339AB">
            <w:pPr>
              <w:rPr>
                <w:b/>
                <w:bCs/>
                <w:sz w:val="16"/>
                <w:szCs w:val="16"/>
                <w:lang w:val="en-ID"/>
              </w:rPr>
            </w:pPr>
            <w:r w:rsidRPr="009339AB">
              <w:rPr>
                <w:b/>
                <w:bCs/>
                <w:sz w:val="16"/>
                <w:szCs w:val="16"/>
                <w:lang w:val="en-ID"/>
              </w:rPr>
              <w:t>P (MW)</w:t>
            </w:r>
          </w:p>
        </w:tc>
        <w:tc>
          <w:tcPr>
            <w:tcW w:w="0" w:type="auto"/>
            <w:hideMark/>
          </w:tcPr>
          <w:p w14:paraId="4C8278CE" w14:textId="28F433FC" w:rsidR="009339AB" w:rsidRPr="009339AB" w:rsidRDefault="009339AB" w:rsidP="009339AB">
            <w:pPr>
              <w:rPr>
                <w:b/>
                <w:bCs/>
                <w:sz w:val="16"/>
                <w:szCs w:val="16"/>
                <w:lang w:val="en-ID"/>
              </w:rPr>
            </w:pPr>
            <w:r w:rsidRPr="009339AB">
              <w:rPr>
                <w:b/>
                <w:bCs/>
                <w:sz w:val="16"/>
                <w:szCs w:val="16"/>
                <w:lang w:val="en-ID"/>
              </w:rPr>
              <w:t>Q (MVA</w:t>
            </w:r>
            <w:r w:rsidR="00DA7643">
              <w:rPr>
                <w:b/>
                <w:bCs/>
                <w:sz w:val="16"/>
                <w:szCs w:val="16"/>
                <w:lang w:val="en-ID"/>
              </w:rPr>
              <w:t>r</w:t>
            </w:r>
            <w:r w:rsidRPr="009339AB">
              <w:rPr>
                <w:b/>
                <w:bCs/>
                <w:sz w:val="16"/>
                <w:szCs w:val="16"/>
                <w:lang w:val="en-ID"/>
              </w:rPr>
              <w:t>)</w:t>
            </w:r>
          </w:p>
        </w:tc>
      </w:tr>
      <w:tr w:rsidR="009339AB" w:rsidRPr="009339AB" w14:paraId="631A0A2D" w14:textId="77777777" w:rsidTr="009339AB">
        <w:trPr>
          <w:trHeight w:val="315"/>
        </w:trPr>
        <w:tc>
          <w:tcPr>
            <w:tcW w:w="0" w:type="auto"/>
            <w:hideMark/>
          </w:tcPr>
          <w:p w14:paraId="63301C3A" w14:textId="77777777" w:rsidR="009339AB" w:rsidRPr="009339AB" w:rsidRDefault="009339AB" w:rsidP="009339AB">
            <w:pPr>
              <w:rPr>
                <w:sz w:val="16"/>
                <w:szCs w:val="16"/>
                <w:lang w:val="en-ID"/>
              </w:rPr>
            </w:pPr>
            <w:r w:rsidRPr="009339AB">
              <w:rPr>
                <w:sz w:val="16"/>
                <w:szCs w:val="16"/>
                <w:lang w:val="en-ID"/>
              </w:rPr>
              <w:t>1</w:t>
            </w:r>
          </w:p>
        </w:tc>
        <w:tc>
          <w:tcPr>
            <w:tcW w:w="0" w:type="auto"/>
            <w:hideMark/>
          </w:tcPr>
          <w:p w14:paraId="47B7C54C"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besar</w:t>
            </w:r>
            <w:proofErr w:type="spellEnd"/>
          </w:p>
        </w:tc>
        <w:tc>
          <w:tcPr>
            <w:tcW w:w="0" w:type="auto"/>
            <w:hideMark/>
          </w:tcPr>
          <w:p w14:paraId="7018C17C" w14:textId="77777777" w:rsidR="009339AB" w:rsidRPr="009339AB" w:rsidRDefault="009339AB" w:rsidP="009339AB">
            <w:pPr>
              <w:rPr>
                <w:sz w:val="16"/>
                <w:szCs w:val="16"/>
                <w:lang w:val="en-ID"/>
              </w:rPr>
            </w:pPr>
            <w:r w:rsidRPr="009339AB">
              <w:rPr>
                <w:sz w:val="16"/>
                <w:szCs w:val="16"/>
                <w:lang w:val="en-ID"/>
              </w:rPr>
              <w:t>1.0232</w:t>
            </w:r>
          </w:p>
        </w:tc>
        <w:tc>
          <w:tcPr>
            <w:tcW w:w="0" w:type="auto"/>
            <w:hideMark/>
          </w:tcPr>
          <w:p w14:paraId="00C399D4" w14:textId="77777777" w:rsidR="009339AB" w:rsidRPr="009339AB" w:rsidRDefault="009339AB" w:rsidP="009339AB">
            <w:pPr>
              <w:rPr>
                <w:sz w:val="16"/>
                <w:szCs w:val="16"/>
                <w:lang w:val="en-ID"/>
              </w:rPr>
            </w:pPr>
            <w:r w:rsidRPr="009339AB">
              <w:rPr>
                <w:sz w:val="16"/>
                <w:szCs w:val="16"/>
                <w:lang w:val="en-ID"/>
              </w:rPr>
              <w:t>-0.5017</w:t>
            </w:r>
          </w:p>
        </w:tc>
        <w:tc>
          <w:tcPr>
            <w:tcW w:w="0" w:type="auto"/>
            <w:hideMark/>
          </w:tcPr>
          <w:p w14:paraId="6AF0FD28" w14:textId="77777777" w:rsidR="009339AB" w:rsidRPr="009339AB" w:rsidRDefault="009339AB" w:rsidP="009339AB">
            <w:pPr>
              <w:rPr>
                <w:sz w:val="16"/>
                <w:szCs w:val="16"/>
                <w:lang w:val="en-ID"/>
              </w:rPr>
            </w:pPr>
            <w:r w:rsidRPr="009339AB">
              <w:rPr>
                <w:sz w:val="16"/>
                <w:szCs w:val="16"/>
                <w:lang w:val="en-ID"/>
              </w:rPr>
              <w:t>9.4225</w:t>
            </w:r>
          </w:p>
        </w:tc>
        <w:tc>
          <w:tcPr>
            <w:tcW w:w="0" w:type="auto"/>
            <w:hideMark/>
          </w:tcPr>
          <w:p w14:paraId="3A2CC8A4" w14:textId="77777777" w:rsidR="009339AB" w:rsidRPr="009339AB" w:rsidRDefault="009339AB" w:rsidP="009339AB">
            <w:pPr>
              <w:rPr>
                <w:sz w:val="16"/>
                <w:szCs w:val="16"/>
                <w:lang w:val="en-ID"/>
              </w:rPr>
            </w:pPr>
            <w:r w:rsidRPr="009339AB">
              <w:rPr>
                <w:sz w:val="16"/>
                <w:szCs w:val="16"/>
                <w:lang w:val="en-ID"/>
              </w:rPr>
              <w:t>4.5647</w:t>
            </w:r>
          </w:p>
        </w:tc>
      </w:tr>
      <w:tr w:rsidR="009339AB" w:rsidRPr="009339AB" w14:paraId="6BA17916" w14:textId="77777777" w:rsidTr="009339AB">
        <w:trPr>
          <w:trHeight w:val="315"/>
        </w:trPr>
        <w:tc>
          <w:tcPr>
            <w:tcW w:w="0" w:type="auto"/>
            <w:hideMark/>
          </w:tcPr>
          <w:p w14:paraId="79054EF0" w14:textId="77777777" w:rsidR="009339AB" w:rsidRPr="009339AB" w:rsidRDefault="009339AB" w:rsidP="009339AB">
            <w:pPr>
              <w:rPr>
                <w:sz w:val="16"/>
                <w:szCs w:val="16"/>
                <w:lang w:val="en-ID"/>
              </w:rPr>
            </w:pPr>
            <w:r w:rsidRPr="009339AB">
              <w:rPr>
                <w:sz w:val="16"/>
                <w:szCs w:val="16"/>
                <w:lang w:val="en-ID"/>
              </w:rPr>
              <w:t>2</w:t>
            </w:r>
          </w:p>
        </w:tc>
        <w:tc>
          <w:tcPr>
            <w:tcW w:w="0" w:type="auto"/>
            <w:hideMark/>
          </w:tcPr>
          <w:p w14:paraId="5BB25149"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kecil</w:t>
            </w:r>
            <w:proofErr w:type="spellEnd"/>
          </w:p>
        </w:tc>
        <w:tc>
          <w:tcPr>
            <w:tcW w:w="0" w:type="auto"/>
            <w:hideMark/>
          </w:tcPr>
          <w:p w14:paraId="62E54059" w14:textId="77777777" w:rsidR="009339AB" w:rsidRPr="009339AB" w:rsidRDefault="009339AB" w:rsidP="009339AB">
            <w:pPr>
              <w:rPr>
                <w:sz w:val="16"/>
                <w:szCs w:val="16"/>
                <w:lang w:val="en-ID"/>
              </w:rPr>
            </w:pPr>
            <w:r w:rsidRPr="009339AB">
              <w:rPr>
                <w:sz w:val="16"/>
                <w:szCs w:val="16"/>
                <w:lang w:val="en-ID"/>
              </w:rPr>
              <w:t>1.0233</w:t>
            </w:r>
          </w:p>
        </w:tc>
        <w:tc>
          <w:tcPr>
            <w:tcW w:w="0" w:type="auto"/>
            <w:hideMark/>
          </w:tcPr>
          <w:p w14:paraId="0FE28694" w14:textId="77777777" w:rsidR="009339AB" w:rsidRPr="009339AB" w:rsidRDefault="009339AB" w:rsidP="009339AB">
            <w:pPr>
              <w:rPr>
                <w:sz w:val="16"/>
                <w:szCs w:val="16"/>
                <w:lang w:val="en-ID"/>
              </w:rPr>
            </w:pPr>
            <w:r w:rsidRPr="009339AB">
              <w:rPr>
                <w:sz w:val="16"/>
                <w:szCs w:val="16"/>
                <w:lang w:val="en-ID"/>
              </w:rPr>
              <w:t>-0.5038</w:t>
            </w:r>
          </w:p>
        </w:tc>
        <w:tc>
          <w:tcPr>
            <w:tcW w:w="0" w:type="auto"/>
            <w:hideMark/>
          </w:tcPr>
          <w:p w14:paraId="005192FE" w14:textId="77777777" w:rsidR="009339AB" w:rsidRPr="009339AB" w:rsidRDefault="009339AB" w:rsidP="009339AB">
            <w:pPr>
              <w:rPr>
                <w:sz w:val="16"/>
                <w:szCs w:val="16"/>
                <w:lang w:val="en-ID"/>
              </w:rPr>
            </w:pPr>
            <w:r w:rsidRPr="009339AB">
              <w:rPr>
                <w:sz w:val="16"/>
                <w:szCs w:val="16"/>
                <w:lang w:val="en-ID"/>
              </w:rPr>
              <w:t>6.2198</w:t>
            </w:r>
          </w:p>
        </w:tc>
        <w:tc>
          <w:tcPr>
            <w:tcW w:w="0" w:type="auto"/>
            <w:hideMark/>
          </w:tcPr>
          <w:p w14:paraId="5480C8BA" w14:textId="77777777" w:rsidR="009339AB" w:rsidRPr="009339AB" w:rsidRDefault="009339AB" w:rsidP="009339AB">
            <w:pPr>
              <w:rPr>
                <w:sz w:val="16"/>
                <w:szCs w:val="16"/>
                <w:lang w:val="en-ID"/>
              </w:rPr>
            </w:pPr>
            <w:r w:rsidRPr="009339AB">
              <w:rPr>
                <w:sz w:val="16"/>
                <w:szCs w:val="16"/>
                <w:lang w:val="en-ID"/>
              </w:rPr>
              <w:t>3.0157</w:t>
            </w:r>
          </w:p>
        </w:tc>
      </w:tr>
      <w:tr w:rsidR="009339AB" w:rsidRPr="009339AB" w14:paraId="0A2BE561" w14:textId="77777777" w:rsidTr="009339AB">
        <w:trPr>
          <w:trHeight w:val="315"/>
        </w:trPr>
        <w:tc>
          <w:tcPr>
            <w:tcW w:w="0" w:type="auto"/>
            <w:hideMark/>
          </w:tcPr>
          <w:p w14:paraId="2CAF3056" w14:textId="77777777" w:rsidR="009339AB" w:rsidRPr="009339AB" w:rsidRDefault="009339AB" w:rsidP="009339AB">
            <w:pPr>
              <w:rPr>
                <w:sz w:val="16"/>
                <w:szCs w:val="16"/>
                <w:lang w:val="en-ID"/>
              </w:rPr>
            </w:pPr>
            <w:r w:rsidRPr="009339AB">
              <w:rPr>
                <w:sz w:val="16"/>
                <w:szCs w:val="16"/>
                <w:lang w:val="en-ID"/>
              </w:rPr>
              <w:t>3</w:t>
            </w:r>
          </w:p>
        </w:tc>
        <w:tc>
          <w:tcPr>
            <w:tcW w:w="0" w:type="auto"/>
            <w:hideMark/>
          </w:tcPr>
          <w:p w14:paraId="57DE2A15" w14:textId="77777777" w:rsidR="009339AB" w:rsidRPr="009339AB" w:rsidRDefault="009339AB" w:rsidP="009339AB">
            <w:pPr>
              <w:rPr>
                <w:sz w:val="16"/>
                <w:szCs w:val="16"/>
                <w:lang w:val="en-ID"/>
              </w:rPr>
            </w:pPr>
            <w:r w:rsidRPr="009339AB">
              <w:rPr>
                <w:sz w:val="16"/>
                <w:szCs w:val="16"/>
                <w:lang w:val="en-ID"/>
              </w:rPr>
              <w:t xml:space="preserve">Industri </w:t>
            </w:r>
            <w:proofErr w:type="spellStart"/>
            <w:r w:rsidRPr="009339AB">
              <w:rPr>
                <w:sz w:val="16"/>
                <w:szCs w:val="16"/>
                <w:lang w:val="en-ID"/>
              </w:rPr>
              <w:t>sedang</w:t>
            </w:r>
            <w:proofErr w:type="spellEnd"/>
          </w:p>
        </w:tc>
        <w:tc>
          <w:tcPr>
            <w:tcW w:w="0" w:type="auto"/>
            <w:hideMark/>
          </w:tcPr>
          <w:p w14:paraId="0101557A" w14:textId="77777777" w:rsidR="009339AB" w:rsidRPr="009339AB" w:rsidRDefault="009339AB" w:rsidP="009339AB">
            <w:pPr>
              <w:rPr>
                <w:sz w:val="16"/>
                <w:szCs w:val="16"/>
                <w:lang w:val="en-ID"/>
              </w:rPr>
            </w:pPr>
            <w:r w:rsidRPr="009339AB">
              <w:rPr>
                <w:sz w:val="16"/>
                <w:szCs w:val="16"/>
                <w:lang w:val="en-ID"/>
              </w:rPr>
              <w:t>1.0223</w:t>
            </w:r>
          </w:p>
        </w:tc>
        <w:tc>
          <w:tcPr>
            <w:tcW w:w="0" w:type="auto"/>
            <w:hideMark/>
          </w:tcPr>
          <w:p w14:paraId="2B38E7BD" w14:textId="77777777" w:rsidR="009339AB" w:rsidRPr="009339AB" w:rsidRDefault="009339AB" w:rsidP="009339AB">
            <w:pPr>
              <w:rPr>
                <w:sz w:val="16"/>
                <w:szCs w:val="16"/>
                <w:lang w:val="en-ID"/>
              </w:rPr>
            </w:pPr>
            <w:r w:rsidRPr="009339AB">
              <w:rPr>
                <w:sz w:val="16"/>
                <w:szCs w:val="16"/>
                <w:lang w:val="en-ID"/>
              </w:rPr>
              <w:t>-0.4767</w:t>
            </w:r>
          </w:p>
        </w:tc>
        <w:tc>
          <w:tcPr>
            <w:tcW w:w="0" w:type="auto"/>
            <w:hideMark/>
          </w:tcPr>
          <w:p w14:paraId="411EFCE7" w14:textId="77777777" w:rsidR="009339AB" w:rsidRPr="009339AB" w:rsidRDefault="009339AB" w:rsidP="009339AB">
            <w:pPr>
              <w:rPr>
                <w:sz w:val="16"/>
                <w:szCs w:val="16"/>
                <w:lang w:val="en-ID"/>
              </w:rPr>
            </w:pPr>
            <w:r w:rsidRPr="009339AB">
              <w:rPr>
                <w:sz w:val="16"/>
                <w:szCs w:val="16"/>
                <w:lang w:val="en-ID"/>
              </w:rPr>
              <w:t>47.0278</w:t>
            </w:r>
          </w:p>
        </w:tc>
        <w:tc>
          <w:tcPr>
            <w:tcW w:w="0" w:type="auto"/>
            <w:hideMark/>
          </w:tcPr>
          <w:p w14:paraId="5CD8F495" w14:textId="77777777" w:rsidR="009339AB" w:rsidRPr="009339AB" w:rsidRDefault="009339AB" w:rsidP="009339AB">
            <w:pPr>
              <w:rPr>
                <w:sz w:val="16"/>
                <w:szCs w:val="16"/>
                <w:lang w:val="en-ID"/>
              </w:rPr>
            </w:pPr>
            <w:r w:rsidRPr="009339AB">
              <w:rPr>
                <w:sz w:val="16"/>
                <w:szCs w:val="16"/>
                <w:lang w:val="en-ID"/>
              </w:rPr>
              <w:t>22.7823</w:t>
            </w:r>
          </w:p>
        </w:tc>
      </w:tr>
      <w:tr w:rsidR="009339AB" w:rsidRPr="009339AB" w14:paraId="5A2FE1D5" w14:textId="77777777" w:rsidTr="009339AB">
        <w:trPr>
          <w:trHeight w:val="315"/>
        </w:trPr>
        <w:tc>
          <w:tcPr>
            <w:tcW w:w="0" w:type="auto"/>
            <w:hideMark/>
          </w:tcPr>
          <w:p w14:paraId="510B6745" w14:textId="77777777" w:rsidR="009339AB" w:rsidRPr="009339AB" w:rsidRDefault="009339AB" w:rsidP="009339AB">
            <w:pPr>
              <w:rPr>
                <w:sz w:val="16"/>
                <w:szCs w:val="16"/>
                <w:lang w:val="en-ID"/>
              </w:rPr>
            </w:pPr>
            <w:r w:rsidRPr="009339AB">
              <w:rPr>
                <w:sz w:val="16"/>
                <w:szCs w:val="16"/>
                <w:lang w:val="en-ID"/>
              </w:rPr>
              <w:t>4</w:t>
            </w:r>
          </w:p>
        </w:tc>
        <w:tc>
          <w:tcPr>
            <w:tcW w:w="0" w:type="auto"/>
            <w:hideMark/>
          </w:tcPr>
          <w:p w14:paraId="3D85A246" w14:textId="77777777" w:rsidR="009339AB" w:rsidRPr="009339AB" w:rsidRDefault="009339AB" w:rsidP="009339AB">
            <w:pPr>
              <w:rPr>
                <w:sz w:val="16"/>
                <w:szCs w:val="16"/>
                <w:lang w:val="en-ID"/>
              </w:rPr>
            </w:pPr>
            <w:r w:rsidRPr="009339AB">
              <w:rPr>
                <w:sz w:val="16"/>
                <w:szCs w:val="16"/>
                <w:lang w:val="en-ID"/>
              </w:rPr>
              <w:t>Istana negara</w:t>
            </w:r>
          </w:p>
        </w:tc>
        <w:tc>
          <w:tcPr>
            <w:tcW w:w="0" w:type="auto"/>
            <w:hideMark/>
          </w:tcPr>
          <w:p w14:paraId="4AAF39F6"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3F4F66BD"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6425285D"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008A7179"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7F20458C" w14:textId="77777777" w:rsidTr="009339AB">
        <w:trPr>
          <w:trHeight w:val="315"/>
        </w:trPr>
        <w:tc>
          <w:tcPr>
            <w:tcW w:w="0" w:type="auto"/>
            <w:hideMark/>
          </w:tcPr>
          <w:p w14:paraId="79F78F07" w14:textId="77777777" w:rsidR="009339AB" w:rsidRPr="009339AB" w:rsidRDefault="009339AB" w:rsidP="009339AB">
            <w:pPr>
              <w:rPr>
                <w:sz w:val="16"/>
                <w:szCs w:val="16"/>
                <w:lang w:val="en-ID"/>
              </w:rPr>
            </w:pPr>
            <w:r w:rsidRPr="009339AB">
              <w:rPr>
                <w:sz w:val="16"/>
                <w:szCs w:val="16"/>
                <w:lang w:val="en-ID"/>
              </w:rPr>
              <w:t>5</w:t>
            </w:r>
          </w:p>
        </w:tc>
        <w:tc>
          <w:tcPr>
            <w:tcW w:w="0" w:type="auto"/>
            <w:hideMark/>
          </w:tcPr>
          <w:p w14:paraId="2937055E" w14:textId="77777777" w:rsidR="009339AB" w:rsidRPr="009339AB" w:rsidRDefault="009339AB" w:rsidP="009339AB">
            <w:pPr>
              <w:rPr>
                <w:sz w:val="16"/>
                <w:szCs w:val="16"/>
                <w:lang w:val="en-ID"/>
              </w:rPr>
            </w:pPr>
            <w:r w:rsidRPr="009339AB">
              <w:rPr>
                <w:sz w:val="16"/>
                <w:szCs w:val="16"/>
                <w:lang w:val="en-ID"/>
              </w:rPr>
              <w:t xml:space="preserve">Kantor </w:t>
            </w:r>
            <w:proofErr w:type="spellStart"/>
            <w:r w:rsidRPr="009339AB">
              <w:rPr>
                <w:sz w:val="16"/>
                <w:szCs w:val="16"/>
                <w:lang w:val="en-ID"/>
              </w:rPr>
              <w:t>lembaga</w:t>
            </w:r>
            <w:proofErr w:type="spellEnd"/>
          </w:p>
        </w:tc>
        <w:tc>
          <w:tcPr>
            <w:tcW w:w="0" w:type="auto"/>
            <w:hideMark/>
          </w:tcPr>
          <w:p w14:paraId="3ED5AA82"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25FB2262"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2E62C552"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1E38ABB7"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50B2E98C" w14:textId="77777777" w:rsidTr="009339AB">
        <w:trPr>
          <w:trHeight w:val="315"/>
        </w:trPr>
        <w:tc>
          <w:tcPr>
            <w:tcW w:w="0" w:type="auto"/>
            <w:hideMark/>
          </w:tcPr>
          <w:p w14:paraId="1419034C" w14:textId="77777777" w:rsidR="009339AB" w:rsidRPr="009339AB" w:rsidRDefault="009339AB" w:rsidP="009339AB">
            <w:pPr>
              <w:rPr>
                <w:sz w:val="16"/>
                <w:szCs w:val="16"/>
                <w:lang w:val="en-ID"/>
              </w:rPr>
            </w:pPr>
            <w:r w:rsidRPr="009339AB">
              <w:rPr>
                <w:sz w:val="16"/>
                <w:szCs w:val="16"/>
                <w:lang w:val="en-ID"/>
              </w:rPr>
              <w:t>6</w:t>
            </w:r>
          </w:p>
        </w:tc>
        <w:tc>
          <w:tcPr>
            <w:tcW w:w="0" w:type="auto"/>
            <w:hideMark/>
          </w:tcPr>
          <w:p w14:paraId="1EA042C5" w14:textId="77777777" w:rsidR="009339AB" w:rsidRPr="009339AB" w:rsidRDefault="009339AB" w:rsidP="009339AB">
            <w:pPr>
              <w:rPr>
                <w:sz w:val="16"/>
                <w:szCs w:val="16"/>
                <w:lang w:val="en-ID"/>
              </w:rPr>
            </w:pPr>
            <w:r w:rsidRPr="009339AB">
              <w:rPr>
                <w:sz w:val="16"/>
                <w:szCs w:val="16"/>
                <w:lang w:val="en-ID"/>
              </w:rPr>
              <w:t>Mall dan hotel</w:t>
            </w:r>
          </w:p>
        </w:tc>
        <w:tc>
          <w:tcPr>
            <w:tcW w:w="0" w:type="auto"/>
            <w:hideMark/>
          </w:tcPr>
          <w:p w14:paraId="052E2FF9" w14:textId="77777777" w:rsidR="009339AB" w:rsidRPr="009339AB" w:rsidRDefault="009339AB" w:rsidP="009339AB">
            <w:pPr>
              <w:rPr>
                <w:sz w:val="16"/>
                <w:szCs w:val="16"/>
                <w:lang w:val="en-ID"/>
              </w:rPr>
            </w:pPr>
            <w:r w:rsidRPr="009339AB">
              <w:rPr>
                <w:sz w:val="16"/>
                <w:szCs w:val="16"/>
                <w:lang w:val="en-ID"/>
              </w:rPr>
              <w:t>1.0234</w:t>
            </w:r>
          </w:p>
        </w:tc>
        <w:tc>
          <w:tcPr>
            <w:tcW w:w="0" w:type="auto"/>
            <w:hideMark/>
          </w:tcPr>
          <w:p w14:paraId="57F323F8" w14:textId="77777777" w:rsidR="009339AB" w:rsidRPr="009339AB" w:rsidRDefault="009339AB" w:rsidP="009339AB">
            <w:pPr>
              <w:rPr>
                <w:sz w:val="16"/>
                <w:szCs w:val="16"/>
                <w:lang w:val="en-ID"/>
              </w:rPr>
            </w:pPr>
            <w:r w:rsidRPr="009339AB">
              <w:rPr>
                <w:sz w:val="16"/>
                <w:szCs w:val="16"/>
                <w:lang w:val="en-ID"/>
              </w:rPr>
              <w:t>-0.5073</w:t>
            </w:r>
          </w:p>
        </w:tc>
        <w:tc>
          <w:tcPr>
            <w:tcW w:w="0" w:type="auto"/>
            <w:hideMark/>
          </w:tcPr>
          <w:p w14:paraId="25B7C9FF" w14:textId="77777777" w:rsidR="009339AB" w:rsidRPr="009339AB" w:rsidRDefault="009339AB" w:rsidP="009339AB">
            <w:pPr>
              <w:rPr>
                <w:sz w:val="16"/>
                <w:szCs w:val="16"/>
                <w:lang w:val="en-ID"/>
              </w:rPr>
            </w:pPr>
            <w:r w:rsidRPr="009339AB">
              <w:rPr>
                <w:sz w:val="16"/>
                <w:szCs w:val="16"/>
                <w:lang w:val="en-ID"/>
              </w:rPr>
              <w:t>0.9426</w:t>
            </w:r>
          </w:p>
        </w:tc>
        <w:tc>
          <w:tcPr>
            <w:tcW w:w="0" w:type="auto"/>
            <w:hideMark/>
          </w:tcPr>
          <w:p w14:paraId="16CCFA81" w14:textId="77777777" w:rsidR="009339AB" w:rsidRPr="009339AB" w:rsidRDefault="009339AB" w:rsidP="009339AB">
            <w:pPr>
              <w:rPr>
                <w:sz w:val="16"/>
                <w:szCs w:val="16"/>
                <w:lang w:val="en-ID"/>
              </w:rPr>
            </w:pPr>
            <w:r w:rsidRPr="009339AB">
              <w:rPr>
                <w:sz w:val="16"/>
                <w:szCs w:val="16"/>
                <w:lang w:val="en-ID"/>
              </w:rPr>
              <w:t>0.4567</w:t>
            </w:r>
          </w:p>
        </w:tc>
      </w:tr>
      <w:tr w:rsidR="009339AB" w:rsidRPr="009339AB" w14:paraId="49EB0EEF" w14:textId="77777777" w:rsidTr="009339AB">
        <w:trPr>
          <w:trHeight w:val="315"/>
        </w:trPr>
        <w:tc>
          <w:tcPr>
            <w:tcW w:w="0" w:type="auto"/>
            <w:hideMark/>
          </w:tcPr>
          <w:p w14:paraId="7AB69305" w14:textId="77777777" w:rsidR="009339AB" w:rsidRPr="009339AB" w:rsidRDefault="009339AB" w:rsidP="009339AB">
            <w:pPr>
              <w:rPr>
                <w:sz w:val="16"/>
                <w:szCs w:val="16"/>
                <w:lang w:val="en-ID"/>
              </w:rPr>
            </w:pPr>
            <w:r w:rsidRPr="009339AB">
              <w:rPr>
                <w:sz w:val="16"/>
                <w:szCs w:val="16"/>
                <w:lang w:val="en-ID"/>
              </w:rPr>
              <w:t>7</w:t>
            </w:r>
          </w:p>
        </w:tc>
        <w:tc>
          <w:tcPr>
            <w:tcW w:w="0" w:type="auto"/>
            <w:hideMark/>
          </w:tcPr>
          <w:p w14:paraId="49332DFD" w14:textId="77777777" w:rsidR="009339AB" w:rsidRPr="009339AB" w:rsidRDefault="009339AB" w:rsidP="009339AB">
            <w:pPr>
              <w:rPr>
                <w:sz w:val="16"/>
                <w:szCs w:val="16"/>
                <w:lang w:val="en-ID"/>
              </w:rPr>
            </w:pPr>
            <w:proofErr w:type="spellStart"/>
            <w:r w:rsidRPr="009339AB">
              <w:rPr>
                <w:sz w:val="16"/>
                <w:szCs w:val="16"/>
                <w:lang w:val="en-ID"/>
              </w:rPr>
              <w:t>Pangkalan</w:t>
            </w:r>
            <w:proofErr w:type="spellEnd"/>
            <w:r w:rsidRPr="009339AB">
              <w:rPr>
                <w:sz w:val="16"/>
                <w:szCs w:val="16"/>
                <w:lang w:val="en-ID"/>
              </w:rPr>
              <w:t xml:space="preserve"> </w:t>
            </w:r>
            <w:proofErr w:type="spellStart"/>
            <w:r w:rsidRPr="009339AB">
              <w:rPr>
                <w:sz w:val="16"/>
                <w:szCs w:val="16"/>
                <w:lang w:val="en-ID"/>
              </w:rPr>
              <w:t>militer</w:t>
            </w:r>
            <w:proofErr w:type="spellEnd"/>
          </w:p>
        </w:tc>
        <w:tc>
          <w:tcPr>
            <w:tcW w:w="0" w:type="auto"/>
            <w:hideMark/>
          </w:tcPr>
          <w:p w14:paraId="4B781076" w14:textId="77777777" w:rsidR="009339AB" w:rsidRPr="009339AB" w:rsidRDefault="009339AB" w:rsidP="009339AB">
            <w:pPr>
              <w:rPr>
                <w:sz w:val="16"/>
                <w:szCs w:val="16"/>
                <w:lang w:val="en-ID"/>
              </w:rPr>
            </w:pPr>
            <w:r w:rsidRPr="009339AB">
              <w:rPr>
                <w:sz w:val="16"/>
                <w:szCs w:val="16"/>
                <w:lang w:val="en-ID"/>
              </w:rPr>
              <w:t>0.9996</w:t>
            </w:r>
          </w:p>
        </w:tc>
        <w:tc>
          <w:tcPr>
            <w:tcW w:w="0" w:type="auto"/>
            <w:hideMark/>
          </w:tcPr>
          <w:p w14:paraId="581C58A1" w14:textId="77777777" w:rsidR="009339AB" w:rsidRPr="009339AB" w:rsidRDefault="009339AB" w:rsidP="009339AB">
            <w:pPr>
              <w:rPr>
                <w:sz w:val="16"/>
                <w:szCs w:val="16"/>
                <w:lang w:val="en-ID"/>
              </w:rPr>
            </w:pPr>
            <w:r w:rsidRPr="009339AB">
              <w:rPr>
                <w:sz w:val="16"/>
                <w:szCs w:val="16"/>
                <w:lang w:val="en-ID"/>
              </w:rPr>
              <w:t>2.6556</w:t>
            </w:r>
          </w:p>
        </w:tc>
        <w:tc>
          <w:tcPr>
            <w:tcW w:w="0" w:type="auto"/>
            <w:hideMark/>
          </w:tcPr>
          <w:p w14:paraId="5281098E" w14:textId="77777777" w:rsidR="009339AB" w:rsidRPr="009339AB" w:rsidRDefault="009339AB" w:rsidP="009339AB">
            <w:pPr>
              <w:rPr>
                <w:sz w:val="16"/>
                <w:szCs w:val="16"/>
                <w:lang w:val="en-ID"/>
              </w:rPr>
            </w:pPr>
            <w:r w:rsidRPr="009339AB">
              <w:rPr>
                <w:sz w:val="16"/>
                <w:szCs w:val="16"/>
                <w:lang w:val="en-ID"/>
              </w:rPr>
              <w:t>2.0285</w:t>
            </w:r>
          </w:p>
        </w:tc>
        <w:tc>
          <w:tcPr>
            <w:tcW w:w="0" w:type="auto"/>
            <w:hideMark/>
          </w:tcPr>
          <w:p w14:paraId="3B586A19" w14:textId="77777777" w:rsidR="009339AB" w:rsidRPr="009339AB" w:rsidRDefault="009339AB" w:rsidP="009339AB">
            <w:pPr>
              <w:rPr>
                <w:sz w:val="16"/>
                <w:szCs w:val="16"/>
                <w:lang w:val="en-ID"/>
              </w:rPr>
            </w:pPr>
            <w:r w:rsidRPr="009339AB">
              <w:rPr>
                <w:sz w:val="16"/>
                <w:szCs w:val="16"/>
                <w:lang w:val="en-ID"/>
              </w:rPr>
              <w:t>0.9803</w:t>
            </w:r>
          </w:p>
        </w:tc>
      </w:tr>
      <w:tr w:rsidR="009339AB" w:rsidRPr="009339AB" w14:paraId="4FBC2325" w14:textId="77777777" w:rsidTr="009339AB">
        <w:trPr>
          <w:trHeight w:val="315"/>
        </w:trPr>
        <w:tc>
          <w:tcPr>
            <w:tcW w:w="0" w:type="auto"/>
            <w:hideMark/>
          </w:tcPr>
          <w:p w14:paraId="59A8B619" w14:textId="77777777" w:rsidR="009339AB" w:rsidRPr="009339AB" w:rsidRDefault="009339AB" w:rsidP="009339AB">
            <w:pPr>
              <w:rPr>
                <w:sz w:val="16"/>
                <w:szCs w:val="16"/>
                <w:lang w:val="en-ID"/>
              </w:rPr>
            </w:pPr>
            <w:r w:rsidRPr="009339AB">
              <w:rPr>
                <w:sz w:val="16"/>
                <w:szCs w:val="16"/>
                <w:lang w:val="en-ID"/>
              </w:rPr>
              <w:t>8</w:t>
            </w:r>
          </w:p>
        </w:tc>
        <w:tc>
          <w:tcPr>
            <w:tcW w:w="0" w:type="auto"/>
            <w:hideMark/>
          </w:tcPr>
          <w:p w14:paraId="385EBDAA" w14:textId="77777777" w:rsidR="009339AB" w:rsidRPr="009339AB" w:rsidRDefault="009339AB" w:rsidP="009339AB">
            <w:pPr>
              <w:rPr>
                <w:sz w:val="16"/>
                <w:szCs w:val="16"/>
                <w:lang w:val="en-ID"/>
              </w:rPr>
            </w:pPr>
            <w:proofErr w:type="spellStart"/>
            <w:r w:rsidRPr="009339AB">
              <w:rPr>
                <w:sz w:val="16"/>
                <w:szCs w:val="16"/>
                <w:lang w:val="en-ID"/>
              </w:rPr>
              <w:t>Penerangan</w:t>
            </w:r>
            <w:proofErr w:type="spellEnd"/>
            <w:r w:rsidRPr="009339AB">
              <w:rPr>
                <w:sz w:val="16"/>
                <w:szCs w:val="16"/>
                <w:lang w:val="en-ID"/>
              </w:rPr>
              <w:t xml:space="preserve"> </w:t>
            </w:r>
            <w:proofErr w:type="spellStart"/>
            <w:r w:rsidRPr="009339AB">
              <w:rPr>
                <w:sz w:val="16"/>
                <w:szCs w:val="16"/>
                <w:lang w:val="en-ID"/>
              </w:rPr>
              <w:t>jalan</w:t>
            </w:r>
            <w:proofErr w:type="spellEnd"/>
          </w:p>
        </w:tc>
        <w:tc>
          <w:tcPr>
            <w:tcW w:w="0" w:type="auto"/>
            <w:hideMark/>
          </w:tcPr>
          <w:p w14:paraId="259F01C5" w14:textId="77777777" w:rsidR="009339AB" w:rsidRPr="009339AB" w:rsidRDefault="009339AB" w:rsidP="009339AB">
            <w:pPr>
              <w:rPr>
                <w:sz w:val="16"/>
                <w:szCs w:val="16"/>
                <w:lang w:val="en-ID"/>
              </w:rPr>
            </w:pPr>
            <w:r w:rsidRPr="009339AB">
              <w:rPr>
                <w:sz w:val="16"/>
                <w:szCs w:val="16"/>
                <w:lang w:val="en-ID"/>
              </w:rPr>
              <w:t>0.9699</w:t>
            </w:r>
          </w:p>
        </w:tc>
        <w:tc>
          <w:tcPr>
            <w:tcW w:w="0" w:type="auto"/>
            <w:hideMark/>
          </w:tcPr>
          <w:p w14:paraId="6013A254" w14:textId="77777777" w:rsidR="009339AB" w:rsidRPr="009339AB" w:rsidRDefault="009339AB" w:rsidP="009339AB">
            <w:pPr>
              <w:rPr>
                <w:sz w:val="16"/>
                <w:szCs w:val="16"/>
                <w:lang w:val="en-ID"/>
              </w:rPr>
            </w:pPr>
            <w:r w:rsidRPr="009339AB">
              <w:rPr>
                <w:sz w:val="16"/>
                <w:szCs w:val="16"/>
                <w:lang w:val="en-ID"/>
              </w:rPr>
              <w:t>12.0525</w:t>
            </w:r>
          </w:p>
        </w:tc>
        <w:tc>
          <w:tcPr>
            <w:tcW w:w="0" w:type="auto"/>
            <w:hideMark/>
          </w:tcPr>
          <w:p w14:paraId="6C476075" w14:textId="77777777" w:rsidR="009339AB" w:rsidRPr="009339AB" w:rsidRDefault="009339AB" w:rsidP="009339AB">
            <w:pPr>
              <w:rPr>
                <w:sz w:val="16"/>
                <w:szCs w:val="16"/>
                <w:lang w:val="en-ID"/>
              </w:rPr>
            </w:pPr>
            <w:r w:rsidRPr="009339AB">
              <w:rPr>
                <w:sz w:val="16"/>
                <w:szCs w:val="16"/>
                <w:lang w:val="en-ID"/>
              </w:rPr>
              <w:t>1.6932</w:t>
            </w:r>
          </w:p>
        </w:tc>
        <w:tc>
          <w:tcPr>
            <w:tcW w:w="0" w:type="auto"/>
            <w:hideMark/>
          </w:tcPr>
          <w:p w14:paraId="094C5095" w14:textId="77777777" w:rsidR="009339AB" w:rsidRPr="009339AB" w:rsidRDefault="009339AB" w:rsidP="009339AB">
            <w:pPr>
              <w:rPr>
                <w:sz w:val="16"/>
                <w:szCs w:val="16"/>
                <w:lang w:val="en-ID"/>
              </w:rPr>
            </w:pPr>
            <w:r w:rsidRPr="009339AB">
              <w:rPr>
                <w:sz w:val="16"/>
                <w:szCs w:val="16"/>
                <w:lang w:val="en-ID"/>
              </w:rPr>
              <w:t>0.8203</w:t>
            </w:r>
          </w:p>
        </w:tc>
      </w:tr>
      <w:tr w:rsidR="009339AB" w:rsidRPr="009339AB" w14:paraId="3E35CFA6" w14:textId="77777777" w:rsidTr="009339AB">
        <w:trPr>
          <w:trHeight w:val="315"/>
        </w:trPr>
        <w:tc>
          <w:tcPr>
            <w:tcW w:w="0" w:type="auto"/>
            <w:hideMark/>
          </w:tcPr>
          <w:p w14:paraId="7F9D1310" w14:textId="77777777" w:rsidR="009339AB" w:rsidRPr="009339AB" w:rsidRDefault="009339AB" w:rsidP="009339AB">
            <w:pPr>
              <w:rPr>
                <w:sz w:val="16"/>
                <w:szCs w:val="16"/>
                <w:lang w:val="en-ID"/>
              </w:rPr>
            </w:pPr>
            <w:r w:rsidRPr="009339AB">
              <w:rPr>
                <w:sz w:val="16"/>
                <w:szCs w:val="16"/>
                <w:lang w:val="en-ID"/>
              </w:rPr>
              <w:t>9</w:t>
            </w:r>
          </w:p>
        </w:tc>
        <w:tc>
          <w:tcPr>
            <w:tcW w:w="0" w:type="auto"/>
            <w:hideMark/>
          </w:tcPr>
          <w:p w14:paraId="47F137BC" w14:textId="77777777" w:rsidR="009339AB" w:rsidRPr="009339AB" w:rsidRDefault="009339AB" w:rsidP="009339AB">
            <w:pPr>
              <w:rPr>
                <w:sz w:val="16"/>
                <w:szCs w:val="16"/>
                <w:lang w:val="en-ID"/>
              </w:rPr>
            </w:pPr>
            <w:r w:rsidRPr="009339AB">
              <w:rPr>
                <w:sz w:val="16"/>
                <w:szCs w:val="16"/>
                <w:lang w:val="en-ID"/>
              </w:rPr>
              <w:t>Pusat server data</w:t>
            </w:r>
          </w:p>
        </w:tc>
        <w:tc>
          <w:tcPr>
            <w:tcW w:w="0" w:type="auto"/>
            <w:hideMark/>
          </w:tcPr>
          <w:p w14:paraId="0BF408EF"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2C075FF0" w14:textId="77777777" w:rsidR="009339AB" w:rsidRPr="009339AB" w:rsidRDefault="009339AB" w:rsidP="009339AB">
            <w:pPr>
              <w:rPr>
                <w:sz w:val="16"/>
                <w:szCs w:val="16"/>
                <w:lang w:val="en-ID"/>
              </w:rPr>
            </w:pPr>
            <w:r w:rsidRPr="009339AB">
              <w:rPr>
                <w:sz w:val="16"/>
                <w:szCs w:val="16"/>
                <w:lang w:val="en-ID"/>
              </w:rPr>
              <w:t>2.6542</w:t>
            </w:r>
          </w:p>
        </w:tc>
        <w:tc>
          <w:tcPr>
            <w:tcW w:w="0" w:type="auto"/>
            <w:hideMark/>
          </w:tcPr>
          <w:p w14:paraId="31F84CFC" w14:textId="77777777" w:rsidR="009339AB" w:rsidRPr="009339AB" w:rsidRDefault="009339AB" w:rsidP="009339AB">
            <w:pPr>
              <w:rPr>
                <w:sz w:val="16"/>
                <w:szCs w:val="16"/>
                <w:lang w:val="en-ID"/>
              </w:rPr>
            </w:pPr>
            <w:r w:rsidRPr="009339AB">
              <w:rPr>
                <w:sz w:val="16"/>
                <w:szCs w:val="16"/>
                <w:lang w:val="en-ID"/>
              </w:rPr>
              <w:t>0.0225</w:t>
            </w:r>
          </w:p>
        </w:tc>
        <w:tc>
          <w:tcPr>
            <w:tcW w:w="0" w:type="auto"/>
            <w:hideMark/>
          </w:tcPr>
          <w:p w14:paraId="1DAE2E60" w14:textId="77777777" w:rsidR="009339AB" w:rsidRPr="009339AB" w:rsidRDefault="009339AB" w:rsidP="009339AB">
            <w:pPr>
              <w:rPr>
                <w:sz w:val="16"/>
                <w:szCs w:val="16"/>
                <w:lang w:val="en-ID"/>
              </w:rPr>
            </w:pPr>
            <w:r w:rsidRPr="009339AB">
              <w:rPr>
                <w:sz w:val="16"/>
                <w:szCs w:val="16"/>
                <w:lang w:val="en-ID"/>
              </w:rPr>
              <w:t>0.0109</w:t>
            </w:r>
          </w:p>
        </w:tc>
      </w:tr>
      <w:tr w:rsidR="009339AB" w:rsidRPr="009339AB" w14:paraId="0C1B6F69" w14:textId="77777777" w:rsidTr="009339AB">
        <w:trPr>
          <w:trHeight w:val="315"/>
        </w:trPr>
        <w:tc>
          <w:tcPr>
            <w:tcW w:w="0" w:type="auto"/>
            <w:hideMark/>
          </w:tcPr>
          <w:p w14:paraId="316BE4AE" w14:textId="77777777" w:rsidR="009339AB" w:rsidRPr="009339AB" w:rsidRDefault="009339AB" w:rsidP="009339AB">
            <w:pPr>
              <w:rPr>
                <w:sz w:val="16"/>
                <w:szCs w:val="16"/>
                <w:lang w:val="en-ID"/>
              </w:rPr>
            </w:pPr>
            <w:r w:rsidRPr="009339AB">
              <w:rPr>
                <w:sz w:val="16"/>
                <w:szCs w:val="16"/>
                <w:lang w:val="en-ID"/>
              </w:rPr>
              <w:t>10</w:t>
            </w:r>
          </w:p>
        </w:tc>
        <w:tc>
          <w:tcPr>
            <w:tcW w:w="0" w:type="auto"/>
            <w:hideMark/>
          </w:tcPr>
          <w:p w14:paraId="1330A4BB" w14:textId="77777777" w:rsidR="009339AB" w:rsidRPr="009339AB" w:rsidRDefault="009339AB" w:rsidP="009339AB">
            <w:pPr>
              <w:rPr>
                <w:sz w:val="16"/>
                <w:szCs w:val="16"/>
                <w:lang w:val="en-ID"/>
              </w:rPr>
            </w:pPr>
            <w:proofErr w:type="spellStart"/>
            <w:r w:rsidRPr="009339AB">
              <w:rPr>
                <w:sz w:val="16"/>
                <w:szCs w:val="16"/>
                <w:lang w:val="en-ID"/>
              </w:rPr>
              <w:t>Restoran</w:t>
            </w:r>
            <w:proofErr w:type="spellEnd"/>
            <w:r w:rsidRPr="009339AB">
              <w:rPr>
                <w:sz w:val="16"/>
                <w:szCs w:val="16"/>
                <w:lang w:val="en-ID"/>
              </w:rPr>
              <w:t>-toko</w:t>
            </w:r>
          </w:p>
        </w:tc>
        <w:tc>
          <w:tcPr>
            <w:tcW w:w="0" w:type="auto"/>
            <w:hideMark/>
          </w:tcPr>
          <w:p w14:paraId="4C2C5247" w14:textId="77777777" w:rsidR="009339AB" w:rsidRPr="009339AB" w:rsidRDefault="009339AB" w:rsidP="009339AB">
            <w:pPr>
              <w:rPr>
                <w:sz w:val="16"/>
                <w:szCs w:val="16"/>
                <w:lang w:val="en-ID"/>
              </w:rPr>
            </w:pPr>
            <w:r w:rsidRPr="009339AB">
              <w:rPr>
                <w:sz w:val="16"/>
                <w:szCs w:val="16"/>
                <w:lang w:val="en-ID"/>
              </w:rPr>
              <w:t>1.0233</w:t>
            </w:r>
          </w:p>
        </w:tc>
        <w:tc>
          <w:tcPr>
            <w:tcW w:w="0" w:type="auto"/>
            <w:hideMark/>
          </w:tcPr>
          <w:p w14:paraId="5B5D5E69" w14:textId="77777777" w:rsidR="009339AB" w:rsidRPr="009339AB" w:rsidRDefault="009339AB" w:rsidP="009339AB">
            <w:pPr>
              <w:rPr>
                <w:sz w:val="16"/>
                <w:szCs w:val="16"/>
                <w:lang w:val="en-ID"/>
              </w:rPr>
            </w:pPr>
            <w:r w:rsidRPr="009339AB">
              <w:rPr>
                <w:sz w:val="16"/>
                <w:szCs w:val="16"/>
                <w:lang w:val="en-ID"/>
              </w:rPr>
              <w:t>-0.5048</w:t>
            </w:r>
          </w:p>
        </w:tc>
        <w:tc>
          <w:tcPr>
            <w:tcW w:w="0" w:type="auto"/>
            <w:hideMark/>
          </w:tcPr>
          <w:p w14:paraId="27FBBC36" w14:textId="77777777" w:rsidR="009339AB" w:rsidRPr="009339AB" w:rsidRDefault="009339AB" w:rsidP="009339AB">
            <w:pPr>
              <w:rPr>
                <w:sz w:val="16"/>
                <w:szCs w:val="16"/>
                <w:lang w:val="en-ID"/>
              </w:rPr>
            </w:pPr>
            <w:r w:rsidRPr="009339AB">
              <w:rPr>
                <w:sz w:val="16"/>
                <w:szCs w:val="16"/>
                <w:lang w:val="en-ID"/>
              </w:rPr>
              <w:t>4.7123</w:t>
            </w:r>
          </w:p>
        </w:tc>
        <w:tc>
          <w:tcPr>
            <w:tcW w:w="0" w:type="auto"/>
            <w:hideMark/>
          </w:tcPr>
          <w:p w14:paraId="7F7023D4" w14:textId="77777777" w:rsidR="009339AB" w:rsidRPr="009339AB" w:rsidRDefault="009339AB" w:rsidP="009339AB">
            <w:pPr>
              <w:rPr>
                <w:sz w:val="16"/>
                <w:szCs w:val="16"/>
                <w:lang w:val="en-ID"/>
              </w:rPr>
            </w:pPr>
            <w:r w:rsidRPr="009339AB">
              <w:rPr>
                <w:sz w:val="16"/>
                <w:szCs w:val="16"/>
                <w:lang w:val="en-ID"/>
              </w:rPr>
              <w:t>2.2828</w:t>
            </w:r>
          </w:p>
        </w:tc>
      </w:tr>
      <w:tr w:rsidR="009339AB" w:rsidRPr="009339AB" w14:paraId="440E2426" w14:textId="77777777" w:rsidTr="009339AB">
        <w:trPr>
          <w:trHeight w:val="315"/>
        </w:trPr>
        <w:tc>
          <w:tcPr>
            <w:tcW w:w="0" w:type="auto"/>
            <w:hideMark/>
          </w:tcPr>
          <w:p w14:paraId="138DB822" w14:textId="77777777" w:rsidR="009339AB" w:rsidRPr="009339AB" w:rsidRDefault="009339AB" w:rsidP="009339AB">
            <w:pPr>
              <w:rPr>
                <w:sz w:val="16"/>
                <w:szCs w:val="16"/>
                <w:lang w:val="en-ID"/>
              </w:rPr>
            </w:pPr>
            <w:r w:rsidRPr="009339AB">
              <w:rPr>
                <w:sz w:val="16"/>
                <w:szCs w:val="16"/>
                <w:lang w:val="en-ID"/>
              </w:rPr>
              <w:t>11</w:t>
            </w:r>
          </w:p>
        </w:tc>
        <w:tc>
          <w:tcPr>
            <w:tcW w:w="0" w:type="auto"/>
            <w:hideMark/>
          </w:tcPr>
          <w:p w14:paraId="3EDDB18A" w14:textId="77777777" w:rsidR="009339AB" w:rsidRPr="009339AB" w:rsidRDefault="009339AB" w:rsidP="009339AB">
            <w:pPr>
              <w:rPr>
                <w:sz w:val="16"/>
                <w:szCs w:val="16"/>
                <w:lang w:val="en-ID"/>
              </w:rPr>
            </w:pPr>
            <w:r w:rsidRPr="009339AB">
              <w:rPr>
                <w:sz w:val="16"/>
                <w:szCs w:val="16"/>
                <w:lang w:val="en-ID"/>
              </w:rPr>
              <w:t>RT 1</w:t>
            </w:r>
          </w:p>
        </w:tc>
        <w:tc>
          <w:tcPr>
            <w:tcW w:w="0" w:type="auto"/>
            <w:hideMark/>
          </w:tcPr>
          <w:p w14:paraId="59F0D605" w14:textId="77777777" w:rsidR="009339AB" w:rsidRPr="009339AB" w:rsidRDefault="009339AB" w:rsidP="009339AB">
            <w:pPr>
              <w:rPr>
                <w:sz w:val="16"/>
                <w:szCs w:val="16"/>
                <w:lang w:val="en-ID"/>
              </w:rPr>
            </w:pPr>
            <w:r w:rsidRPr="009339AB">
              <w:rPr>
                <w:sz w:val="16"/>
                <w:szCs w:val="16"/>
                <w:lang w:val="en-ID"/>
              </w:rPr>
              <w:t>1.0567</w:t>
            </w:r>
          </w:p>
        </w:tc>
        <w:tc>
          <w:tcPr>
            <w:tcW w:w="0" w:type="auto"/>
            <w:hideMark/>
          </w:tcPr>
          <w:p w14:paraId="074F6452" w14:textId="77777777" w:rsidR="009339AB" w:rsidRPr="009339AB" w:rsidRDefault="009339AB" w:rsidP="009339AB">
            <w:pPr>
              <w:rPr>
                <w:sz w:val="16"/>
                <w:szCs w:val="16"/>
                <w:lang w:val="en-ID"/>
              </w:rPr>
            </w:pPr>
            <w:r w:rsidRPr="009339AB">
              <w:rPr>
                <w:sz w:val="16"/>
                <w:szCs w:val="16"/>
                <w:lang w:val="en-ID"/>
              </w:rPr>
              <w:t>3.5721</w:t>
            </w:r>
          </w:p>
        </w:tc>
        <w:tc>
          <w:tcPr>
            <w:tcW w:w="0" w:type="auto"/>
            <w:hideMark/>
          </w:tcPr>
          <w:p w14:paraId="0BC863DA" w14:textId="77777777" w:rsidR="009339AB" w:rsidRPr="009339AB" w:rsidRDefault="009339AB" w:rsidP="009339AB">
            <w:pPr>
              <w:rPr>
                <w:sz w:val="16"/>
                <w:szCs w:val="16"/>
                <w:lang w:val="en-ID"/>
              </w:rPr>
            </w:pPr>
            <w:r w:rsidRPr="009339AB">
              <w:rPr>
                <w:sz w:val="16"/>
                <w:szCs w:val="16"/>
                <w:lang w:val="en-ID"/>
              </w:rPr>
              <w:t>1.2025</w:t>
            </w:r>
          </w:p>
        </w:tc>
        <w:tc>
          <w:tcPr>
            <w:tcW w:w="0" w:type="auto"/>
            <w:hideMark/>
          </w:tcPr>
          <w:p w14:paraId="21AB4F4E" w14:textId="77777777" w:rsidR="009339AB" w:rsidRPr="009339AB" w:rsidRDefault="009339AB" w:rsidP="009339AB">
            <w:pPr>
              <w:rPr>
                <w:sz w:val="16"/>
                <w:szCs w:val="16"/>
                <w:lang w:val="en-ID"/>
              </w:rPr>
            </w:pPr>
            <w:r w:rsidRPr="009339AB">
              <w:rPr>
                <w:sz w:val="16"/>
                <w:szCs w:val="16"/>
                <w:lang w:val="en-ID"/>
              </w:rPr>
              <w:t>0.5824</w:t>
            </w:r>
          </w:p>
        </w:tc>
      </w:tr>
      <w:tr w:rsidR="009339AB" w:rsidRPr="009339AB" w14:paraId="3AF5A05A" w14:textId="77777777" w:rsidTr="009339AB">
        <w:trPr>
          <w:trHeight w:val="315"/>
        </w:trPr>
        <w:tc>
          <w:tcPr>
            <w:tcW w:w="0" w:type="auto"/>
            <w:hideMark/>
          </w:tcPr>
          <w:p w14:paraId="6D8DA436" w14:textId="77777777" w:rsidR="009339AB" w:rsidRPr="009339AB" w:rsidRDefault="009339AB" w:rsidP="009339AB">
            <w:pPr>
              <w:rPr>
                <w:sz w:val="16"/>
                <w:szCs w:val="16"/>
                <w:lang w:val="en-ID"/>
              </w:rPr>
            </w:pPr>
            <w:r w:rsidRPr="009339AB">
              <w:rPr>
                <w:sz w:val="16"/>
                <w:szCs w:val="16"/>
                <w:lang w:val="en-ID"/>
              </w:rPr>
              <w:t>12</w:t>
            </w:r>
          </w:p>
        </w:tc>
        <w:tc>
          <w:tcPr>
            <w:tcW w:w="0" w:type="auto"/>
            <w:hideMark/>
          </w:tcPr>
          <w:p w14:paraId="6DE1A6B9" w14:textId="77777777" w:rsidR="009339AB" w:rsidRPr="009339AB" w:rsidRDefault="009339AB" w:rsidP="009339AB">
            <w:pPr>
              <w:rPr>
                <w:sz w:val="16"/>
                <w:szCs w:val="16"/>
                <w:lang w:val="en-ID"/>
              </w:rPr>
            </w:pPr>
            <w:r w:rsidRPr="009339AB">
              <w:rPr>
                <w:sz w:val="16"/>
                <w:szCs w:val="16"/>
                <w:lang w:val="en-ID"/>
              </w:rPr>
              <w:t>RT 2</w:t>
            </w:r>
          </w:p>
        </w:tc>
        <w:tc>
          <w:tcPr>
            <w:tcW w:w="0" w:type="auto"/>
            <w:hideMark/>
          </w:tcPr>
          <w:p w14:paraId="04C5F1D5" w14:textId="77777777" w:rsidR="009339AB" w:rsidRPr="009339AB" w:rsidRDefault="009339AB" w:rsidP="009339AB">
            <w:pPr>
              <w:rPr>
                <w:sz w:val="16"/>
                <w:szCs w:val="16"/>
                <w:lang w:val="en-ID"/>
              </w:rPr>
            </w:pPr>
            <w:r w:rsidRPr="009339AB">
              <w:rPr>
                <w:sz w:val="16"/>
                <w:szCs w:val="16"/>
                <w:lang w:val="en-ID"/>
              </w:rPr>
              <w:t>0.9867</w:t>
            </w:r>
          </w:p>
        </w:tc>
        <w:tc>
          <w:tcPr>
            <w:tcW w:w="0" w:type="auto"/>
            <w:hideMark/>
          </w:tcPr>
          <w:p w14:paraId="38DB3E23" w14:textId="77777777" w:rsidR="009339AB" w:rsidRPr="009339AB" w:rsidRDefault="009339AB" w:rsidP="009339AB">
            <w:pPr>
              <w:rPr>
                <w:sz w:val="16"/>
                <w:szCs w:val="16"/>
                <w:lang w:val="en-ID"/>
              </w:rPr>
            </w:pPr>
            <w:r w:rsidRPr="009339AB">
              <w:rPr>
                <w:sz w:val="16"/>
                <w:szCs w:val="16"/>
                <w:lang w:val="en-ID"/>
              </w:rPr>
              <w:t>5.2545</w:t>
            </w:r>
          </w:p>
        </w:tc>
        <w:tc>
          <w:tcPr>
            <w:tcW w:w="0" w:type="auto"/>
            <w:hideMark/>
          </w:tcPr>
          <w:p w14:paraId="4DEBA2AD" w14:textId="77777777" w:rsidR="009339AB" w:rsidRPr="009339AB" w:rsidRDefault="009339AB" w:rsidP="009339AB">
            <w:pPr>
              <w:rPr>
                <w:sz w:val="16"/>
                <w:szCs w:val="16"/>
                <w:lang w:val="en-ID"/>
              </w:rPr>
            </w:pPr>
            <w:r w:rsidRPr="009339AB">
              <w:rPr>
                <w:sz w:val="16"/>
                <w:szCs w:val="16"/>
                <w:lang w:val="en-ID"/>
              </w:rPr>
              <w:t>2.097</w:t>
            </w:r>
          </w:p>
        </w:tc>
        <w:tc>
          <w:tcPr>
            <w:tcW w:w="0" w:type="auto"/>
            <w:hideMark/>
          </w:tcPr>
          <w:p w14:paraId="63CC9825" w14:textId="77777777" w:rsidR="009339AB" w:rsidRPr="009339AB" w:rsidRDefault="009339AB" w:rsidP="009339AB">
            <w:pPr>
              <w:rPr>
                <w:sz w:val="16"/>
                <w:szCs w:val="16"/>
                <w:lang w:val="en-ID"/>
              </w:rPr>
            </w:pPr>
            <w:r w:rsidRPr="009339AB">
              <w:rPr>
                <w:sz w:val="16"/>
                <w:szCs w:val="16"/>
                <w:lang w:val="en-ID"/>
              </w:rPr>
              <w:t>1.0185</w:t>
            </w:r>
          </w:p>
        </w:tc>
      </w:tr>
      <w:tr w:rsidR="009339AB" w:rsidRPr="009339AB" w14:paraId="3A63ACE6" w14:textId="77777777" w:rsidTr="009339AB">
        <w:trPr>
          <w:trHeight w:val="315"/>
        </w:trPr>
        <w:tc>
          <w:tcPr>
            <w:tcW w:w="0" w:type="auto"/>
            <w:hideMark/>
          </w:tcPr>
          <w:p w14:paraId="7C157F86" w14:textId="77777777" w:rsidR="009339AB" w:rsidRPr="009339AB" w:rsidRDefault="009339AB" w:rsidP="009339AB">
            <w:pPr>
              <w:rPr>
                <w:sz w:val="16"/>
                <w:szCs w:val="16"/>
                <w:lang w:val="en-ID"/>
              </w:rPr>
            </w:pPr>
            <w:r w:rsidRPr="009339AB">
              <w:rPr>
                <w:sz w:val="16"/>
                <w:szCs w:val="16"/>
                <w:lang w:val="en-ID"/>
              </w:rPr>
              <w:t>13</w:t>
            </w:r>
          </w:p>
        </w:tc>
        <w:tc>
          <w:tcPr>
            <w:tcW w:w="0" w:type="auto"/>
            <w:hideMark/>
          </w:tcPr>
          <w:p w14:paraId="5FCA27EC" w14:textId="77777777" w:rsidR="009339AB" w:rsidRPr="009339AB" w:rsidRDefault="009339AB" w:rsidP="009339AB">
            <w:pPr>
              <w:rPr>
                <w:sz w:val="16"/>
                <w:szCs w:val="16"/>
                <w:lang w:val="en-ID"/>
              </w:rPr>
            </w:pPr>
            <w:r w:rsidRPr="009339AB">
              <w:rPr>
                <w:sz w:val="16"/>
                <w:szCs w:val="16"/>
                <w:lang w:val="en-ID"/>
              </w:rPr>
              <w:t>RT 3</w:t>
            </w:r>
          </w:p>
        </w:tc>
        <w:tc>
          <w:tcPr>
            <w:tcW w:w="0" w:type="auto"/>
            <w:hideMark/>
          </w:tcPr>
          <w:p w14:paraId="696A6678" w14:textId="77777777" w:rsidR="009339AB" w:rsidRPr="009339AB" w:rsidRDefault="009339AB" w:rsidP="009339AB">
            <w:pPr>
              <w:rPr>
                <w:sz w:val="16"/>
                <w:szCs w:val="16"/>
                <w:lang w:val="en-ID"/>
              </w:rPr>
            </w:pPr>
            <w:r w:rsidRPr="009339AB">
              <w:rPr>
                <w:sz w:val="16"/>
                <w:szCs w:val="16"/>
                <w:lang w:val="en-ID"/>
              </w:rPr>
              <w:t>1.0265</w:t>
            </w:r>
          </w:p>
        </w:tc>
        <w:tc>
          <w:tcPr>
            <w:tcW w:w="0" w:type="auto"/>
            <w:hideMark/>
          </w:tcPr>
          <w:p w14:paraId="31E9EC5A" w14:textId="77777777" w:rsidR="009339AB" w:rsidRPr="009339AB" w:rsidRDefault="009339AB" w:rsidP="009339AB">
            <w:pPr>
              <w:rPr>
                <w:sz w:val="16"/>
                <w:szCs w:val="16"/>
                <w:lang w:val="en-ID"/>
              </w:rPr>
            </w:pPr>
            <w:r w:rsidRPr="009339AB">
              <w:rPr>
                <w:sz w:val="16"/>
                <w:szCs w:val="16"/>
                <w:lang w:val="en-ID"/>
              </w:rPr>
              <w:t>17.7424</w:t>
            </w:r>
          </w:p>
        </w:tc>
        <w:tc>
          <w:tcPr>
            <w:tcW w:w="0" w:type="auto"/>
            <w:hideMark/>
          </w:tcPr>
          <w:p w14:paraId="761CFB9A" w14:textId="77777777" w:rsidR="009339AB" w:rsidRPr="009339AB" w:rsidRDefault="009339AB" w:rsidP="009339AB">
            <w:pPr>
              <w:rPr>
                <w:sz w:val="16"/>
                <w:szCs w:val="16"/>
                <w:lang w:val="en-ID"/>
              </w:rPr>
            </w:pPr>
            <w:r w:rsidRPr="009339AB">
              <w:rPr>
                <w:sz w:val="16"/>
                <w:szCs w:val="16"/>
                <w:lang w:val="en-ID"/>
              </w:rPr>
              <w:t>0.9646</w:t>
            </w:r>
          </w:p>
        </w:tc>
        <w:tc>
          <w:tcPr>
            <w:tcW w:w="0" w:type="auto"/>
            <w:hideMark/>
          </w:tcPr>
          <w:p w14:paraId="50ED4B04" w14:textId="77777777" w:rsidR="009339AB" w:rsidRPr="009339AB" w:rsidRDefault="009339AB" w:rsidP="009339AB">
            <w:pPr>
              <w:rPr>
                <w:sz w:val="16"/>
                <w:szCs w:val="16"/>
                <w:lang w:val="en-ID"/>
              </w:rPr>
            </w:pPr>
            <w:r w:rsidRPr="009339AB">
              <w:rPr>
                <w:sz w:val="16"/>
                <w:szCs w:val="16"/>
                <w:lang w:val="en-ID"/>
              </w:rPr>
              <w:t>4.669</w:t>
            </w:r>
          </w:p>
        </w:tc>
      </w:tr>
      <w:tr w:rsidR="009339AB" w:rsidRPr="009339AB" w14:paraId="743A6718" w14:textId="77777777" w:rsidTr="009339AB">
        <w:trPr>
          <w:trHeight w:val="315"/>
        </w:trPr>
        <w:tc>
          <w:tcPr>
            <w:tcW w:w="0" w:type="auto"/>
            <w:hideMark/>
          </w:tcPr>
          <w:p w14:paraId="1CECC23B" w14:textId="77777777" w:rsidR="009339AB" w:rsidRPr="009339AB" w:rsidRDefault="009339AB" w:rsidP="009339AB">
            <w:pPr>
              <w:rPr>
                <w:sz w:val="16"/>
                <w:szCs w:val="16"/>
                <w:lang w:val="en-ID"/>
              </w:rPr>
            </w:pPr>
            <w:r w:rsidRPr="009339AB">
              <w:rPr>
                <w:sz w:val="16"/>
                <w:szCs w:val="16"/>
                <w:lang w:val="en-ID"/>
              </w:rPr>
              <w:t>14</w:t>
            </w:r>
          </w:p>
        </w:tc>
        <w:tc>
          <w:tcPr>
            <w:tcW w:w="0" w:type="auto"/>
            <w:hideMark/>
          </w:tcPr>
          <w:p w14:paraId="41E420A2" w14:textId="77777777" w:rsidR="009339AB" w:rsidRPr="009339AB" w:rsidRDefault="009339AB" w:rsidP="009339AB">
            <w:pPr>
              <w:rPr>
                <w:sz w:val="16"/>
                <w:szCs w:val="16"/>
                <w:lang w:val="en-ID"/>
              </w:rPr>
            </w:pPr>
            <w:r w:rsidRPr="009339AB">
              <w:rPr>
                <w:sz w:val="16"/>
                <w:szCs w:val="16"/>
                <w:lang w:val="en-ID"/>
              </w:rPr>
              <w:t>RT 4</w:t>
            </w:r>
          </w:p>
        </w:tc>
        <w:tc>
          <w:tcPr>
            <w:tcW w:w="0" w:type="auto"/>
            <w:hideMark/>
          </w:tcPr>
          <w:p w14:paraId="67C4C077" w14:textId="77777777" w:rsidR="009339AB" w:rsidRPr="009339AB" w:rsidRDefault="009339AB" w:rsidP="009339AB">
            <w:pPr>
              <w:rPr>
                <w:sz w:val="16"/>
                <w:szCs w:val="16"/>
                <w:lang w:val="en-ID"/>
              </w:rPr>
            </w:pPr>
            <w:r w:rsidRPr="009339AB">
              <w:rPr>
                <w:sz w:val="16"/>
                <w:szCs w:val="16"/>
                <w:lang w:val="en-ID"/>
              </w:rPr>
              <w:t>1.1072</w:t>
            </w:r>
          </w:p>
        </w:tc>
        <w:tc>
          <w:tcPr>
            <w:tcW w:w="0" w:type="auto"/>
            <w:hideMark/>
          </w:tcPr>
          <w:p w14:paraId="0218785D" w14:textId="77777777" w:rsidR="009339AB" w:rsidRPr="009339AB" w:rsidRDefault="009339AB" w:rsidP="009339AB">
            <w:pPr>
              <w:rPr>
                <w:sz w:val="16"/>
                <w:szCs w:val="16"/>
                <w:lang w:val="en-ID"/>
              </w:rPr>
            </w:pPr>
            <w:r w:rsidRPr="009339AB">
              <w:rPr>
                <w:sz w:val="16"/>
                <w:szCs w:val="16"/>
                <w:lang w:val="en-ID"/>
              </w:rPr>
              <w:t>2.352</w:t>
            </w:r>
          </w:p>
        </w:tc>
        <w:tc>
          <w:tcPr>
            <w:tcW w:w="0" w:type="auto"/>
            <w:hideMark/>
          </w:tcPr>
          <w:p w14:paraId="7FCE472C" w14:textId="77777777" w:rsidR="009339AB" w:rsidRPr="009339AB" w:rsidRDefault="009339AB" w:rsidP="009339AB">
            <w:pPr>
              <w:rPr>
                <w:sz w:val="16"/>
                <w:szCs w:val="16"/>
                <w:lang w:val="en-ID"/>
              </w:rPr>
            </w:pPr>
            <w:r w:rsidRPr="009339AB">
              <w:rPr>
                <w:sz w:val="16"/>
                <w:szCs w:val="16"/>
                <w:lang w:val="en-ID"/>
              </w:rPr>
              <w:t>0.462</w:t>
            </w:r>
          </w:p>
        </w:tc>
        <w:tc>
          <w:tcPr>
            <w:tcW w:w="0" w:type="auto"/>
            <w:hideMark/>
          </w:tcPr>
          <w:p w14:paraId="278D5674" w14:textId="77777777" w:rsidR="009339AB" w:rsidRPr="009339AB" w:rsidRDefault="009339AB" w:rsidP="009339AB">
            <w:pPr>
              <w:rPr>
                <w:sz w:val="16"/>
                <w:szCs w:val="16"/>
                <w:lang w:val="en-ID"/>
              </w:rPr>
            </w:pPr>
            <w:r w:rsidRPr="009339AB">
              <w:rPr>
                <w:sz w:val="16"/>
                <w:szCs w:val="16"/>
                <w:lang w:val="en-ID"/>
              </w:rPr>
              <w:t>0.2235</w:t>
            </w:r>
          </w:p>
        </w:tc>
      </w:tr>
      <w:tr w:rsidR="009339AB" w:rsidRPr="009339AB" w14:paraId="52DFC88E" w14:textId="77777777" w:rsidTr="009339AB">
        <w:trPr>
          <w:trHeight w:val="315"/>
        </w:trPr>
        <w:tc>
          <w:tcPr>
            <w:tcW w:w="0" w:type="auto"/>
            <w:hideMark/>
          </w:tcPr>
          <w:p w14:paraId="7F920471" w14:textId="77777777" w:rsidR="009339AB" w:rsidRPr="009339AB" w:rsidRDefault="009339AB" w:rsidP="009339AB">
            <w:pPr>
              <w:rPr>
                <w:sz w:val="16"/>
                <w:szCs w:val="16"/>
                <w:lang w:val="en-ID"/>
              </w:rPr>
            </w:pPr>
            <w:r w:rsidRPr="009339AB">
              <w:rPr>
                <w:sz w:val="16"/>
                <w:szCs w:val="16"/>
                <w:lang w:val="en-ID"/>
              </w:rPr>
              <w:t>15</w:t>
            </w:r>
          </w:p>
        </w:tc>
        <w:tc>
          <w:tcPr>
            <w:tcW w:w="0" w:type="auto"/>
            <w:hideMark/>
          </w:tcPr>
          <w:p w14:paraId="1FC165A7" w14:textId="77777777" w:rsidR="009339AB" w:rsidRPr="009339AB" w:rsidRDefault="009339AB" w:rsidP="009339AB">
            <w:pPr>
              <w:rPr>
                <w:sz w:val="16"/>
                <w:szCs w:val="16"/>
                <w:lang w:val="en-ID"/>
              </w:rPr>
            </w:pPr>
            <w:r w:rsidRPr="009339AB">
              <w:rPr>
                <w:sz w:val="16"/>
                <w:szCs w:val="16"/>
                <w:lang w:val="en-ID"/>
              </w:rPr>
              <w:t>RT 5</w:t>
            </w:r>
          </w:p>
        </w:tc>
        <w:tc>
          <w:tcPr>
            <w:tcW w:w="0" w:type="auto"/>
            <w:hideMark/>
          </w:tcPr>
          <w:p w14:paraId="59658238" w14:textId="77777777" w:rsidR="009339AB" w:rsidRPr="009339AB" w:rsidRDefault="009339AB" w:rsidP="009339AB">
            <w:pPr>
              <w:rPr>
                <w:sz w:val="16"/>
                <w:szCs w:val="16"/>
                <w:lang w:val="en-ID"/>
              </w:rPr>
            </w:pPr>
            <w:r w:rsidRPr="009339AB">
              <w:rPr>
                <w:sz w:val="16"/>
                <w:szCs w:val="16"/>
                <w:lang w:val="en-ID"/>
              </w:rPr>
              <w:t>1.1112</w:t>
            </w:r>
          </w:p>
        </w:tc>
        <w:tc>
          <w:tcPr>
            <w:tcW w:w="0" w:type="auto"/>
            <w:hideMark/>
          </w:tcPr>
          <w:p w14:paraId="26419448" w14:textId="77777777" w:rsidR="009339AB" w:rsidRPr="009339AB" w:rsidRDefault="009339AB" w:rsidP="009339AB">
            <w:pPr>
              <w:rPr>
                <w:sz w:val="16"/>
                <w:szCs w:val="16"/>
                <w:lang w:val="en-ID"/>
              </w:rPr>
            </w:pPr>
            <w:r w:rsidRPr="009339AB">
              <w:rPr>
                <w:sz w:val="16"/>
                <w:szCs w:val="16"/>
                <w:lang w:val="en-ID"/>
              </w:rPr>
              <w:t>2.253</w:t>
            </w:r>
          </w:p>
        </w:tc>
        <w:tc>
          <w:tcPr>
            <w:tcW w:w="0" w:type="auto"/>
            <w:hideMark/>
          </w:tcPr>
          <w:p w14:paraId="3CE26440" w14:textId="77777777" w:rsidR="009339AB" w:rsidRPr="009339AB" w:rsidRDefault="009339AB" w:rsidP="009339AB">
            <w:pPr>
              <w:rPr>
                <w:sz w:val="16"/>
                <w:szCs w:val="16"/>
                <w:lang w:val="en-ID"/>
              </w:rPr>
            </w:pPr>
            <w:r w:rsidRPr="009339AB">
              <w:rPr>
                <w:sz w:val="16"/>
                <w:szCs w:val="16"/>
                <w:lang w:val="en-ID"/>
              </w:rPr>
              <w:t>0.3989</w:t>
            </w:r>
          </w:p>
        </w:tc>
        <w:tc>
          <w:tcPr>
            <w:tcW w:w="0" w:type="auto"/>
            <w:hideMark/>
          </w:tcPr>
          <w:p w14:paraId="542CB9C6" w14:textId="77777777" w:rsidR="009339AB" w:rsidRPr="009339AB" w:rsidRDefault="009339AB" w:rsidP="009339AB">
            <w:pPr>
              <w:rPr>
                <w:sz w:val="16"/>
                <w:szCs w:val="16"/>
                <w:lang w:val="en-ID"/>
              </w:rPr>
            </w:pPr>
            <w:r w:rsidRPr="009339AB">
              <w:rPr>
                <w:sz w:val="16"/>
                <w:szCs w:val="16"/>
                <w:lang w:val="en-ID"/>
              </w:rPr>
              <w:t>0.1928</w:t>
            </w:r>
          </w:p>
        </w:tc>
      </w:tr>
      <w:tr w:rsidR="009339AB" w:rsidRPr="009339AB" w14:paraId="1A526BCA" w14:textId="77777777" w:rsidTr="009339AB">
        <w:trPr>
          <w:trHeight w:val="315"/>
        </w:trPr>
        <w:tc>
          <w:tcPr>
            <w:tcW w:w="0" w:type="auto"/>
            <w:hideMark/>
          </w:tcPr>
          <w:p w14:paraId="6E1DD171" w14:textId="77777777" w:rsidR="009339AB" w:rsidRPr="009339AB" w:rsidRDefault="009339AB" w:rsidP="009339AB">
            <w:pPr>
              <w:rPr>
                <w:sz w:val="16"/>
                <w:szCs w:val="16"/>
                <w:lang w:val="en-ID"/>
              </w:rPr>
            </w:pPr>
            <w:r w:rsidRPr="009339AB">
              <w:rPr>
                <w:sz w:val="16"/>
                <w:szCs w:val="16"/>
                <w:lang w:val="en-ID"/>
              </w:rPr>
              <w:t>16</w:t>
            </w:r>
          </w:p>
        </w:tc>
        <w:tc>
          <w:tcPr>
            <w:tcW w:w="0" w:type="auto"/>
            <w:hideMark/>
          </w:tcPr>
          <w:p w14:paraId="08F8BE6F" w14:textId="77777777" w:rsidR="009339AB" w:rsidRPr="009339AB" w:rsidRDefault="009339AB" w:rsidP="009339AB">
            <w:pPr>
              <w:rPr>
                <w:sz w:val="16"/>
                <w:szCs w:val="16"/>
                <w:lang w:val="en-ID"/>
              </w:rPr>
            </w:pPr>
            <w:r w:rsidRPr="009339AB">
              <w:rPr>
                <w:sz w:val="16"/>
                <w:szCs w:val="16"/>
                <w:lang w:val="en-ID"/>
              </w:rPr>
              <w:t>Rumah ibadah</w:t>
            </w:r>
          </w:p>
        </w:tc>
        <w:tc>
          <w:tcPr>
            <w:tcW w:w="0" w:type="auto"/>
            <w:hideMark/>
          </w:tcPr>
          <w:p w14:paraId="49AE6ED5" w14:textId="77777777" w:rsidR="009339AB" w:rsidRPr="009339AB" w:rsidRDefault="009339AB" w:rsidP="009339AB">
            <w:pPr>
              <w:rPr>
                <w:sz w:val="16"/>
                <w:szCs w:val="16"/>
                <w:lang w:val="en-ID"/>
              </w:rPr>
            </w:pPr>
            <w:r w:rsidRPr="009339AB">
              <w:rPr>
                <w:sz w:val="16"/>
                <w:szCs w:val="16"/>
                <w:lang w:val="en-ID"/>
              </w:rPr>
              <w:t>1.0085</w:t>
            </w:r>
          </w:p>
        </w:tc>
        <w:tc>
          <w:tcPr>
            <w:tcW w:w="0" w:type="auto"/>
            <w:hideMark/>
          </w:tcPr>
          <w:p w14:paraId="43DEB84C" w14:textId="77777777" w:rsidR="009339AB" w:rsidRPr="009339AB" w:rsidRDefault="009339AB" w:rsidP="009339AB">
            <w:pPr>
              <w:rPr>
                <w:sz w:val="16"/>
                <w:szCs w:val="16"/>
                <w:lang w:val="en-ID"/>
              </w:rPr>
            </w:pPr>
            <w:r w:rsidRPr="009339AB">
              <w:rPr>
                <w:sz w:val="16"/>
                <w:szCs w:val="16"/>
                <w:lang w:val="en-ID"/>
              </w:rPr>
              <w:t>11.0858</w:t>
            </w:r>
          </w:p>
        </w:tc>
        <w:tc>
          <w:tcPr>
            <w:tcW w:w="0" w:type="auto"/>
            <w:hideMark/>
          </w:tcPr>
          <w:p w14:paraId="52510A0F" w14:textId="77777777" w:rsidR="009339AB" w:rsidRPr="009339AB" w:rsidRDefault="009339AB" w:rsidP="009339AB">
            <w:pPr>
              <w:rPr>
                <w:sz w:val="16"/>
                <w:szCs w:val="16"/>
                <w:lang w:val="en-ID"/>
              </w:rPr>
            </w:pPr>
            <w:r w:rsidRPr="009339AB">
              <w:rPr>
                <w:sz w:val="16"/>
                <w:szCs w:val="16"/>
                <w:lang w:val="en-ID"/>
              </w:rPr>
              <w:t>1.2103</w:t>
            </w:r>
          </w:p>
        </w:tc>
        <w:tc>
          <w:tcPr>
            <w:tcW w:w="0" w:type="auto"/>
            <w:hideMark/>
          </w:tcPr>
          <w:p w14:paraId="09FBC21C" w14:textId="77777777" w:rsidR="009339AB" w:rsidRPr="009339AB" w:rsidRDefault="009339AB" w:rsidP="009339AB">
            <w:pPr>
              <w:rPr>
                <w:sz w:val="16"/>
                <w:szCs w:val="16"/>
                <w:lang w:val="en-ID"/>
              </w:rPr>
            </w:pPr>
            <w:r w:rsidRPr="009339AB">
              <w:rPr>
                <w:sz w:val="16"/>
                <w:szCs w:val="16"/>
                <w:lang w:val="en-ID"/>
              </w:rPr>
              <w:t>0.5848</w:t>
            </w:r>
          </w:p>
        </w:tc>
      </w:tr>
      <w:tr w:rsidR="009339AB" w:rsidRPr="009339AB" w14:paraId="5721AD91" w14:textId="77777777" w:rsidTr="009339AB">
        <w:trPr>
          <w:trHeight w:val="315"/>
        </w:trPr>
        <w:tc>
          <w:tcPr>
            <w:tcW w:w="0" w:type="auto"/>
            <w:hideMark/>
          </w:tcPr>
          <w:p w14:paraId="66FDE006" w14:textId="77777777" w:rsidR="009339AB" w:rsidRPr="009339AB" w:rsidRDefault="009339AB" w:rsidP="009339AB">
            <w:pPr>
              <w:rPr>
                <w:sz w:val="16"/>
                <w:szCs w:val="16"/>
                <w:lang w:val="en-ID"/>
              </w:rPr>
            </w:pPr>
            <w:r w:rsidRPr="009339AB">
              <w:rPr>
                <w:sz w:val="16"/>
                <w:szCs w:val="16"/>
                <w:lang w:val="en-ID"/>
              </w:rPr>
              <w:t>17</w:t>
            </w:r>
          </w:p>
        </w:tc>
        <w:tc>
          <w:tcPr>
            <w:tcW w:w="0" w:type="auto"/>
            <w:hideMark/>
          </w:tcPr>
          <w:p w14:paraId="34883680" w14:textId="77777777" w:rsidR="009339AB" w:rsidRPr="009339AB" w:rsidRDefault="009339AB" w:rsidP="009339AB">
            <w:pPr>
              <w:rPr>
                <w:sz w:val="16"/>
                <w:szCs w:val="16"/>
                <w:lang w:val="en-ID"/>
              </w:rPr>
            </w:pPr>
            <w:r w:rsidRPr="009339AB">
              <w:rPr>
                <w:sz w:val="16"/>
                <w:szCs w:val="16"/>
                <w:lang w:val="en-ID"/>
              </w:rPr>
              <w:t xml:space="preserve">Rumah </w:t>
            </w:r>
            <w:proofErr w:type="spellStart"/>
            <w:r w:rsidRPr="009339AB">
              <w:rPr>
                <w:sz w:val="16"/>
                <w:szCs w:val="16"/>
                <w:lang w:val="en-ID"/>
              </w:rPr>
              <w:t>sakit</w:t>
            </w:r>
            <w:proofErr w:type="spellEnd"/>
          </w:p>
        </w:tc>
        <w:tc>
          <w:tcPr>
            <w:tcW w:w="0" w:type="auto"/>
            <w:hideMark/>
          </w:tcPr>
          <w:p w14:paraId="689F8AB0" w14:textId="77777777" w:rsidR="009339AB" w:rsidRPr="009339AB" w:rsidRDefault="009339AB" w:rsidP="009339AB">
            <w:pPr>
              <w:rPr>
                <w:sz w:val="16"/>
                <w:szCs w:val="16"/>
                <w:lang w:val="en-ID"/>
              </w:rPr>
            </w:pPr>
            <w:r w:rsidRPr="009339AB">
              <w:rPr>
                <w:sz w:val="16"/>
                <w:szCs w:val="16"/>
                <w:lang w:val="en-ID"/>
              </w:rPr>
              <w:t>0.9997</w:t>
            </w:r>
          </w:p>
        </w:tc>
        <w:tc>
          <w:tcPr>
            <w:tcW w:w="0" w:type="auto"/>
            <w:hideMark/>
          </w:tcPr>
          <w:p w14:paraId="4B987900" w14:textId="77777777" w:rsidR="009339AB" w:rsidRPr="009339AB" w:rsidRDefault="009339AB" w:rsidP="009339AB">
            <w:pPr>
              <w:rPr>
                <w:sz w:val="16"/>
                <w:szCs w:val="16"/>
                <w:lang w:val="en-ID"/>
              </w:rPr>
            </w:pPr>
            <w:r w:rsidRPr="009339AB">
              <w:rPr>
                <w:sz w:val="16"/>
                <w:szCs w:val="16"/>
                <w:lang w:val="en-ID"/>
              </w:rPr>
              <w:t>2.6549</w:t>
            </w:r>
          </w:p>
        </w:tc>
        <w:tc>
          <w:tcPr>
            <w:tcW w:w="0" w:type="auto"/>
            <w:hideMark/>
          </w:tcPr>
          <w:p w14:paraId="3366C087" w14:textId="77777777" w:rsidR="009339AB" w:rsidRPr="009339AB" w:rsidRDefault="009339AB" w:rsidP="009339AB">
            <w:pPr>
              <w:rPr>
                <w:sz w:val="16"/>
                <w:szCs w:val="16"/>
                <w:lang w:val="en-ID"/>
              </w:rPr>
            </w:pPr>
            <w:r w:rsidRPr="009339AB">
              <w:rPr>
                <w:sz w:val="16"/>
                <w:szCs w:val="16"/>
                <w:lang w:val="en-ID"/>
              </w:rPr>
              <w:t>0.8994</w:t>
            </w:r>
          </w:p>
        </w:tc>
        <w:tc>
          <w:tcPr>
            <w:tcW w:w="0" w:type="auto"/>
            <w:hideMark/>
          </w:tcPr>
          <w:p w14:paraId="07F4D87B" w14:textId="77777777" w:rsidR="009339AB" w:rsidRPr="009339AB" w:rsidRDefault="009339AB" w:rsidP="009339AB">
            <w:pPr>
              <w:rPr>
                <w:sz w:val="16"/>
                <w:szCs w:val="16"/>
                <w:lang w:val="en-ID"/>
              </w:rPr>
            </w:pPr>
            <w:r w:rsidRPr="009339AB">
              <w:rPr>
                <w:sz w:val="16"/>
                <w:szCs w:val="16"/>
                <w:lang w:val="en-ID"/>
              </w:rPr>
              <w:t>0.4357</w:t>
            </w:r>
          </w:p>
        </w:tc>
      </w:tr>
      <w:tr w:rsidR="009339AB" w:rsidRPr="009339AB" w14:paraId="77ECBD0D" w14:textId="77777777" w:rsidTr="009339AB">
        <w:trPr>
          <w:trHeight w:val="315"/>
        </w:trPr>
        <w:tc>
          <w:tcPr>
            <w:tcW w:w="0" w:type="auto"/>
            <w:hideMark/>
          </w:tcPr>
          <w:p w14:paraId="420C6712" w14:textId="77777777" w:rsidR="009339AB" w:rsidRPr="009339AB" w:rsidRDefault="009339AB" w:rsidP="009339AB">
            <w:pPr>
              <w:rPr>
                <w:sz w:val="16"/>
                <w:szCs w:val="16"/>
                <w:lang w:val="en-ID"/>
              </w:rPr>
            </w:pPr>
            <w:r w:rsidRPr="009339AB">
              <w:rPr>
                <w:sz w:val="16"/>
                <w:szCs w:val="16"/>
                <w:lang w:val="en-ID"/>
              </w:rPr>
              <w:t>18</w:t>
            </w:r>
          </w:p>
        </w:tc>
        <w:tc>
          <w:tcPr>
            <w:tcW w:w="0" w:type="auto"/>
            <w:hideMark/>
          </w:tcPr>
          <w:p w14:paraId="70DAFDBF" w14:textId="77777777" w:rsidR="009339AB" w:rsidRPr="009339AB" w:rsidRDefault="009339AB" w:rsidP="009339AB">
            <w:pPr>
              <w:rPr>
                <w:sz w:val="16"/>
                <w:szCs w:val="16"/>
                <w:lang w:val="en-ID"/>
              </w:rPr>
            </w:pPr>
            <w:r w:rsidRPr="009339AB">
              <w:rPr>
                <w:sz w:val="16"/>
                <w:szCs w:val="16"/>
                <w:lang w:val="en-ID"/>
              </w:rPr>
              <w:t>UKM</w:t>
            </w:r>
          </w:p>
        </w:tc>
        <w:tc>
          <w:tcPr>
            <w:tcW w:w="0" w:type="auto"/>
            <w:hideMark/>
          </w:tcPr>
          <w:p w14:paraId="1C456AEC"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2E238DD1"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2504599A"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32EE3825" w14:textId="77777777" w:rsidR="009339AB" w:rsidRPr="009339AB" w:rsidRDefault="009339AB" w:rsidP="009339AB">
            <w:pPr>
              <w:rPr>
                <w:sz w:val="16"/>
                <w:szCs w:val="16"/>
                <w:lang w:val="en-ID"/>
              </w:rPr>
            </w:pPr>
            <w:r w:rsidRPr="009339AB">
              <w:rPr>
                <w:sz w:val="16"/>
                <w:szCs w:val="16"/>
                <w:lang w:val="en-ID"/>
              </w:rPr>
              <w:t>0</w:t>
            </w:r>
          </w:p>
        </w:tc>
      </w:tr>
      <w:tr w:rsidR="009339AB" w:rsidRPr="009339AB" w14:paraId="40429257" w14:textId="77777777" w:rsidTr="009339AB">
        <w:trPr>
          <w:trHeight w:val="315"/>
        </w:trPr>
        <w:tc>
          <w:tcPr>
            <w:tcW w:w="0" w:type="auto"/>
            <w:hideMark/>
          </w:tcPr>
          <w:p w14:paraId="501DA537" w14:textId="77777777" w:rsidR="009339AB" w:rsidRPr="009339AB" w:rsidRDefault="009339AB" w:rsidP="009339AB">
            <w:pPr>
              <w:rPr>
                <w:sz w:val="16"/>
                <w:szCs w:val="16"/>
                <w:lang w:val="en-ID"/>
              </w:rPr>
            </w:pPr>
            <w:r w:rsidRPr="009339AB">
              <w:rPr>
                <w:sz w:val="16"/>
                <w:szCs w:val="16"/>
                <w:lang w:val="en-ID"/>
              </w:rPr>
              <w:t>19</w:t>
            </w:r>
          </w:p>
        </w:tc>
        <w:tc>
          <w:tcPr>
            <w:tcW w:w="0" w:type="auto"/>
            <w:hideMark/>
          </w:tcPr>
          <w:p w14:paraId="1C5814CF" w14:textId="77777777" w:rsidR="009339AB" w:rsidRPr="009339AB" w:rsidRDefault="009339AB" w:rsidP="009339AB">
            <w:pPr>
              <w:rPr>
                <w:sz w:val="16"/>
                <w:szCs w:val="16"/>
                <w:lang w:val="en-ID"/>
              </w:rPr>
            </w:pPr>
            <w:r w:rsidRPr="009339AB">
              <w:rPr>
                <w:sz w:val="16"/>
                <w:szCs w:val="16"/>
                <w:lang w:val="en-ID"/>
              </w:rPr>
              <w:t xml:space="preserve">Universitas dan </w:t>
            </w:r>
            <w:proofErr w:type="spellStart"/>
            <w:r w:rsidRPr="009339AB">
              <w:rPr>
                <w:sz w:val="16"/>
                <w:szCs w:val="16"/>
                <w:lang w:val="en-ID"/>
              </w:rPr>
              <w:t>sekolah</w:t>
            </w:r>
            <w:proofErr w:type="spellEnd"/>
          </w:p>
        </w:tc>
        <w:tc>
          <w:tcPr>
            <w:tcW w:w="0" w:type="auto"/>
            <w:hideMark/>
          </w:tcPr>
          <w:p w14:paraId="7A231D44"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3026B244"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57919838" w14:textId="77777777" w:rsidR="009339AB" w:rsidRPr="009339AB" w:rsidRDefault="009339AB" w:rsidP="009339AB">
            <w:pPr>
              <w:rPr>
                <w:sz w:val="16"/>
                <w:szCs w:val="16"/>
                <w:lang w:val="en-ID"/>
              </w:rPr>
            </w:pPr>
            <w:r w:rsidRPr="009339AB">
              <w:rPr>
                <w:sz w:val="16"/>
                <w:szCs w:val="16"/>
                <w:lang w:val="en-ID"/>
              </w:rPr>
              <w:t>0</w:t>
            </w:r>
          </w:p>
        </w:tc>
        <w:tc>
          <w:tcPr>
            <w:tcW w:w="0" w:type="auto"/>
            <w:hideMark/>
          </w:tcPr>
          <w:p w14:paraId="07897B0F" w14:textId="77777777" w:rsidR="009339AB" w:rsidRPr="009339AB" w:rsidRDefault="009339AB" w:rsidP="009339AB">
            <w:pPr>
              <w:rPr>
                <w:sz w:val="16"/>
                <w:szCs w:val="16"/>
                <w:lang w:val="en-ID"/>
              </w:rPr>
            </w:pPr>
            <w:r w:rsidRPr="009339AB">
              <w:rPr>
                <w:sz w:val="16"/>
                <w:szCs w:val="16"/>
                <w:lang w:val="en-ID"/>
              </w:rPr>
              <w:t>0</w:t>
            </w:r>
          </w:p>
        </w:tc>
      </w:tr>
    </w:tbl>
    <w:p w14:paraId="2B685095" w14:textId="77777777" w:rsidR="009339AB" w:rsidRDefault="009339AB" w:rsidP="00B52E1F"/>
    <w:p w14:paraId="6E36EC49" w14:textId="76C3A104" w:rsidR="00185FCD" w:rsidRDefault="00185FCD" w:rsidP="00185FCD">
      <w:pPr>
        <w:pStyle w:val="Caption"/>
      </w:pPr>
      <w:r>
        <w:t>Tabel 4-1-3 Hasil Simulasi Load Flow Analysis Rentang Waktu 22.00-05.00</w:t>
      </w:r>
    </w:p>
    <w:tbl>
      <w:tblPr>
        <w:tblStyle w:val="TableGrid"/>
        <w:tblW w:w="0" w:type="dxa"/>
        <w:tblLook w:val="04A0" w:firstRow="1" w:lastRow="0" w:firstColumn="1" w:lastColumn="0" w:noHBand="0" w:noVBand="1"/>
      </w:tblPr>
      <w:tblGrid>
        <w:gridCol w:w="451"/>
        <w:gridCol w:w="1027"/>
        <w:gridCol w:w="688"/>
        <w:gridCol w:w="777"/>
        <w:gridCol w:w="777"/>
        <w:gridCol w:w="777"/>
      </w:tblGrid>
      <w:tr w:rsidR="00185FCD" w:rsidRPr="00185FCD" w14:paraId="6CD25679" w14:textId="77777777" w:rsidTr="00185FCD">
        <w:trPr>
          <w:trHeight w:val="315"/>
        </w:trPr>
        <w:tc>
          <w:tcPr>
            <w:tcW w:w="0" w:type="auto"/>
            <w:hideMark/>
          </w:tcPr>
          <w:p w14:paraId="3C20344B" w14:textId="77777777" w:rsidR="00185FCD" w:rsidRPr="00185FCD" w:rsidRDefault="00185FCD" w:rsidP="00185FCD">
            <w:pPr>
              <w:rPr>
                <w:b/>
                <w:bCs/>
                <w:sz w:val="16"/>
                <w:szCs w:val="16"/>
                <w:lang w:val="en-ID"/>
              </w:rPr>
            </w:pPr>
            <w:r w:rsidRPr="00185FCD">
              <w:rPr>
                <w:b/>
                <w:bCs/>
                <w:sz w:val="16"/>
                <w:szCs w:val="16"/>
                <w:lang w:val="en-ID"/>
              </w:rPr>
              <w:t>No.</w:t>
            </w:r>
          </w:p>
        </w:tc>
        <w:tc>
          <w:tcPr>
            <w:tcW w:w="0" w:type="auto"/>
            <w:hideMark/>
          </w:tcPr>
          <w:p w14:paraId="3A82F2FE" w14:textId="77777777" w:rsidR="00185FCD" w:rsidRPr="00185FCD" w:rsidRDefault="00185FCD" w:rsidP="00185FCD">
            <w:pPr>
              <w:rPr>
                <w:b/>
                <w:bCs/>
                <w:sz w:val="16"/>
                <w:szCs w:val="16"/>
                <w:lang w:val="en-ID"/>
              </w:rPr>
            </w:pPr>
            <w:r w:rsidRPr="00185FCD">
              <w:rPr>
                <w:b/>
                <w:bCs/>
                <w:sz w:val="16"/>
                <w:szCs w:val="16"/>
                <w:lang w:val="en-ID"/>
              </w:rPr>
              <w:t>Beban</w:t>
            </w:r>
          </w:p>
        </w:tc>
        <w:tc>
          <w:tcPr>
            <w:tcW w:w="0" w:type="auto"/>
            <w:hideMark/>
          </w:tcPr>
          <w:p w14:paraId="4CB0DAA1" w14:textId="77777777" w:rsidR="00185FCD" w:rsidRPr="00185FCD" w:rsidRDefault="00185FCD" w:rsidP="00185FCD">
            <w:pPr>
              <w:rPr>
                <w:b/>
                <w:bCs/>
                <w:sz w:val="16"/>
                <w:szCs w:val="16"/>
                <w:lang w:val="en-ID"/>
              </w:rPr>
            </w:pPr>
            <w:r w:rsidRPr="00185FCD">
              <w:rPr>
                <w:b/>
                <w:bCs/>
                <w:sz w:val="16"/>
                <w:szCs w:val="16"/>
                <w:lang w:val="en-ID"/>
              </w:rPr>
              <w:t>V (</w:t>
            </w:r>
            <w:proofErr w:type="spellStart"/>
            <w:r w:rsidRPr="00185FCD">
              <w:rPr>
                <w:b/>
                <w:bCs/>
                <w:sz w:val="16"/>
                <w:szCs w:val="16"/>
                <w:lang w:val="en-ID"/>
              </w:rPr>
              <w:t>pu</w:t>
            </w:r>
            <w:proofErr w:type="spellEnd"/>
            <w:r w:rsidRPr="00185FCD">
              <w:rPr>
                <w:b/>
                <w:bCs/>
                <w:sz w:val="16"/>
                <w:szCs w:val="16"/>
                <w:lang w:val="en-ID"/>
              </w:rPr>
              <w:t>)</w:t>
            </w:r>
          </w:p>
        </w:tc>
        <w:tc>
          <w:tcPr>
            <w:tcW w:w="0" w:type="auto"/>
            <w:hideMark/>
          </w:tcPr>
          <w:p w14:paraId="37C042F5" w14:textId="77777777" w:rsidR="00185FCD" w:rsidRPr="00185FCD" w:rsidRDefault="00185FCD" w:rsidP="00185FCD">
            <w:pPr>
              <w:rPr>
                <w:b/>
                <w:bCs/>
                <w:sz w:val="16"/>
                <w:szCs w:val="16"/>
                <w:lang w:val="en-ID"/>
              </w:rPr>
            </w:pPr>
            <w:proofErr w:type="spellStart"/>
            <w:r w:rsidRPr="00185FCD">
              <w:rPr>
                <w:b/>
                <w:bCs/>
                <w:sz w:val="16"/>
                <w:szCs w:val="16"/>
                <w:lang w:val="en-ID"/>
              </w:rPr>
              <w:t>Fasa</w:t>
            </w:r>
            <w:proofErr w:type="spellEnd"/>
            <w:r w:rsidRPr="00185FCD">
              <w:rPr>
                <w:b/>
                <w:bCs/>
                <w:sz w:val="16"/>
                <w:szCs w:val="16"/>
                <w:lang w:val="en-ID"/>
              </w:rPr>
              <w:t xml:space="preserve"> (°)</w:t>
            </w:r>
          </w:p>
        </w:tc>
        <w:tc>
          <w:tcPr>
            <w:tcW w:w="0" w:type="auto"/>
            <w:hideMark/>
          </w:tcPr>
          <w:p w14:paraId="65D57D21" w14:textId="77777777" w:rsidR="00185FCD" w:rsidRPr="00185FCD" w:rsidRDefault="00185FCD" w:rsidP="00185FCD">
            <w:pPr>
              <w:rPr>
                <w:b/>
                <w:bCs/>
                <w:sz w:val="16"/>
                <w:szCs w:val="16"/>
                <w:lang w:val="en-ID"/>
              </w:rPr>
            </w:pPr>
            <w:r w:rsidRPr="00185FCD">
              <w:rPr>
                <w:b/>
                <w:bCs/>
                <w:sz w:val="16"/>
                <w:szCs w:val="16"/>
                <w:lang w:val="en-ID"/>
              </w:rPr>
              <w:t>P (MW)</w:t>
            </w:r>
          </w:p>
        </w:tc>
        <w:tc>
          <w:tcPr>
            <w:tcW w:w="0" w:type="auto"/>
            <w:hideMark/>
          </w:tcPr>
          <w:p w14:paraId="4A2E49CF" w14:textId="36148067" w:rsidR="00185FCD" w:rsidRPr="00185FCD" w:rsidRDefault="00185FCD" w:rsidP="00185FCD">
            <w:pPr>
              <w:rPr>
                <w:b/>
                <w:bCs/>
                <w:sz w:val="16"/>
                <w:szCs w:val="16"/>
                <w:lang w:val="en-ID"/>
              </w:rPr>
            </w:pPr>
            <w:r w:rsidRPr="00185FCD">
              <w:rPr>
                <w:b/>
                <w:bCs/>
                <w:sz w:val="16"/>
                <w:szCs w:val="16"/>
                <w:lang w:val="en-ID"/>
              </w:rPr>
              <w:t>Q (MVA</w:t>
            </w:r>
            <w:r>
              <w:rPr>
                <w:b/>
                <w:bCs/>
                <w:sz w:val="16"/>
                <w:szCs w:val="16"/>
                <w:lang w:val="en-ID"/>
              </w:rPr>
              <w:t>r</w:t>
            </w:r>
            <w:r w:rsidRPr="00185FCD">
              <w:rPr>
                <w:b/>
                <w:bCs/>
                <w:sz w:val="16"/>
                <w:szCs w:val="16"/>
                <w:lang w:val="en-ID"/>
              </w:rPr>
              <w:t>)</w:t>
            </w:r>
          </w:p>
        </w:tc>
      </w:tr>
      <w:tr w:rsidR="00185FCD" w:rsidRPr="00185FCD" w14:paraId="77A8E217" w14:textId="77777777" w:rsidTr="00185FCD">
        <w:trPr>
          <w:trHeight w:val="315"/>
        </w:trPr>
        <w:tc>
          <w:tcPr>
            <w:tcW w:w="0" w:type="auto"/>
            <w:hideMark/>
          </w:tcPr>
          <w:p w14:paraId="5C4C5CB6" w14:textId="77777777" w:rsidR="00185FCD" w:rsidRPr="00185FCD" w:rsidRDefault="00185FCD" w:rsidP="00185FCD">
            <w:pPr>
              <w:rPr>
                <w:sz w:val="16"/>
                <w:szCs w:val="16"/>
                <w:lang w:val="en-ID"/>
              </w:rPr>
            </w:pPr>
            <w:r w:rsidRPr="00185FCD">
              <w:rPr>
                <w:sz w:val="16"/>
                <w:szCs w:val="16"/>
                <w:lang w:val="en-ID"/>
              </w:rPr>
              <w:t>1</w:t>
            </w:r>
          </w:p>
        </w:tc>
        <w:tc>
          <w:tcPr>
            <w:tcW w:w="0" w:type="auto"/>
            <w:hideMark/>
          </w:tcPr>
          <w:p w14:paraId="788D9C96"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besar</w:t>
            </w:r>
            <w:proofErr w:type="spellEnd"/>
          </w:p>
        </w:tc>
        <w:tc>
          <w:tcPr>
            <w:tcW w:w="0" w:type="auto"/>
            <w:hideMark/>
          </w:tcPr>
          <w:p w14:paraId="6BBD2AF7" w14:textId="77777777" w:rsidR="00185FCD" w:rsidRPr="00185FCD" w:rsidRDefault="00185FCD" w:rsidP="00185FCD">
            <w:pPr>
              <w:rPr>
                <w:sz w:val="16"/>
                <w:szCs w:val="16"/>
                <w:lang w:val="en-ID"/>
              </w:rPr>
            </w:pPr>
            <w:r w:rsidRPr="00185FCD">
              <w:rPr>
                <w:sz w:val="16"/>
                <w:szCs w:val="16"/>
                <w:lang w:val="en-ID"/>
              </w:rPr>
              <w:t>1.0296</w:t>
            </w:r>
          </w:p>
        </w:tc>
        <w:tc>
          <w:tcPr>
            <w:tcW w:w="0" w:type="auto"/>
            <w:hideMark/>
          </w:tcPr>
          <w:p w14:paraId="532624F7" w14:textId="77777777" w:rsidR="00185FCD" w:rsidRPr="00185FCD" w:rsidRDefault="00185FCD" w:rsidP="00185FCD">
            <w:pPr>
              <w:rPr>
                <w:sz w:val="16"/>
                <w:szCs w:val="16"/>
                <w:lang w:val="en-ID"/>
              </w:rPr>
            </w:pPr>
            <w:r w:rsidRPr="00185FCD">
              <w:rPr>
                <w:sz w:val="16"/>
                <w:szCs w:val="16"/>
                <w:lang w:val="en-ID"/>
              </w:rPr>
              <w:t>0.1155</w:t>
            </w:r>
          </w:p>
        </w:tc>
        <w:tc>
          <w:tcPr>
            <w:tcW w:w="0" w:type="auto"/>
            <w:hideMark/>
          </w:tcPr>
          <w:p w14:paraId="7964EC79" w14:textId="77777777" w:rsidR="00185FCD" w:rsidRPr="00185FCD" w:rsidRDefault="00185FCD" w:rsidP="00185FCD">
            <w:pPr>
              <w:rPr>
                <w:sz w:val="16"/>
                <w:szCs w:val="16"/>
                <w:lang w:val="en-ID"/>
              </w:rPr>
            </w:pPr>
            <w:r w:rsidRPr="00185FCD">
              <w:rPr>
                <w:sz w:val="16"/>
                <w:szCs w:val="16"/>
                <w:lang w:val="en-ID"/>
              </w:rPr>
              <w:t>9.5414</w:t>
            </w:r>
          </w:p>
        </w:tc>
        <w:tc>
          <w:tcPr>
            <w:tcW w:w="0" w:type="auto"/>
            <w:hideMark/>
          </w:tcPr>
          <w:p w14:paraId="2FD0C882" w14:textId="77777777" w:rsidR="00185FCD" w:rsidRPr="00185FCD" w:rsidRDefault="00185FCD" w:rsidP="00185FCD">
            <w:pPr>
              <w:rPr>
                <w:sz w:val="16"/>
                <w:szCs w:val="16"/>
                <w:lang w:val="en-ID"/>
              </w:rPr>
            </w:pPr>
            <w:r w:rsidRPr="00185FCD">
              <w:rPr>
                <w:sz w:val="16"/>
                <w:szCs w:val="16"/>
                <w:lang w:val="en-ID"/>
              </w:rPr>
              <w:t>4.6223</w:t>
            </w:r>
          </w:p>
        </w:tc>
      </w:tr>
      <w:tr w:rsidR="00185FCD" w:rsidRPr="00185FCD" w14:paraId="036CF231" w14:textId="77777777" w:rsidTr="00185FCD">
        <w:trPr>
          <w:trHeight w:val="315"/>
        </w:trPr>
        <w:tc>
          <w:tcPr>
            <w:tcW w:w="0" w:type="auto"/>
            <w:hideMark/>
          </w:tcPr>
          <w:p w14:paraId="24F67568" w14:textId="77777777" w:rsidR="00185FCD" w:rsidRPr="00185FCD" w:rsidRDefault="00185FCD" w:rsidP="00185FCD">
            <w:pPr>
              <w:rPr>
                <w:sz w:val="16"/>
                <w:szCs w:val="16"/>
                <w:lang w:val="en-ID"/>
              </w:rPr>
            </w:pPr>
            <w:r w:rsidRPr="00185FCD">
              <w:rPr>
                <w:sz w:val="16"/>
                <w:szCs w:val="16"/>
                <w:lang w:val="en-ID"/>
              </w:rPr>
              <w:t>2</w:t>
            </w:r>
          </w:p>
        </w:tc>
        <w:tc>
          <w:tcPr>
            <w:tcW w:w="0" w:type="auto"/>
            <w:hideMark/>
          </w:tcPr>
          <w:p w14:paraId="1E02E3BC"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kecil</w:t>
            </w:r>
            <w:proofErr w:type="spellEnd"/>
          </w:p>
        </w:tc>
        <w:tc>
          <w:tcPr>
            <w:tcW w:w="0" w:type="auto"/>
            <w:hideMark/>
          </w:tcPr>
          <w:p w14:paraId="6FE76BAD" w14:textId="77777777" w:rsidR="00185FCD" w:rsidRPr="00185FCD" w:rsidRDefault="00185FCD" w:rsidP="00185FCD">
            <w:pPr>
              <w:rPr>
                <w:sz w:val="16"/>
                <w:szCs w:val="16"/>
                <w:lang w:val="en-ID"/>
              </w:rPr>
            </w:pPr>
            <w:r w:rsidRPr="00185FCD">
              <w:rPr>
                <w:sz w:val="16"/>
                <w:szCs w:val="16"/>
                <w:lang w:val="en-ID"/>
              </w:rPr>
              <w:t>1.0297</w:t>
            </w:r>
          </w:p>
        </w:tc>
        <w:tc>
          <w:tcPr>
            <w:tcW w:w="0" w:type="auto"/>
            <w:hideMark/>
          </w:tcPr>
          <w:p w14:paraId="1C1AB786" w14:textId="77777777" w:rsidR="00185FCD" w:rsidRPr="00185FCD" w:rsidRDefault="00185FCD" w:rsidP="00185FCD">
            <w:pPr>
              <w:rPr>
                <w:sz w:val="16"/>
                <w:szCs w:val="16"/>
                <w:lang w:val="en-ID"/>
              </w:rPr>
            </w:pPr>
            <w:r w:rsidRPr="00185FCD">
              <w:rPr>
                <w:sz w:val="16"/>
                <w:szCs w:val="16"/>
                <w:lang w:val="en-ID"/>
              </w:rPr>
              <w:t>0.1134</w:t>
            </w:r>
          </w:p>
        </w:tc>
        <w:tc>
          <w:tcPr>
            <w:tcW w:w="0" w:type="auto"/>
            <w:hideMark/>
          </w:tcPr>
          <w:p w14:paraId="47FF43E8" w14:textId="77777777" w:rsidR="00185FCD" w:rsidRPr="00185FCD" w:rsidRDefault="00185FCD" w:rsidP="00185FCD">
            <w:pPr>
              <w:rPr>
                <w:sz w:val="16"/>
                <w:szCs w:val="16"/>
                <w:lang w:val="en-ID"/>
              </w:rPr>
            </w:pPr>
            <w:r w:rsidRPr="00185FCD">
              <w:rPr>
                <w:sz w:val="16"/>
                <w:szCs w:val="16"/>
                <w:lang w:val="en-ID"/>
              </w:rPr>
              <w:t>6.2983</w:t>
            </w:r>
          </w:p>
        </w:tc>
        <w:tc>
          <w:tcPr>
            <w:tcW w:w="0" w:type="auto"/>
            <w:hideMark/>
          </w:tcPr>
          <w:p w14:paraId="26DCE5E9" w14:textId="77777777" w:rsidR="00185FCD" w:rsidRPr="00185FCD" w:rsidRDefault="00185FCD" w:rsidP="00185FCD">
            <w:pPr>
              <w:rPr>
                <w:sz w:val="16"/>
                <w:szCs w:val="16"/>
                <w:lang w:val="en-ID"/>
              </w:rPr>
            </w:pPr>
            <w:r w:rsidRPr="00185FCD">
              <w:rPr>
                <w:sz w:val="16"/>
                <w:szCs w:val="16"/>
                <w:lang w:val="en-ID"/>
              </w:rPr>
              <w:t>3.0537</w:t>
            </w:r>
          </w:p>
        </w:tc>
      </w:tr>
      <w:tr w:rsidR="00185FCD" w:rsidRPr="00185FCD" w14:paraId="74EFDC08" w14:textId="77777777" w:rsidTr="00185FCD">
        <w:trPr>
          <w:trHeight w:val="315"/>
        </w:trPr>
        <w:tc>
          <w:tcPr>
            <w:tcW w:w="0" w:type="auto"/>
            <w:hideMark/>
          </w:tcPr>
          <w:p w14:paraId="0593ED6A" w14:textId="77777777" w:rsidR="00185FCD" w:rsidRPr="00185FCD" w:rsidRDefault="00185FCD" w:rsidP="00185FCD">
            <w:pPr>
              <w:rPr>
                <w:sz w:val="16"/>
                <w:szCs w:val="16"/>
                <w:lang w:val="en-ID"/>
              </w:rPr>
            </w:pPr>
            <w:r w:rsidRPr="00185FCD">
              <w:rPr>
                <w:sz w:val="16"/>
                <w:szCs w:val="16"/>
                <w:lang w:val="en-ID"/>
              </w:rPr>
              <w:t>3</w:t>
            </w:r>
          </w:p>
        </w:tc>
        <w:tc>
          <w:tcPr>
            <w:tcW w:w="0" w:type="auto"/>
            <w:hideMark/>
          </w:tcPr>
          <w:p w14:paraId="1707A40C" w14:textId="77777777" w:rsidR="00185FCD" w:rsidRPr="00185FCD" w:rsidRDefault="00185FCD" w:rsidP="00185FCD">
            <w:pPr>
              <w:rPr>
                <w:sz w:val="16"/>
                <w:szCs w:val="16"/>
                <w:lang w:val="en-ID"/>
              </w:rPr>
            </w:pPr>
            <w:r w:rsidRPr="00185FCD">
              <w:rPr>
                <w:sz w:val="16"/>
                <w:szCs w:val="16"/>
                <w:lang w:val="en-ID"/>
              </w:rPr>
              <w:t xml:space="preserve">Industri </w:t>
            </w:r>
            <w:proofErr w:type="spellStart"/>
            <w:r w:rsidRPr="00185FCD">
              <w:rPr>
                <w:sz w:val="16"/>
                <w:szCs w:val="16"/>
                <w:lang w:val="en-ID"/>
              </w:rPr>
              <w:t>sedang</w:t>
            </w:r>
            <w:proofErr w:type="spellEnd"/>
          </w:p>
        </w:tc>
        <w:tc>
          <w:tcPr>
            <w:tcW w:w="0" w:type="auto"/>
            <w:hideMark/>
          </w:tcPr>
          <w:p w14:paraId="1B2D1E1A" w14:textId="77777777" w:rsidR="00185FCD" w:rsidRPr="00185FCD" w:rsidRDefault="00185FCD" w:rsidP="00185FCD">
            <w:pPr>
              <w:rPr>
                <w:sz w:val="16"/>
                <w:szCs w:val="16"/>
                <w:lang w:val="en-ID"/>
              </w:rPr>
            </w:pPr>
            <w:r w:rsidRPr="00185FCD">
              <w:rPr>
                <w:sz w:val="16"/>
                <w:szCs w:val="16"/>
                <w:lang w:val="en-ID"/>
              </w:rPr>
              <w:t>1.0287</w:t>
            </w:r>
          </w:p>
        </w:tc>
        <w:tc>
          <w:tcPr>
            <w:tcW w:w="0" w:type="auto"/>
            <w:hideMark/>
          </w:tcPr>
          <w:p w14:paraId="2CE898B3" w14:textId="77777777" w:rsidR="00185FCD" w:rsidRPr="00185FCD" w:rsidRDefault="00185FCD" w:rsidP="00185FCD">
            <w:pPr>
              <w:rPr>
                <w:sz w:val="16"/>
                <w:szCs w:val="16"/>
                <w:lang w:val="en-ID"/>
              </w:rPr>
            </w:pPr>
            <w:r w:rsidRPr="00185FCD">
              <w:rPr>
                <w:sz w:val="16"/>
                <w:szCs w:val="16"/>
                <w:lang w:val="en-ID"/>
              </w:rPr>
              <w:t>0.1405</w:t>
            </w:r>
          </w:p>
        </w:tc>
        <w:tc>
          <w:tcPr>
            <w:tcW w:w="0" w:type="auto"/>
            <w:hideMark/>
          </w:tcPr>
          <w:p w14:paraId="7236C8EA" w14:textId="77777777" w:rsidR="00185FCD" w:rsidRPr="00185FCD" w:rsidRDefault="00185FCD" w:rsidP="00185FCD">
            <w:pPr>
              <w:rPr>
                <w:sz w:val="16"/>
                <w:szCs w:val="16"/>
                <w:lang w:val="en-ID"/>
              </w:rPr>
            </w:pPr>
            <w:r w:rsidRPr="00185FCD">
              <w:rPr>
                <w:sz w:val="16"/>
                <w:szCs w:val="16"/>
                <w:lang w:val="en-ID"/>
              </w:rPr>
              <w:t>47.6212</w:t>
            </w:r>
          </w:p>
        </w:tc>
        <w:tc>
          <w:tcPr>
            <w:tcW w:w="0" w:type="auto"/>
            <w:hideMark/>
          </w:tcPr>
          <w:p w14:paraId="3AC6BA8F" w14:textId="77777777" w:rsidR="00185FCD" w:rsidRPr="00185FCD" w:rsidRDefault="00185FCD" w:rsidP="00185FCD">
            <w:pPr>
              <w:rPr>
                <w:sz w:val="16"/>
                <w:szCs w:val="16"/>
                <w:lang w:val="en-ID"/>
              </w:rPr>
            </w:pPr>
            <w:r w:rsidRPr="00185FCD">
              <w:rPr>
                <w:sz w:val="16"/>
                <w:szCs w:val="16"/>
                <w:lang w:val="en-ID"/>
              </w:rPr>
              <w:t>23.0698</w:t>
            </w:r>
          </w:p>
        </w:tc>
      </w:tr>
      <w:tr w:rsidR="00185FCD" w:rsidRPr="00185FCD" w14:paraId="00A8A4AC" w14:textId="77777777" w:rsidTr="00185FCD">
        <w:trPr>
          <w:trHeight w:val="315"/>
        </w:trPr>
        <w:tc>
          <w:tcPr>
            <w:tcW w:w="0" w:type="auto"/>
            <w:hideMark/>
          </w:tcPr>
          <w:p w14:paraId="30D9282D" w14:textId="77777777" w:rsidR="00185FCD" w:rsidRPr="00185FCD" w:rsidRDefault="00185FCD" w:rsidP="00185FCD">
            <w:pPr>
              <w:rPr>
                <w:sz w:val="16"/>
                <w:szCs w:val="16"/>
                <w:lang w:val="en-ID"/>
              </w:rPr>
            </w:pPr>
            <w:r w:rsidRPr="00185FCD">
              <w:rPr>
                <w:sz w:val="16"/>
                <w:szCs w:val="16"/>
                <w:lang w:val="en-ID"/>
              </w:rPr>
              <w:t>4</w:t>
            </w:r>
          </w:p>
        </w:tc>
        <w:tc>
          <w:tcPr>
            <w:tcW w:w="0" w:type="auto"/>
            <w:hideMark/>
          </w:tcPr>
          <w:p w14:paraId="15E71733" w14:textId="77777777" w:rsidR="00185FCD" w:rsidRPr="00185FCD" w:rsidRDefault="00185FCD" w:rsidP="00185FCD">
            <w:pPr>
              <w:rPr>
                <w:sz w:val="16"/>
                <w:szCs w:val="16"/>
                <w:lang w:val="en-ID"/>
              </w:rPr>
            </w:pPr>
            <w:r w:rsidRPr="00185FCD">
              <w:rPr>
                <w:sz w:val="16"/>
                <w:szCs w:val="16"/>
                <w:lang w:val="en-ID"/>
              </w:rPr>
              <w:t>Istana negara</w:t>
            </w:r>
          </w:p>
        </w:tc>
        <w:tc>
          <w:tcPr>
            <w:tcW w:w="0" w:type="auto"/>
            <w:hideMark/>
          </w:tcPr>
          <w:p w14:paraId="5D71B2A1"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6DDE9FAE"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10A0C435"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0293F19C" w14:textId="77777777" w:rsidR="00185FCD" w:rsidRPr="00185FCD" w:rsidRDefault="00185FCD" w:rsidP="00185FCD">
            <w:pPr>
              <w:rPr>
                <w:sz w:val="16"/>
                <w:szCs w:val="16"/>
                <w:lang w:val="en-ID"/>
              </w:rPr>
            </w:pPr>
            <w:r w:rsidRPr="00185FCD">
              <w:rPr>
                <w:sz w:val="16"/>
                <w:szCs w:val="16"/>
                <w:lang w:val="en-ID"/>
              </w:rPr>
              <w:t>0.4394</w:t>
            </w:r>
          </w:p>
        </w:tc>
      </w:tr>
      <w:tr w:rsidR="00185FCD" w:rsidRPr="00185FCD" w14:paraId="591DD72A" w14:textId="77777777" w:rsidTr="00185FCD">
        <w:trPr>
          <w:trHeight w:val="315"/>
        </w:trPr>
        <w:tc>
          <w:tcPr>
            <w:tcW w:w="0" w:type="auto"/>
            <w:hideMark/>
          </w:tcPr>
          <w:p w14:paraId="60C21A66" w14:textId="77777777" w:rsidR="00185FCD" w:rsidRPr="00185FCD" w:rsidRDefault="00185FCD" w:rsidP="00185FCD">
            <w:pPr>
              <w:rPr>
                <w:sz w:val="16"/>
                <w:szCs w:val="16"/>
                <w:lang w:val="en-ID"/>
              </w:rPr>
            </w:pPr>
            <w:r w:rsidRPr="00185FCD">
              <w:rPr>
                <w:sz w:val="16"/>
                <w:szCs w:val="16"/>
                <w:lang w:val="en-ID"/>
              </w:rPr>
              <w:t>5</w:t>
            </w:r>
          </w:p>
        </w:tc>
        <w:tc>
          <w:tcPr>
            <w:tcW w:w="0" w:type="auto"/>
            <w:hideMark/>
          </w:tcPr>
          <w:p w14:paraId="117BA992" w14:textId="77777777" w:rsidR="00185FCD" w:rsidRPr="00185FCD" w:rsidRDefault="00185FCD" w:rsidP="00185FCD">
            <w:pPr>
              <w:rPr>
                <w:sz w:val="16"/>
                <w:szCs w:val="16"/>
                <w:lang w:val="en-ID"/>
              </w:rPr>
            </w:pPr>
            <w:r w:rsidRPr="00185FCD">
              <w:rPr>
                <w:sz w:val="16"/>
                <w:szCs w:val="16"/>
                <w:lang w:val="en-ID"/>
              </w:rPr>
              <w:t xml:space="preserve">Kantor </w:t>
            </w:r>
            <w:proofErr w:type="spellStart"/>
            <w:r w:rsidRPr="00185FCD">
              <w:rPr>
                <w:sz w:val="16"/>
                <w:szCs w:val="16"/>
                <w:lang w:val="en-ID"/>
              </w:rPr>
              <w:t>lembaga</w:t>
            </w:r>
            <w:proofErr w:type="spellEnd"/>
          </w:p>
        </w:tc>
        <w:tc>
          <w:tcPr>
            <w:tcW w:w="0" w:type="auto"/>
            <w:hideMark/>
          </w:tcPr>
          <w:p w14:paraId="502509B3"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37F1F2B1"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57F841E6"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6A04E6F9" w14:textId="77777777" w:rsidR="00185FCD" w:rsidRPr="00185FCD" w:rsidRDefault="00185FCD" w:rsidP="00185FCD">
            <w:pPr>
              <w:rPr>
                <w:sz w:val="16"/>
                <w:szCs w:val="16"/>
                <w:lang w:val="en-ID"/>
              </w:rPr>
            </w:pPr>
            <w:r w:rsidRPr="00185FCD">
              <w:rPr>
                <w:sz w:val="16"/>
                <w:szCs w:val="16"/>
                <w:lang w:val="en-ID"/>
              </w:rPr>
              <w:t>0.4394</w:t>
            </w:r>
          </w:p>
        </w:tc>
      </w:tr>
      <w:tr w:rsidR="00185FCD" w:rsidRPr="00185FCD" w14:paraId="747A0BF5" w14:textId="77777777" w:rsidTr="00185FCD">
        <w:trPr>
          <w:trHeight w:val="315"/>
        </w:trPr>
        <w:tc>
          <w:tcPr>
            <w:tcW w:w="0" w:type="auto"/>
            <w:hideMark/>
          </w:tcPr>
          <w:p w14:paraId="68D457FF" w14:textId="77777777" w:rsidR="00185FCD" w:rsidRPr="00185FCD" w:rsidRDefault="00185FCD" w:rsidP="00185FCD">
            <w:pPr>
              <w:rPr>
                <w:sz w:val="16"/>
                <w:szCs w:val="16"/>
                <w:lang w:val="en-ID"/>
              </w:rPr>
            </w:pPr>
            <w:r w:rsidRPr="00185FCD">
              <w:rPr>
                <w:sz w:val="16"/>
                <w:szCs w:val="16"/>
                <w:lang w:val="en-ID"/>
              </w:rPr>
              <w:t>6</w:t>
            </w:r>
          </w:p>
        </w:tc>
        <w:tc>
          <w:tcPr>
            <w:tcW w:w="0" w:type="auto"/>
            <w:hideMark/>
          </w:tcPr>
          <w:p w14:paraId="3540C780" w14:textId="77777777" w:rsidR="00185FCD" w:rsidRPr="00185FCD" w:rsidRDefault="00185FCD" w:rsidP="00185FCD">
            <w:pPr>
              <w:rPr>
                <w:sz w:val="16"/>
                <w:szCs w:val="16"/>
                <w:lang w:val="en-ID"/>
              </w:rPr>
            </w:pPr>
            <w:r w:rsidRPr="00185FCD">
              <w:rPr>
                <w:sz w:val="16"/>
                <w:szCs w:val="16"/>
                <w:lang w:val="en-ID"/>
              </w:rPr>
              <w:t>Mall dan hotel</w:t>
            </w:r>
          </w:p>
        </w:tc>
        <w:tc>
          <w:tcPr>
            <w:tcW w:w="0" w:type="auto"/>
            <w:hideMark/>
          </w:tcPr>
          <w:p w14:paraId="113248A1" w14:textId="77777777" w:rsidR="00185FCD" w:rsidRPr="00185FCD" w:rsidRDefault="00185FCD" w:rsidP="00185FCD">
            <w:pPr>
              <w:rPr>
                <w:sz w:val="16"/>
                <w:szCs w:val="16"/>
                <w:lang w:val="en-ID"/>
              </w:rPr>
            </w:pPr>
            <w:r w:rsidRPr="00185FCD">
              <w:rPr>
                <w:sz w:val="16"/>
                <w:szCs w:val="16"/>
                <w:lang w:val="en-ID"/>
              </w:rPr>
              <w:t>1.0298</w:t>
            </w:r>
          </w:p>
        </w:tc>
        <w:tc>
          <w:tcPr>
            <w:tcW w:w="0" w:type="auto"/>
            <w:hideMark/>
          </w:tcPr>
          <w:p w14:paraId="5118F4C5" w14:textId="77777777" w:rsidR="00185FCD" w:rsidRPr="00185FCD" w:rsidRDefault="00185FCD" w:rsidP="00185FCD">
            <w:pPr>
              <w:rPr>
                <w:sz w:val="16"/>
                <w:szCs w:val="16"/>
                <w:lang w:val="en-ID"/>
              </w:rPr>
            </w:pPr>
            <w:r w:rsidRPr="00185FCD">
              <w:rPr>
                <w:sz w:val="16"/>
                <w:szCs w:val="16"/>
                <w:lang w:val="en-ID"/>
              </w:rPr>
              <w:t>0.1099</w:t>
            </w:r>
          </w:p>
        </w:tc>
        <w:tc>
          <w:tcPr>
            <w:tcW w:w="0" w:type="auto"/>
            <w:hideMark/>
          </w:tcPr>
          <w:p w14:paraId="457310D1" w14:textId="77777777" w:rsidR="00185FCD" w:rsidRPr="00185FCD" w:rsidRDefault="00185FCD" w:rsidP="00185FCD">
            <w:pPr>
              <w:rPr>
                <w:sz w:val="16"/>
                <w:szCs w:val="16"/>
                <w:lang w:val="en-ID"/>
              </w:rPr>
            </w:pPr>
            <w:r w:rsidRPr="00185FCD">
              <w:rPr>
                <w:sz w:val="16"/>
                <w:szCs w:val="16"/>
                <w:lang w:val="en-ID"/>
              </w:rPr>
              <w:t>0.9545</w:t>
            </w:r>
          </w:p>
        </w:tc>
        <w:tc>
          <w:tcPr>
            <w:tcW w:w="0" w:type="auto"/>
            <w:hideMark/>
          </w:tcPr>
          <w:p w14:paraId="6A59074D" w14:textId="77777777" w:rsidR="00185FCD" w:rsidRPr="00185FCD" w:rsidRDefault="00185FCD" w:rsidP="00185FCD">
            <w:pPr>
              <w:rPr>
                <w:sz w:val="16"/>
                <w:szCs w:val="16"/>
                <w:lang w:val="en-ID"/>
              </w:rPr>
            </w:pPr>
            <w:r w:rsidRPr="00185FCD">
              <w:rPr>
                <w:sz w:val="16"/>
                <w:szCs w:val="16"/>
                <w:lang w:val="en-ID"/>
              </w:rPr>
              <w:t>0.4624</w:t>
            </w:r>
          </w:p>
        </w:tc>
      </w:tr>
      <w:tr w:rsidR="00185FCD" w:rsidRPr="00185FCD" w14:paraId="0621645B" w14:textId="77777777" w:rsidTr="00185FCD">
        <w:trPr>
          <w:trHeight w:val="315"/>
        </w:trPr>
        <w:tc>
          <w:tcPr>
            <w:tcW w:w="0" w:type="auto"/>
            <w:hideMark/>
          </w:tcPr>
          <w:p w14:paraId="0929A0EE" w14:textId="77777777" w:rsidR="00185FCD" w:rsidRPr="00185FCD" w:rsidRDefault="00185FCD" w:rsidP="00185FCD">
            <w:pPr>
              <w:rPr>
                <w:sz w:val="16"/>
                <w:szCs w:val="16"/>
                <w:lang w:val="en-ID"/>
              </w:rPr>
            </w:pPr>
            <w:r w:rsidRPr="00185FCD">
              <w:rPr>
                <w:sz w:val="16"/>
                <w:szCs w:val="16"/>
                <w:lang w:val="en-ID"/>
              </w:rPr>
              <w:t>7</w:t>
            </w:r>
          </w:p>
        </w:tc>
        <w:tc>
          <w:tcPr>
            <w:tcW w:w="0" w:type="auto"/>
            <w:hideMark/>
          </w:tcPr>
          <w:p w14:paraId="1D0F85BB" w14:textId="77777777" w:rsidR="00185FCD" w:rsidRPr="00185FCD" w:rsidRDefault="00185FCD" w:rsidP="00185FCD">
            <w:pPr>
              <w:rPr>
                <w:sz w:val="16"/>
                <w:szCs w:val="16"/>
                <w:lang w:val="en-ID"/>
              </w:rPr>
            </w:pPr>
            <w:proofErr w:type="spellStart"/>
            <w:r w:rsidRPr="00185FCD">
              <w:rPr>
                <w:sz w:val="16"/>
                <w:szCs w:val="16"/>
                <w:lang w:val="en-ID"/>
              </w:rPr>
              <w:t>Pangkalan</w:t>
            </w:r>
            <w:proofErr w:type="spellEnd"/>
            <w:r w:rsidRPr="00185FCD">
              <w:rPr>
                <w:sz w:val="16"/>
                <w:szCs w:val="16"/>
                <w:lang w:val="en-ID"/>
              </w:rPr>
              <w:t xml:space="preserve"> </w:t>
            </w:r>
            <w:proofErr w:type="spellStart"/>
            <w:r w:rsidRPr="00185FCD">
              <w:rPr>
                <w:sz w:val="16"/>
                <w:szCs w:val="16"/>
                <w:lang w:val="en-ID"/>
              </w:rPr>
              <w:t>militer</w:t>
            </w:r>
            <w:proofErr w:type="spellEnd"/>
          </w:p>
        </w:tc>
        <w:tc>
          <w:tcPr>
            <w:tcW w:w="0" w:type="auto"/>
            <w:hideMark/>
          </w:tcPr>
          <w:p w14:paraId="778A2468" w14:textId="77777777" w:rsidR="00185FCD" w:rsidRPr="00185FCD" w:rsidRDefault="00185FCD" w:rsidP="00185FCD">
            <w:pPr>
              <w:rPr>
                <w:sz w:val="16"/>
                <w:szCs w:val="16"/>
                <w:lang w:val="en-ID"/>
              </w:rPr>
            </w:pPr>
            <w:r w:rsidRPr="00185FCD">
              <w:rPr>
                <w:sz w:val="16"/>
                <w:szCs w:val="16"/>
                <w:lang w:val="en-ID"/>
              </w:rPr>
              <w:t>1.0038</w:t>
            </w:r>
          </w:p>
        </w:tc>
        <w:tc>
          <w:tcPr>
            <w:tcW w:w="0" w:type="auto"/>
            <w:hideMark/>
          </w:tcPr>
          <w:p w14:paraId="09A3A2F2" w14:textId="77777777" w:rsidR="00185FCD" w:rsidRPr="00185FCD" w:rsidRDefault="00185FCD" w:rsidP="00185FCD">
            <w:pPr>
              <w:rPr>
                <w:sz w:val="16"/>
                <w:szCs w:val="16"/>
                <w:lang w:val="en-ID"/>
              </w:rPr>
            </w:pPr>
            <w:r w:rsidRPr="00185FCD">
              <w:rPr>
                <w:sz w:val="16"/>
                <w:szCs w:val="16"/>
                <w:lang w:val="en-ID"/>
              </w:rPr>
              <w:t>3.0798</w:t>
            </w:r>
          </w:p>
        </w:tc>
        <w:tc>
          <w:tcPr>
            <w:tcW w:w="0" w:type="auto"/>
            <w:hideMark/>
          </w:tcPr>
          <w:p w14:paraId="65AEC673" w14:textId="77777777" w:rsidR="00185FCD" w:rsidRPr="00185FCD" w:rsidRDefault="00185FCD" w:rsidP="00185FCD">
            <w:pPr>
              <w:rPr>
                <w:sz w:val="16"/>
                <w:szCs w:val="16"/>
                <w:lang w:val="en-ID"/>
              </w:rPr>
            </w:pPr>
            <w:r w:rsidRPr="00185FCD">
              <w:rPr>
                <w:sz w:val="16"/>
                <w:szCs w:val="16"/>
                <w:lang w:val="en-ID"/>
              </w:rPr>
              <w:t>2.0456</w:t>
            </w:r>
          </w:p>
        </w:tc>
        <w:tc>
          <w:tcPr>
            <w:tcW w:w="0" w:type="auto"/>
            <w:hideMark/>
          </w:tcPr>
          <w:p w14:paraId="7D000DE1" w14:textId="77777777" w:rsidR="00185FCD" w:rsidRPr="00185FCD" w:rsidRDefault="00185FCD" w:rsidP="00185FCD">
            <w:pPr>
              <w:rPr>
                <w:sz w:val="16"/>
                <w:szCs w:val="16"/>
                <w:lang w:val="en-ID"/>
              </w:rPr>
            </w:pPr>
            <w:r w:rsidRPr="00185FCD">
              <w:rPr>
                <w:sz w:val="16"/>
                <w:szCs w:val="16"/>
                <w:lang w:val="en-ID"/>
              </w:rPr>
              <w:t>0.9885</w:t>
            </w:r>
          </w:p>
        </w:tc>
      </w:tr>
      <w:tr w:rsidR="00185FCD" w:rsidRPr="00185FCD" w14:paraId="7A206573" w14:textId="77777777" w:rsidTr="00185FCD">
        <w:trPr>
          <w:trHeight w:val="315"/>
        </w:trPr>
        <w:tc>
          <w:tcPr>
            <w:tcW w:w="0" w:type="auto"/>
            <w:hideMark/>
          </w:tcPr>
          <w:p w14:paraId="4A13B506" w14:textId="77777777" w:rsidR="00185FCD" w:rsidRPr="00185FCD" w:rsidRDefault="00185FCD" w:rsidP="00185FCD">
            <w:pPr>
              <w:rPr>
                <w:sz w:val="16"/>
                <w:szCs w:val="16"/>
                <w:lang w:val="en-ID"/>
              </w:rPr>
            </w:pPr>
            <w:r w:rsidRPr="00185FCD">
              <w:rPr>
                <w:sz w:val="16"/>
                <w:szCs w:val="16"/>
                <w:lang w:val="en-ID"/>
              </w:rPr>
              <w:t>8</w:t>
            </w:r>
          </w:p>
        </w:tc>
        <w:tc>
          <w:tcPr>
            <w:tcW w:w="0" w:type="auto"/>
            <w:hideMark/>
          </w:tcPr>
          <w:p w14:paraId="71148955" w14:textId="77777777" w:rsidR="00185FCD" w:rsidRPr="00185FCD" w:rsidRDefault="00185FCD" w:rsidP="00185FCD">
            <w:pPr>
              <w:rPr>
                <w:sz w:val="16"/>
                <w:szCs w:val="16"/>
                <w:lang w:val="en-ID"/>
              </w:rPr>
            </w:pPr>
            <w:proofErr w:type="spellStart"/>
            <w:r w:rsidRPr="00185FCD">
              <w:rPr>
                <w:sz w:val="16"/>
                <w:szCs w:val="16"/>
                <w:lang w:val="en-ID"/>
              </w:rPr>
              <w:t>Penerangan</w:t>
            </w:r>
            <w:proofErr w:type="spellEnd"/>
            <w:r w:rsidRPr="00185FCD">
              <w:rPr>
                <w:sz w:val="16"/>
                <w:szCs w:val="16"/>
                <w:lang w:val="en-ID"/>
              </w:rPr>
              <w:t xml:space="preserve"> </w:t>
            </w:r>
            <w:proofErr w:type="spellStart"/>
            <w:r w:rsidRPr="00185FCD">
              <w:rPr>
                <w:sz w:val="16"/>
                <w:szCs w:val="16"/>
                <w:lang w:val="en-ID"/>
              </w:rPr>
              <w:t>jalan</w:t>
            </w:r>
            <w:proofErr w:type="spellEnd"/>
          </w:p>
        </w:tc>
        <w:tc>
          <w:tcPr>
            <w:tcW w:w="0" w:type="auto"/>
            <w:hideMark/>
          </w:tcPr>
          <w:p w14:paraId="3BE58022" w14:textId="77777777" w:rsidR="00185FCD" w:rsidRPr="00185FCD" w:rsidRDefault="00185FCD" w:rsidP="00185FCD">
            <w:pPr>
              <w:rPr>
                <w:sz w:val="16"/>
                <w:szCs w:val="16"/>
                <w:lang w:val="en-ID"/>
              </w:rPr>
            </w:pPr>
            <w:r w:rsidRPr="00185FCD">
              <w:rPr>
                <w:sz w:val="16"/>
                <w:szCs w:val="16"/>
                <w:lang w:val="en-ID"/>
              </w:rPr>
              <w:t>0.9734</w:t>
            </w:r>
          </w:p>
        </w:tc>
        <w:tc>
          <w:tcPr>
            <w:tcW w:w="0" w:type="auto"/>
            <w:hideMark/>
          </w:tcPr>
          <w:p w14:paraId="6E7174BC" w14:textId="77777777" w:rsidR="00185FCD" w:rsidRPr="00185FCD" w:rsidRDefault="00185FCD" w:rsidP="00185FCD">
            <w:pPr>
              <w:rPr>
                <w:sz w:val="16"/>
                <w:szCs w:val="16"/>
                <w:lang w:val="en-ID"/>
              </w:rPr>
            </w:pPr>
            <w:r w:rsidRPr="00185FCD">
              <w:rPr>
                <w:sz w:val="16"/>
                <w:szCs w:val="16"/>
                <w:lang w:val="en-ID"/>
              </w:rPr>
              <w:t>12.7524</w:t>
            </w:r>
          </w:p>
        </w:tc>
        <w:tc>
          <w:tcPr>
            <w:tcW w:w="0" w:type="auto"/>
            <w:hideMark/>
          </w:tcPr>
          <w:p w14:paraId="11984F14" w14:textId="77777777" w:rsidR="00185FCD" w:rsidRPr="00185FCD" w:rsidRDefault="00185FCD" w:rsidP="00185FCD">
            <w:pPr>
              <w:rPr>
                <w:sz w:val="16"/>
                <w:szCs w:val="16"/>
                <w:lang w:val="en-ID"/>
              </w:rPr>
            </w:pPr>
            <w:r w:rsidRPr="00185FCD">
              <w:rPr>
                <w:sz w:val="16"/>
                <w:szCs w:val="16"/>
                <w:lang w:val="en-ID"/>
              </w:rPr>
              <w:t>1.7055</w:t>
            </w:r>
          </w:p>
        </w:tc>
        <w:tc>
          <w:tcPr>
            <w:tcW w:w="0" w:type="auto"/>
            <w:hideMark/>
          </w:tcPr>
          <w:p w14:paraId="1B1E72A2" w14:textId="77777777" w:rsidR="00185FCD" w:rsidRPr="00185FCD" w:rsidRDefault="00185FCD" w:rsidP="00185FCD">
            <w:pPr>
              <w:rPr>
                <w:sz w:val="16"/>
                <w:szCs w:val="16"/>
                <w:lang w:val="en-ID"/>
              </w:rPr>
            </w:pPr>
            <w:r w:rsidRPr="00185FCD">
              <w:rPr>
                <w:sz w:val="16"/>
                <w:szCs w:val="16"/>
                <w:lang w:val="en-ID"/>
              </w:rPr>
              <w:t>0.8262</w:t>
            </w:r>
          </w:p>
        </w:tc>
      </w:tr>
      <w:tr w:rsidR="00185FCD" w:rsidRPr="00185FCD" w14:paraId="29DFB920" w14:textId="77777777" w:rsidTr="00185FCD">
        <w:trPr>
          <w:trHeight w:val="315"/>
        </w:trPr>
        <w:tc>
          <w:tcPr>
            <w:tcW w:w="0" w:type="auto"/>
            <w:hideMark/>
          </w:tcPr>
          <w:p w14:paraId="47E0DA3F" w14:textId="77777777" w:rsidR="00185FCD" w:rsidRPr="00185FCD" w:rsidRDefault="00185FCD" w:rsidP="00185FCD">
            <w:pPr>
              <w:rPr>
                <w:sz w:val="16"/>
                <w:szCs w:val="16"/>
                <w:lang w:val="en-ID"/>
              </w:rPr>
            </w:pPr>
            <w:r w:rsidRPr="00185FCD">
              <w:rPr>
                <w:sz w:val="16"/>
                <w:szCs w:val="16"/>
                <w:lang w:val="en-ID"/>
              </w:rPr>
              <w:t>9</w:t>
            </w:r>
          </w:p>
        </w:tc>
        <w:tc>
          <w:tcPr>
            <w:tcW w:w="0" w:type="auto"/>
            <w:hideMark/>
          </w:tcPr>
          <w:p w14:paraId="18218B44" w14:textId="77777777" w:rsidR="00185FCD" w:rsidRPr="00185FCD" w:rsidRDefault="00185FCD" w:rsidP="00185FCD">
            <w:pPr>
              <w:rPr>
                <w:sz w:val="16"/>
                <w:szCs w:val="16"/>
                <w:lang w:val="en-ID"/>
              </w:rPr>
            </w:pPr>
            <w:r w:rsidRPr="00185FCD">
              <w:rPr>
                <w:sz w:val="16"/>
                <w:szCs w:val="16"/>
                <w:lang w:val="en-ID"/>
              </w:rPr>
              <w:t>Pusat server data</w:t>
            </w:r>
          </w:p>
        </w:tc>
        <w:tc>
          <w:tcPr>
            <w:tcW w:w="0" w:type="auto"/>
            <w:hideMark/>
          </w:tcPr>
          <w:p w14:paraId="59E86427"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43570BB4" w14:textId="77777777" w:rsidR="00185FCD" w:rsidRPr="00185FCD" w:rsidRDefault="00185FCD" w:rsidP="00185FCD">
            <w:pPr>
              <w:rPr>
                <w:sz w:val="16"/>
                <w:szCs w:val="16"/>
                <w:lang w:val="en-ID"/>
              </w:rPr>
            </w:pPr>
            <w:r w:rsidRPr="00185FCD">
              <w:rPr>
                <w:sz w:val="16"/>
                <w:szCs w:val="16"/>
                <w:lang w:val="en-ID"/>
              </w:rPr>
              <w:t>3.0784</w:t>
            </w:r>
          </w:p>
        </w:tc>
        <w:tc>
          <w:tcPr>
            <w:tcW w:w="0" w:type="auto"/>
            <w:hideMark/>
          </w:tcPr>
          <w:p w14:paraId="7D68C291" w14:textId="77777777" w:rsidR="00185FCD" w:rsidRPr="00185FCD" w:rsidRDefault="00185FCD" w:rsidP="00185FCD">
            <w:pPr>
              <w:rPr>
                <w:sz w:val="16"/>
                <w:szCs w:val="16"/>
                <w:lang w:val="en-ID"/>
              </w:rPr>
            </w:pPr>
            <w:r w:rsidRPr="00185FCD">
              <w:rPr>
                <w:sz w:val="16"/>
                <w:szCs w:val="16"/>
                <w:lang w:val="en-ID"/>
              </w:rPr>
              <w:t>0.0227</w:t>
            </w:r>
          </w:p>
        </w:tc>
        <w:tc>
          <w:tcPr>
            <w:tcW w:w="0" w:type="auto"/>
            <w:hideMark/>
          </w:tcPr>
          <w:p w14:paraId="36FD2E23" w14:textId="77777777" w:rsidR="00185FCD" w:rsidRPr="00185FCD" w:rsidRDefault="00185FCD" w:rsidP="00185FCD">
            <w:pPr>
              <w:rPr>
                <w:sz w:val="16"/>
                <w:szCs w:val="16"/>
                <w:lang w:val="en-ID"/>
              </w:rPr>
            </w:pPr>
            <w:r w:rsidRPr="00185FCD">
              <w:rPr>
                <w:sz w:val="16"/>
                <w:szCs w:val="16"/>
                <w:lang w:val="en-ID"/>
              </w:rPr>
              <w:t>0.011</w:t>
            </w:r>
          </w:p>
        </w:tc>
      </w:tr>
      <w:tr w:rsidR="00185FCD" w:rsidRPr="00185FCD" w14:paraId="0386C10D" w14:textId="77777777" w:rsidTr="00185FCD">
        <w:trPr>
          <w:trHeight w:val="315"/>
        </w:trPr>
        <w:tc>
          <w:tcPr>
            <w:tcW w:w="0" w:type="auto"/>
            <w:hideMark/>
          </w:tcPr>
          <w:p w14:paraId="06CDD440" w14:textId="77777777" w:rsidR="00185FCD" w:rsidRPr="00185FCD" w:rsidRDefault="00185FCD" w:rsidP="00185FCD">
            <w:pPr>
              <w:rPr>
                <w:sz w:val="16"/>
                <w:szCs w:val="16"/>
                <w:lang w:val="en-ID"/>
              </w:rPr>
            </w:pPr>
            <w:r w:rsidRPr="00185FCD">
              <w:rPr>
                <w:sz w:val="16"/>
                <w:szCs w:val="16"/>
                <w:lang w:val="en-ID"/>
              </w:rPr>
              <w:t>10</w:t>
            </w:r>
          </w:p>
        </w:tc>
        <w:tc>
          <w:tcPr>
            <w:tcW w:w="0" w:type="auto"/>
            <w:hideMark/>
          </w:tcPr>
          <w:p w14:paraId="215443A3" w14:textId="77777777" w:rsidR="00185FCD" w:rsidRPr="00185FCD" w:rsidRDefault="00185FCD" w:rsidP="00185FCD">
            <w:pPr>
              <w:rPr>
                <w:sz w:val="16"/>
                <w:szCs w:val="16"/>
                <w:lang w:val="en-ID"/>
              </w:rPr>
            </w:pPr>
            <w:proofErr w:type="spellStart"/>
            <w:r w:rsidRPr="00185FCD">
              <w:rPr>
                <w:sz w:val="16"/>
                <w:szCs w:val="16"/>
                <w:lang w:val="en-ID"/>
              </w:rPr>
              <w:t>Restoran</w:t>
            </w:r>
            <w:proofErr w:type="spellEnd"/>
            <w:r w:rsidRPr="00185FCD">
              <w:rPr>
                <w:sz w:val="16"/>
                <w:szCs w:val="16"/>
                <w:lang w:val="en-ID"/>
              </w:rPr>
              <w:t>-toko</w:t>
            </w:r>
          </w:p>
        </w:tc>
        <w:tc>
          <w:tcPr>
            <w:tcW w:w="0" w:type="auto"/>
            <w:hideMark/>
          </w:tcPr>
          <w:p w14:paraId="38B39A62"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5D367718"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0D83B73A"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1118E7F1" w14:textId="77777777" w:rsidR="00185FCD" w:rsidRPr="00185FCD" w:rsidRDefault="00185FCD" w:rsidP="00185FCD">
            <w:pPr>
              <w:rPr>
                <w:sz w:val="16"/>
                <w:szCs w:val="16"/>
                <w:lang w:val="en-ID"/>
              </w:rPr>
            </w:pPr>
            <w:r w:rsidRPr="00185FCD">
              <w:rPr>
                <w:sz w:val="16"/>
                <w:szCs w:val="16"/>
                <w:lang w:val="en-ID"/>
              </w:rPr>
              <w:t>0</w:t>
            </w:r>
          </w:p>
        </w:tc>
      </w:tr>
      <w:tr w:rsidR="00185FCD" w:rsidRPr="00185FCD" w14:paraId="7F9E04D3" w14:textId="77777777" w:rsidTr="00185FCD">
        <w:trPr>
          <w:trHeight w:val="315"/>
        </w:trPr>
        <w:tc>
          <w:tcPr>
            <w:tcW w:w="0" w:type="auto"/>
            <w:hideMark/>
          </w:tcPr>
          <w:p w14:paraId="63A8C18C" w14:textId="77777777" w:rsidR="00185FCD" w:rsidRPr="00185FCD" w:rsidRDefault="00185FCD" w:rsidP="00185FCD">
            <w:pPr>
              <w:rPr>
                <w:sz w:val="16"/>
                <w:szCs w:val="16"/>
                <w:lang w:val="en-ID"/>
              </w:rPr>
            </w:pPr>
            <w:r w:rsidRPr="00185FCD">
              <w:rPr>
                <w:sz w:val="16"/>
                <w:szCs w:val="16"/>
                <w:lang w:val="en-ID"/>
              </w:rPr>
              <w:t>11</w:t>
            </w:r>
          </w:p>
        </w:tc>
        <w:tc>
          <w:tcPr>
            <w:tcW w:w="0" w:type="auto"/>
            <w:hideMark/>
          </w:tcPr>
          <w:p w14:paraId="5C16100B" w14:textId="77777777" w:rsidR="00185FCD" w:rsidRPr="00185FCD" w:rsidRDefault="00185FCD" w:rsidP="00185FCD">
            <w:pPr>
              <w:rPr>
                <w:sz w:val="16"/>
                <w:szCs w:val="16"/>
                <w:lang w:val="en-ID"/>
              </w:rPr>
            </w:pPr>
            <w:r w:rsidRPr="00185FCD">
              <w:rPr>
                <w:sz w:val="16"/>
                <w:szCs w:val="16"/>
                <w:lang w:val="en-ID"/>
              </w:rPr>
              <w:t>RT 1</w:t>
            </w:r>
          </w:p>
        </w:tc>
        <w:tc>
          <w:tcPr>
            <w:tcW w:w="0" w:type="auto"/>
            <w:hideMark/>
          </w:tcPr>
          <w:p w14:paraId="55725D52" w14:textId="77777777" w:rsidR="00185FCD" w:rsidRPr="00185FCD" w:rsidRDefault="00185FCD" w:rsidP="00185FCD">
            <w:pPr>
              <w:rPr>
                <w:sz w:val="16"/>
                <w:szCs w:val="16"/>
                <w:lang w:val="en-ID"/>
              </w:rPr>
            </w:pPr>
            <w:r w:rsidRPr="00185FCD">
              <w:rPr>
                <w:sz w:val="16"/>
                <w:szCs w:val="16"/>
                <w:lang w:val="en-ID"/>
              </w:rPr>
              <w:t>1.1356</w:t>
            </w:r>
          </w:p>
        </w:tc>
        <w:tc>
          <w:tcPr>
            <w:tcW w:w="0" w:type="auto"/>
            <w:hideMark/>
          </w:tcPr>
          <w:p w14:paraId="1F72FF23" w14:textId="77777777" w:rsidR="00185FCD" w:rsidRPr="00185FCD" w:rsidRDefault="00185FCD" w:rsidP="00185FCD">
            <w:pPr>
              <w:rPr>
                <w:sz w:val="16"/>
                <w:szCs w:val="16"/>
                <w:lang w:val="en-ID"/>
              </w:rPr>
            </w:pPr>
            <w:r w:rsidRPr="00185FCD">
              <w:rPr>
                <w:sz w:val="16"/>
                <w:szCs w:val="16"/>
                <w:lang w:val="en-ID"/>
              </w:rPr>
              <w:t>3.3009</w:t>
            </w:r>
          </w:p>
        </w:tc>
        <w:tc>
          <w:tcPr>
            <w:tcW w:w="0" w:type="auto"/>
            <w:hideMark/>
          </w:tcPr>
          <w:p w14:paraId="19B2AE38" w14:textId="77777777" w:rsidR="00185FCD" w:rsidRPr="00185FCD" w:rsidRDefault="00185FCD" w:rsidP="00185FCD">
            <w:pPr>
              <w:rPr>
                <w:sz w:val="16"/>
                <w:szCs w:val="16"/>
                <w:lang w:val="en-ID"/>
              </w:rPr>
            </w:pPr>
            <w:r w:rsidRPr="00185FCD">
              <w:rPr>
                <w:sz w:val="16"/>
                <w:szCs w:val="16"/>
                <w:lang w:val="en-ID"/>
              </w:rPr>
              <w:t>0.3882</w:t>
            </w:r>
          </w:p>
        </w:tc>
        <w:tc>
          <w:tcPr>
            <w:tcW w:w="0" w:type="auto"/>
            <w:hideMark/>
          </w:tcPr>
          <w:p w14:paraId="76D25F46" w14:textId="77777777" w:rsidR="00185FCD" w:rsidRPr="00185FCD" w:rsidRDefault="00185FCD" w:rsidP="00185FCD">
            <w:pPr>
              <w:rPr>
                <w:sz w:val="16"/>
                <w:szCs w:val="16"/>
                <w:lang w:val="en-ID"/>
              </w:rPr>
            </w:pPr>
            <w:r w:rsidRPr="00185FCD">
              <w:rPr>
                <w:sz w:val="16"/>
                <w:szCs w:val="16"/>
                <w:lang w:val="en-ID"/>
              </w:rPr>
              <w:t>0.1883</w:t>
            </w:r>
          </w:p>
        </w:tc>
      </w:tr>
      <w:tr w:rsidR="00185FCD" w:rsidRPr="00185FCD" w14:paraId="0FEE3706" w14:textId="77777777" w:rsidTr="00185FCD">
        <w:trPr>
          <w:trHeight w:val="315"/>
        </w:trPr>
        <w:tc>
          <w:tcPr>
            <w:tcW w:w="0" w:type="auto"/>
            <w:hideMark/>
          </w:tcPr>
          <w:p w14:paraId="6C2C115B" w14:textId="77777777" w:rsidR="00185FCD" w:rsidRPr="00185FCD" w:rsidRDefault="00185FCD" w:rsidP="00185FCD">
            <w:pPr>
              <w:rPr>
                <w:sz w:val="16"/>
                <w:szCs w:val="16"/>
                <w:lang w:val="en-ID"/>
              </w:rPr>
            </w:pPr>
            <w:r w:rsidRPr="00185FCD">
              <w:rPr>
                <w:sz w:val="16"/>
                <w:szCs w:val="16"/>
                <w:lang w:val="en-ID"/>
              </w:rPr>
              <w:t>12</w:t>
            </w:r>
          </w:p>
        </w:tc>
        <w:tc>
          <w:tcPr>
            <w:tcW w:w="0" w:type="auto"/>
            <w:hideMark/>
          </w:tcPr>
          <w:p w14:paraId="71A2AFE4" w14:textId="77777777" w:rsidR="00185FCD" w:rsidRPr="00185FCD" w:rsidRDefault="00185FCD" w:rsidP="00185FCD">
            <w:pPr>
              <w:rPr>
                <w:sz w:val="16"/>
                <w:szCs w:val="16"/>
                <w:lang w:val="en-ID"/>
              </w:rPr>
            </w:pPr>
            <w:r w:rsidRPr="00185FCD">
              <w:rPr>
                <w:sz w:val="16"/>
                <w:szCs w:val="16"/>
                <w:lang w:val="en-ID"/>
              </w:rPr>
              <w:t>RT 2</w:t>
            </w:r>
          </w:p>
        </w:tc>
        <w:tc>
          <w:tcPr>
            <w:tcW w:w="0" w:type="auto"/>
            <w:hideMark/>
          </w:tcPr>
          <w:p w14:paraId="0942A3F6" w14:textId="77777777" w:rsidR="00185FCD" w:rsidRPr="00185FCD" w:rsidRDefault="00185FCD" w:rsidP="00185FCD">
            <w:pPr>
              <w:rPr>
                <w:sz w:val="16"/>
                <w:szCs w:val="16"/>
                <w:lang w:val="en-ID"/>
              </w:rPr>
            </w:pPr>
            <w:r w:rsidRPr="00185FCD">
              <w:rPr>
                <w:sz w:val="16"/>
                <w:szCs w:val="16"/>
                <w:lang w:val="en-ID"/>
              </w:rPr>
              <w:t>1.0655</w:t>
            </w:r>
          </w:p>
        </w:tc>
        <w:tc>
          <w:tcPr>
            <w:tcW w:w="0" w:type="auto"/>
            <w:hideMark/>
          </w:tcPr>
          <w:p w14:paraId="5C98B7A8" w14:textId="77777777" w:rsidR="00185FCD" w:rsidRPr="00185FCD" w:rsidRDefault="00185FCD" w:rsidP="00185FCD">
            <w:pPr>
              <w:rPr>
                <w:sz w:val="16"/>
                <w:szCs w:val="16"/>
                <w:lang w:val="en-ID"/>
              </w:rPr>
            </w:pPr>
            <w:r w:rsidRPr="00185FCD">
              <w:rPr>
                <w:sz w:val="16"/>
                <w:szCs w:val="16"/>
                <w:lang w:val="en-ID"/>
              </w:rPr>
              <w:t>4.9694</w:t>
            </w:r>
          </w:p>
        </w:tc>
        <w:tc>
          <w:tcPr>
            <w:tcW w:w="0" w:type="auto"/>
            <w:hideMark/>
          </w:tcPr>
          <w:p w14:paraId="69CA9713" w14:textId="77777777" w:rsidR="00185FCD" w:rsidRPr="00185FCD" w:rsidRDefault="00185FCD" w:rsidP="00185FCD">
            <w:pPr>
              <w:rPr>
                <w:sz w:val="16"/>
                <w:szCs w:val="16"/>
                <w:lang w:val="en-ID"/>
              </w:rPr>
            </w:pPr>
            <w:r w:rsidRPr="00185FCD">
              <w:rPr>
                <w:sz w:val="16"/>
                <w:szCs w:val="16"/>
                <w:lang w:val="en-ID"/>
              </w:rPr>
              <w:t>1.4304</w:t>
            </w:r>
          </w:p>
        </w:tc>
        <w:tc>
          <w:tcPr>
            <w:tcW w:w="0" w:type="auto"/>
            <w:hideMark/>
          </w:tcPr>
          <w:p w14:paraId="1C129516" w14:textId="77777777" w:rsidR="00185FCD" w:rsidRPr="00185FCD" w:rsidRDefault="00185FCD" w:rsidP="00185FCD">
            <w:pPr>
              <w:rPr>
                <w:sz w:val="16"/>
                <w:szCs w:val="16"/>
                <w:lang w:val="en-ID"/>
              </w:rPr>
            </w:pPr>
            <w:r w:rsidRPr="00185FCD">
              <w:rPr>
                <w:sz w:val="16"/>
                <w:szCs w:val="16"/>
                <w:lang w:val="en-ID"/>
              </w:rPr>
              <w:t>0.6959</w:t>
            </w:r>
          </w:p>
        </w:tc>
      </w:tr>
      <w:tr w:rsidR="00185FCD" w:rsidRPr="00185FCD" w14:paraId="59EC311A" w14:textId="77777777" w:rsidTr="00185FCD">
        <w:trPr>
          <w:trHeight w:val="315"/>
        </w:trPr>
        <w:tc>
          <w:tcPr>
            <w:tcW w:w="0" w:type="auto"/>
            <w:hideMark/>
          </w:tcPr>
          <w:p w14:paraId="40C1A657" w14:textId="77777777" w:rsidR="00185FCD" w:rsidRPr="00185FCD" w:rsidRDefault="00185FCD" w:rsidP="00185FCD">
            <w:pPr>
              <w:rPr>
                <w:sz w:val="16"/>
                <w:szCs w:val="16"/>
                <w:lang w:val="en-ID"/>
              </w:rPr>
            </w:pPr>
            <w:r w:rsidRPr="00185FCD">
              <w:rPr>
                <w:sz w:val="16"/>
                <w:szCs w:val="16"/>
                <w:lang w:val="en-ID"/>
              </w:rPr>
              <w:t>13</w:t>
            </w:r>
          </w:p>
        </w:tc>
        <w:tc>
          <w:tcPr>
            <w:tcW w:w="0" w:type="auto"/>
            <w:hideMark/>
          </w:tcPr>
          <w:p w14:paraId="6017242E" w14:textId="77777777" w:rsidR="00185FCD" w:rsidRPr="00185FCD" w:rsidRDefault="00185FCD" w:rsidP="00185FCD">
            <w:pPr>
              <w:rPr>
                <w:sz w:val="16"/>
                <w:szCs w:val="16"/>
                <w:lang w:val="en-ID"/>
              </w:rPr>
            </w:pPr>
            <w:r w:rsidRPr="00185FCD">
              <w:rPr>
                <w:sz w:val="16"/>
                <w:szCs w:val="16"/>
                <w:lang w:val="en-ID"/>
              </w:rPr>
              <w:t>RT 3</w:t>
            </w:r>
          </w:p>
        </w:tc>
        <w:tc>
          <w:tcPr>
            <w:tcW w:w="0" w:type="auto"/>
            <w:hideMark/>
          </w:tcPr>
          <w:p w14:paraId="72D3EAF9" w14:textId="77777777" w:rsidR="00185FCD" w:rsidRPr="00185FCD" w:rsidRDefault="00185FCD" w:rsidP="00185FCD">
            <w:pPr>
              <w:rPr>
                <w:sz w:val="16"/>
                <w:szCs w:val="16"/>
                <w:lang w:val="en-ID"/>
              </w:rPr>
            </w:pPr>
            <w:r w:rsidRPr="00185FCD">
              <w:rPr>
                <w:sz w:val="16"/>
                <w:szCs w:val="16"/>
                <w:lang w:val="en-ID"/>
              </w:rPr>
              <w:t>1.1355</w:t>
            </w:r>
          </w:p>
        </w:tc>
        <w:tc>
          <w:tcPr>
            <w:tcW w:w="0" w:type="auto"/>
            <w:hideMark/>
          </w:tcPr>
          <w:p w14:paraId="46EA52BC" w14:textId="77777777" w:rsidR="00185FCD" w:rsidRPr="00185FCD" w:rsidRDefault="00185FCD" w:rsidP="00185FCD">
            <w:pPr>
              <w:rPr>
                <w:sz w:val="16"/>
                <w:szCs w:val="16"/>
                <w:lang w:val="en-ID"/>
              </w:rPr>
            </w:pPr>
            <w:r w:rsidRPr="00185FCD">
              <w:rPr>
                <w:sz w:val="16"/>
                <w:szCs w:val="16"/>
                <w:lang w:val="en-ID"/>
              </w:rPr>
              <w:t>3.3009</w:t>
            </w:r>
          </w:p>
        </w:tc>
        <w:tc>
          <w:tcPr>
            <w:tcW w:w="0" w:type="auto"/>
            <w:hideMark/>
          </w:tcPr>
          <w:p w14:paraId="2674CEF0" w14:textId="77777777" w:rsidR="00185FCD" w:rsidRPr="00185FCD" w:rsidRDefault="00185FCD" w:rsidP="00185FCD">
            <w:pPr>
              <w:rPr>
                <w:sz w:val="16"/>
                <w:szCs w:val="16"/>
                <w:lang w:val="en-ID"/>
              </w:rPr>
            </w:pPr>
            <w:r w:rsidRPr="00185FCD">
              <w:rPr>
                <w:sz w:val="16"/>
                <w:szCs w:val="16"/>
                <w:lang w:val="en-ID"/>
              </w:rPr>
              <w:t>0.3894</w:t>
            </w:r>
          </w:p>
        </w:tc>
        <w:tc>
          <w:tcPr>
            <w:tcW w:w="0" w:type="auto"/>
            <w:hideMark/>
          </w:tcPr>
          <w:p w14:paraId="6A33A274" w14:textId="77777777" w:rsidR="00185FCD" w:rsidRPr="00185FCD" w:rsidRDefault="00185FCD" w:rsidP="00185FCD">
            <w:pPr>
              <w:rPr>
                <w:sz w:val="16"/>
                <w:szCs w:val="16"/>
                <w:lang w:val="en-ID"/>
              </w:rPr>
            </w:pPr>
            <w:r w:rsidRPr="00185FCD">
              <w:rPr>
                <w:sz w:val="16"/>
                <w:szCs w:val="16"/>
                <w:lang w:val="en-ID"/>
              </w:rPr>
              <w:t>0.1883</w:t>
            </w:r>
          </w:p>
        </w:tc>
      </w:tr>
      <w:tr w:rsidR="00185FCD" w:rsidRPr="00185FCD" w14:paraId="70599690" w14:textId="77777777" w:rsidTr="00185FCD">
        <w:trPr>
          <w:trHeight w:val="315"/>
        </w:trPr>
        <w:tc>
          <w:tcPr>
            <w:tcW w:w="0" w:type="auto"/>
            <w:hideMark/>
          </w:tcPr>
          <w:p w14:paraId="5524A10A" w14:textId="77777777" w:rsidR="00185FCD" w:rsidRPr="00185FCD" w:rsidRDefault="00185FCD" w:rsidP="00185FCD">
            <w:pPr>
              <w:rPr>
                <w:sz w:val="16"/>
                <w:szCs w:val="16"/>
                <w:lang w:val="en-ID"/>
              </w:rPr>
            </w:pPr>
            <w:r w:rsidRPr="00185FCD">
              <w:rPr>
                <w:sz w:val="16"/>
                <w:szCs w:val="16"/>
                <w:lang w:val="en-ID"/>
              </w:rPr>
              <w:t>14</w:t>
            </w:r>
          </w:p>
        </w:tc>
        <w:tc>
          <w:tcPr>
            <w:tcW w:w="0" w:type="auto"/>
            <w:hideMark/>
          </w:tcPr>
          <w:p w14:paraId="7942DA5D" w14:textId="77777777" w:rsidR="00185FCD" w:rsidRPr="00185FCD" w:rsidRDefault="00185FCD" w:rsidP="00185FCD">
            <w:pPr>
              <w:rPr>
                <w:sz w:val="16"/>
                <w:szCs w:val="16"/>
                <w:lang w:val="en-ID"/>
              </w:rPr>
            </w:pPr>
            <w:r w:rsidRPr="00185FCD">
              <w:rPr>
                <w:sz w:val="16"/>
                <w:szCs w:val="16"/>
                <w:lang w:val="en-ID"/>
              </w:rPr>
              <w:t>RT 4</w:t>
            </w:r>
          </w:p>
        </w:tc>
        <w:tc>
          <w:tcPr>
            <w:tcW w:w="0" w:type="auto"/>
            <w:hideMark/>
          </w:tcPr>
          <w:p w14:paraId="14C02AE8" w14:textId="77777777" w:rsidR="00185FCD" w:rsidRPr="00185FCD" w:rsidRDefault="00185FCD" w:rsidP="00185FCD">
            <w:pPr>
              <w:rPr>
                <w:sz w:val="16"/>
                <w:szCs w:val="16"/>
                <w:lang w:val="en-ID"/>
              </w:rPr>
            </w:pPr>
            <w:r w:rsidRPr="00185FCD">
              <w:rPr>
                <w:sz w:val="16"/>
                <w:szCs w:val="16"/>
                <w:lang w:val="en-ID"/>
              </w:rPr>
              <w:t>1.1483</w:t>
            </w:r>
          </w:p>
        </w:tc>
        <w:tc>
          <w:tcPr>
            <w:tcW w:w="0" w:type="auto"/>
            <w:hideMark/>
          </w:tcPr>
          <w:p w14:paraId="2B3AC958" w14:textId="77777777" w:rsidR="00185FCD" w:rsidRPr="00185FCD" w:rsidRDefault="00185FCD" w:rsidP="00185FCD">
            <w:pPr>
              <w:rPr>
                <w:sz w:val="16"/>
                <w:szCs w:val="16"/>
                <w:lang w:val="en-ID"/>
              </w:rPr>
            </w:pPr>
            <w:r w:rsidRPr="00185FCD">
              <w:rPr>
                <w:sz w:val="16"/>
                <w:szCs w:val="16"/>
                <w:lang w:val="en-ID"/>
              </w:rPr>
              <w:t>2.9984</w:t>
            </w:r>
          </w:p>
        </w:tc>
        <w:tc>
          <w:tcPr>
            <w:tcW w:w="0" w:type="auto"/>
            <w:hideMark/>
          </w:tcPr>
          <w:p w14:paraId="094AFE41" w14:textId="77777777" w:rsidR="00185FCD" w:rsidRPr="00185FCD" w:rsidRDefault="00185FCD" w:rsidP="00185FCD">
            <w:pPr>
              <w:rPr>
                <w:sz w:val="16"/>
                <w:szCs w:val="16"/>
                <w:lang w:val="en-ID"/>
              </w:rPr>
            </w:pPr>
            <w:r w:rsidRPr="00185FCD">
              <w:rPr>
                <w:sz w:val="16"/>
                <w:szCs w:val="16"/>
                <w:lang w:val="en-ID"/>
              </w:rPr>
              <w:t>0.1833</w:t>
            </w:r>
          </w:p>
        </w:tc>
        <w:tc>
          <w:tcPr>
            <w:tcW w:w="0" w:type="auto"/>
            <w:hideMark/>
          </w:tcPr>
          <w:p w14:paraId="1D08A974" w14:textId="77777777" w:rsidR="00185FCD" w:rsidRPr="00185FCD" w:rsidRDefault="00185FCD" w:rsidP="00185FCD">
            <w:pPr>
              <w:rPr>
                <w:sz w:val="16"/>
                <w:szCs w:val="16"/>
                <w:lang w:val="en-ID"/>
              </w:rPr>
            </w:pPr>
            <w:r w:rsidRPr="00185FCD">
              <w:rPr>
                <w:sz w:val="16"/>
                <w:szCs w:val="16"/>
                <w:lang w:val="en-ID"/>
              </w:rPr>
              <w:t>0.0889</w:t>
            </w:r>
          </w:p>
        </w:tc>
      </w:tr>
      <w:tr w:rsidR="00185FCD" w:rsidRPr="00185FCD" w14:paraId="715B3597" w14:textId="77777777" w:rsidTr="00185FCD">
        <w:trPr>
          <w:trHeight w:val="315"/>
        </w:trPr>
        <w:tc>
          <w:tcPr>
            <w:tcW w:w="0" w:type="auto"/>
            <w:hideMark/>
          </w:tcPr>
          <w:p w14:paraId="37F200D5" w14:textId="77777777" w:rsidR="00185FCD" w:rsidRPr="00185FCD" w:rsidRDefault="00185FCD" w:rsidP="00185FCD">
            <w:pPr>
              <w:rPr>
                <w:sz w:val="16"/>
                <w:szCs w:val="16"/>
                <w:lang w:val="en-ID"/>
              </w:rPr>
            </w:pPr>
            <w:r w:rsidRPr="00185FCD">
              <w:rPr>
                <w:sz w:val="16"/>
                <w:szCs w:val="16"/>
                <w:lang w:val="en-ID"/>
              </w:rPr>
              <w:t>15</w:t>
            </w:r>
          </w:p>
        </w:tc>
        <w:tc>
          <w:tcPr>
            <w:tcW w:w="0" w:type="auto"/>
            <w:hideMark/>
          </w:tcPr>
          <w:p w14:paraId="5A16C238" w14:textId="77777777" w:rsidR="00185FCD" w:rsidRPr="00185FCD" w:rsidRDefault="00185FCD" w:rsidP="00185FCD">
            <w:pPr>
              <w:rPr>
                <w:sz w:val="16"/>
                <w:szCs w:val="16"/>
                <w:lang w:val="en-ID"/>
              </w:rPr>
            </w:pPr>
            <w:r w:rsidRPr="00185FCD">
              <w:rPr>
                <w:sz w:val="16"/>
                <w:szCs w:val="16"/>
                <w:lang w:val="en-ID"/>
              </w:rPr>
              <w:t>RT 5</w:t>
            </w:r>
          </w:p>
        </w:tc>
        <w:tc>
          <w:tcPr>
            <w:tcW w:w="0" w:type="auto"/>
            <w:hideMark/>
          </w:tcPr>
          <w:p w14:paraId="3625CC31" w14:textId="77777777" w:rsidR="00185FCD" w:rsidRPr="00185FCD" w:rsidRDefault="00185FCD" w:rsidP="00185FCD">
            <w:pPr>
              <w:rPr>
                <w:sz w:val="16"/>
                <w:szCs w:val="16"/>
                <w:lang w:val="en-ID"/>
              </w:rPr>
            </w:pPr>
            <w:r w:rsidRPr="00185FCD">
              <w:rPr>
                <w:sz w:val="16"/>
                <w:szCs w:val="16"/>
                <w:lang w:val="en-ID"/>
              </w:rPr>
              <w:t>1.1473</w:t>
            </w:r>
          </w:p>
        </w:tc>
        <w:tc>
          <w:tcPr>
            <w:tcW w:w="0" w:type="auto"/>
            <w:hideMark/>
          </w:tcPr>
          <w:p w14:paraId="63173237" w14:textId="77777777" w:rsidR="00185FCD" w:rsidRPr="00185FCD" w:rsidRDefault="00185FCD" w:rsidP="00185FCD">
            <w:pPr>
              <w:rPr>
                <w:sz w:val="16"/>
                <w:szCs w:val="16"/>
                <w:lang w:val="en-ID"/>
              </w:rPr>
            </w:pPr>
            <w:r w:rsidRPr="00185FCD">
              <w:rPr>
                <w:sz w:val="16"/>
                <w:szCs w:val="16"/>
                <w:lang w:val="en-ID"/>
              </w:rPr>
              <w:t>3.0201</w:t>
            </w:r>
          </w:p>
        </w:tc>
        <w:tc>
          <w:tcPr>
            <w:tcW w:w="0" w:type="auto"/>
            <w:hideMark/>
          </w:tcPr>
          <w:p w14:paraId="0BEE4D96" w14:textId="77777777" w:rsidR="00185FCD" w:rsidRPr="00185FCD" w:rsidRDefault="00185FCD" w:rsidP="00185FCD">
            <w:pPr>
              <w:rPr>
                <w:sz w:val="16"/>
                <w:szCs w:val="16"/>
                <w:lang w:val="en-ID"/>
              </w:rPr>
            </w:pPr>
            <w:r w:rsidRPr="00185FCD">
              <w:rPr>
                <w:sz w:val="16"/>
                <w:szCs w:val="16"/>
                <w:lang w:val="en-ID"/>
              </w:rPr>
              <w:t>0.1988</w:t>
            </w:r>
          </w:p>
        </w:tc>
        <w:tc>
          <w:tcPr>
            <w:tcW w:w="0" w:type="auto"/>
            <w:hideMark/>
          </w:tcPr>
          <w:p w14:paraId="502332A8" w14:textId="77777777" w:rsidR="00185FCD" w:rsidRPr="00185FCD" w:rsidRDefault="00185FCD" w:rsidP="00185FCD">
            <w:pPr>
              <w:rPr>
                <w:sz w:val="16"/>
                <w:szCs w:val="16"/>
                <w:lang w:val="en-ID"/>
              </w:rPr>
            </w:pPr>
            <w:r w:rsidRPr="00185FCD">
              <w:rPr>
                <w:sz w:val="16"/>
                <w:szCs w:val="16"/>
                <w:lang w:val="en-ID"/>
              </w:rPr>
              <w:t>0.0961</w:t>
            </w:r>
          </w:p>
        </w:tc>
      </w:tr>
      <w:tr w:rsidR="00185FCD" w:rsidRPr="00185FCD" w14:paraId="3241D1D6" w14:textId="77777777" w:rsidTr="00185FCD">
        <w:trPr>
          <w:trHeight w:val="315"/>
        </w:trPr>
        <w:tc>
          <w:tcPr>
            <w:tcW w:w="0" w:type="auto"/>
            <w:hideMark/>
          </w:tcPr>
          <w:p w14:paraId="5323C489" w14:textId="77777777" w:rsidR="00185FCD" w:rsidRPr="00185FCD" w:rsidRDefault="00185FCD" w:rsidP="00185FCD">
            <w:pPr>
              <w:rPr>
                <w:sz w:val="16"/>
                <w:szCs w:val="16"/>
                <w:lang w:val="en-ID"/>
              </w:rPr>
            </w:pPr>
            <w:r w:rsidRPr="00185FCD">
              <w:rPr>
                <w:sz w:val="16"/>
                <w:szCs w:val="16"/>
                <w:lang w:val="en-ID"/>
              </w:rPr>
              <w:t>16</w:t>
            </w:r>
          </w:p>
        </w:tc>
        <w:tc>
          <w:tcPr>
            <w:tcW w:w="0" w:type="auto"/>
            <w:hideMark/>
          </w:tcPr>
          <w:p w14:paraId="1E379E27" w14:textId="77777777" w:rsidR="00185FCD" w:rsidRPr="00185FCD" w:rsidRDefault="00185FCD" w:rsidP="00185FCD">
            <w:pPr>
              <w:rPr>
                <w:sz w:val="16"/>
                <w:szCs w:val="16"/>
                <w:lang w:val="en-ID"/>
              </w:rPr>
            </w:pPr>
            <w:r w:rsidRPr="00185FCD">
              <w:rPr>
                <w:sz w:val="16"/>
                <w:szCs w:val="16"/>
                <w:lang w:val="en-ID"/>
              </w:rPr>
              <w:t>Rumah ibadah</w:t>
            </w:r>
          </w:p>
        </w:tc>
        <w:tc>
          <w:tcPr>
            <w:tcW w:w="0" w:type="auto"/>
            <w:hideMark/>
          </w:tcPr>
          <w:p w14:paraId="56BB0499"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5FAC57E4"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71B4BEC2" w14:textId="77777777" w:rsidR="00185FCD" w:rsidRPr="00185FCD" w:rsidRDefault="00185FCD" w:rsidP="00185FCD">
            <w:pPr>
              <w:rPr>
                <w:sz w:val="16"/>
                <w:szCs w:val="16"/>
                <w:lang w:val="en-ID"/>
              </w:rPr>
            </w:pPr>
            <w:r w:rsidRPr="00185FCD">
              <w:rPr>
                <w:sz w:val="16"/>
                <w:szCs w:val="16"/>
                <w:lang w:val="en-ID"/>
              </w:rPr>
              <w:t>0</w:t>
            </w:r>
          </w:p>
        </w:tc>
        <w:tc>
          <w:tcPr>
            <w:tcW w:w="0" w:type="auto"/>
            <w:hideMark/>
          </w:tcPr>
          <w:p w14:paraId="3E071F20" w14:textId="77777777" w:rsidR="00185FCD" w:rsidRPr="00185FCD" w:rsidRDefault="00185FCD" w:rsidP="00185FCD">
            <w:pPr>
              <w:rPr>
                <w:sz w:val="16"/>
                <w:szCs w:val="16"/>
                <w:lang w:val="en-ID"/>
              </w:rPr>
            </w:pPr>
            <w:r w:rsidRPr="00185FCD">
              <w:rPr>
                <w:sz w:val="16"/>
                <w:szCs w:val="16"/>
                <w:lang w:val="en-ID"/>
              </w:rPr>
              <w:t>0</w:t>
            </w:r>
          </w:p>
        </w:tc>
      </w:tr>
      <w:tr w:rsidR="00185FCD" w:rsidRPr="00185FCD" w14:paraId="0E16F965" w14:textId="77777777" w:rsidTr="00185FCD">
        <w:trPr>
          <w:trHeight w:val="315"/>
        </w:trPr>
        <w:tc>
          <w:tcPr>
            <w:tcW w:w="0" w:type="auto"/>
            <w:hideMark/>
          </w:tcPr>
          <w:p w14:paraId="221BD5F6" w14:textId="77777777" w:rsidR="00185FCD" w:rsidRPr="00185FCD" w:rsidRDefault="00185FCD" w:rsidP="00185FCD">
            <w:pPr>
              <w:rPr>
                <w:sz w:val="16"/>
                <w:szCs w:val="16"/>
                <w:lang w:val="en-ID"/>
              </w:rPr>
            </w:pPr>
            <w:r w:rsidRPr="00185FCD">
              <w:rPr>
                <w:sz w:val="16"/>
                <w:szCs w:val="16"/>
                <w:lang w:val="en-ID"/>
              </w:rPr>
              <w:t>17</w:t>
            </w:r>
          </w:p>
        </w:tc>
        <w:tc>
          <w:tcPr>
            <w:tcW w:w="0" w:type="auto"/>
            <w:hideMark/>
          </w:tcPr>
          <w:p w14:paraId="20EC0254" w14:textId="77777777" w:rsidR="00185FCD" w:rsidRPr="00185FCD" w:rsidRDefault="00185FCD" w:rsidP="00185FCD">
            <w:pPr>
              <w:rPr>
                <w:sz w:val="16"/>
                <w:szCs w:val="16"/>
                <w:lang w:val="en-ID"/>
              </w:rPr>
            </w:pPr>
            <w:r w:rsidRPr="00185FCD">
              <w:rPr>
                <w:sz w:val="16"/>
                <w:szCs w:val="16"/>
                <w:lang w:val="en-ID"/>
              </w:rPr>
              <w:t xml:space="preserve">Rumah </w:t>
            </w:r>
            <w:proofErr w:type="spellStart"/>
            <w:r w:rsidRPr="00185FCD">
              <w:rPr>
                <w:sz w:val="16"/>
                <w:szCs w:val="16"/>
                <w:lang w:val="en-ID"/>
              </w:rPr>
              <w:t>sakit</w:t>
            </w:r>
            <w:proofErr w:type="spellEnd"/>
          </w:p>
        </w:tc>
        <w:tc>
          <w:tcPr>
            <w:tcW w:w="0" w:type="auto"/>
            <w:hideMark/>
          </w:tcPr>
          <w:p w14:paraId="192220B1" w14:textId="77777777" w:rsidR="00185FCD" w:rsidRPr="00185FCD" w:rsidRDefault="00185FCD" w:rsidP="00185FCD">
            <w:pPr>
              <w:rPr>
                <w:sz w:val="16"/>
                <w:szCs w:val="16"/>
                <w:lang w:val="en-ID"/>
              </w:rPr>
            </w:pPr>
            <w:r w:rsidRPr="00185FCD">
              <w:rPr>
                <w:sz w:val="16"/>
                <w:szCs w:val="16"/>
                <w:lang w:val="en-ID"/>
              </w:rPr>
              <w:t>1.0039</w:t>
            </w:r>
          </w:p>
        </w:tc>
        <w:tc>
          <w:tcPr>
            <w:tcW w:w="0" w:type="auto"/>
            <w:hideMark/>
          </w:tcPr>
          <w:p w14:paraId="4D4CE76A" w14:textId="77777777" w:rsidR="00185FCD" w:rsidRPr="00185FCD" w:rsidRDefault="00185FCD" w:rsidP="00185FCD">
            <w:pPr>
              <w:rPr>
                <w:sz w:val="16"/>
                <w:szCs w:val="16"/>
                <w:lang w:val="en-ID"/>
              </w:rPr>
            </w:pPr>
            <w:r w:rsidRPr="00185FCD">
              <w:rPr>
                <w:sz w:val="16"/>
                <w:szCs w:val="16"/>
                <w:lang w:val="en-ID"/>
              </w:rPr>
              <w:t>3.079</w:t>
            </w:r>
          </w:p>
        </w:tc>
        <w:tc>
          <w:tcPr>
            <w:tcW w:w="0" w:type="auto"/>
            <w:hideMark/>
          </w:tcPr>
          <w:p w14:paraId="1A56A16E" w14:textId="77777777" w:rsidR="00185FCD" w:rsidRPr="00185FCD" w:rsidRDefault="00185FCD" w:rsidP="00185FCD">
            <w:pPr>
              <w:rPr>
                <w:sz w:val="16"/>
                <w:szCs w:val="16"/>
                <w:lang w:val="en-ID"/>
              </w:rPr>
            </w:pPr>
            <w:r w:rsidRPr="00185FCD">
              <w:rPr>
                <w:sz w:val="16"/>
                <w:szCs w:val="16"/>
                <w:lang w:val="en-ID"/>
              </w:rPr>
              <w:t>0.907</w:t>
            </w:r>
          </w:p>
        </w:tc>
        <w:tc>
          <w:tcPr>
            <w:tcW w:w="0" w:type="auto"/>
            <w:hideMark/>
          </w:tcPr>
          <w:p w14:paraId="087BBD39" w14:textId="77777777" w:rsidR="00185FCD" w:rsidRPr="00185FCD" w:rsidRDefault="00185FCD" w:rsidP="00185FCD">
            <w:pPr>
              <w:rPr>
                <w:sz w:val="16"/>
                <w:szCs w:val="16"/>
                <w:lang w:val="en-ID"/>
              </w:rPr>
            </w:pPr>
            <w:r w:rsidRPr="00185FCD">
              <w:rPr>
                <w:sz w:val="16"/>
                <w:szCs w:val="16"/>
                <w:lang w:val="en-ID"/>
              </w:rPr>
              <w:t>0.4394</w:t>
            </w:r>
          </w:p>
        </w:tc>
      </w:tr>
    </w:tbl>
    <w:p w14:paraId="49B8CBF4" w14:textId="3C394629" w:rsidR="005D0B8F" w:rsidRDefault="00322030" w:rsidP="00366D59">
      <w:r>
        <w:t xml:space="preserve">Berdasarkan hasil simulasi, </w:t>
      </w:r>
      <w:r w:rsidR="00F65855">
        <w:t xml:space="preserve">dapat </w:t>
      </w:r>
      <w:r w:rsidR="008F294B">
        <w:t xml:space="preserve">diamati bahwa diperoleh tegangan (pu) </w:t>
      </w:r>
      <w:r w:rsidR="001C2F9F">
        <w:t>pada beban</w:t>
      </w:r>
      <w:r w:rsidR="006733E8">
        <w:t xml:space="preserve"> </w:t>
      </w:r>
      <w:r w:rsidR="00D50CFF">
        <w:t xml:space="preserve">lebih dari </w:t>
      </w:r>
      <w:r w:rsidR="006733E8">
        <w:t xml:space="preserve"> 0.96</w:t>
      </w:r>
      <w:r w:rsidR="00D50CFF">
        <w:t xml:space="preserve"> pu</w:t>
      </w:r>
      <w:r w:rsidR="00705D2C">
        <w:t xml:space="preserve"> untuk beban 1, beban 3, dan beban 4. </w:t>
      </w:r>
      <w:r w:rsidR="00394A66">
        <w:t>Hasil</w:t>
      </w:r>
      <w:r w:rsidR="00D50CFF">
        <w:t xml:space="preserve"> tersebut sesuai dengan </w:t>
      </w:r>
      <w:r w:rsidR="00217C20">
        <w:t xml:space="preserve">spesifikasi. </w:t>
      </w:r>
      <w:r w:rsidR="00BC5378">
        <w:t>Kemudian, pada beban 2</w:t>
      </w:r>
      <w:r w:rsidR="00D04AB3">
        <w:t>, yang merupakan beban prioritas</w:t>
      </w:r>
      <w:r w:rsidR="006B0520">
        <w:t>, diperoleh nilai tagangan (pu)</w:t>
      </w:r>
      <w:r w:rsidR="00A407E5">
        <w:t xml:space="preserve"> lebih dari 0.98 pu. Hasil tersebut juga sesuai dengan spesifikasi.</w:t>
      </w:r>
    </w:p>
    <w:p w14:paraId="103DC4E4" w14:textId="6F43FC7C" w:rsidR="00A407E5" w:rsidRDefault="00A407E5" w:rsidP="00366D59">
      <w:r>
        <w:t xml:space="preserve">Namun, </w:t>
      </w:r>
      <w:r w:rsidR="00997AD4">
        <w:t>dapat diam</w:t>
      </w:r>
      <w:r w:rsidR="00345138">
        <w:t>a</w:t>
      </w:r>
      <w:r w:rsidR="00997AD4">
        <w:t xml:space="preserve">ti bahwa </w:t>
      </w:r>
      <w:r w:rsidR="00DE6B73">
        <w:t xml:space="preserve">terdapat beberapa </w:t>
      </w:r>
      <w:r w:rsidR="003A6B46">
        <w:t xml:space="preserve">tegangan yang mengalami </w:t>
      </w:r>
      <w:r w:rsidR="003A6B46" w:rsidRPr="00C00D80">
        <w:rPr>
          <w:i/>
          <w:iCs/>
        </w:rPr>
        <w:t>overvoltag</w:t>
      </w:r>
      <w:r w:rsidR="00D972D5" w:rsidRPr="00C00D80">
        <w:rPr>
          <w:i/>
          <w:iCs/>
        </w:rPr>
        <w:t>e</w:t>
      </w:r>
      <w:r w:rsidR="00DE6B73">
        <w:t xml:space="preserve"> pada b</w:t>
      </w:r>
      <w:r w:rsidR="00690B65">
        <w:t>eban 1</w:t>
      </w:r>
      <w:r w:rsidR="003B6FFB">
        <w:t>, yaitu beban rumah tangga</w:t>
      </w:r>
      <w:r w:rsidR="00050199">
        <w:t xml:space="preserve">. Overvoltage adalah </w:t>
      </w:r>
      <w:r w:rsidR="00113344">
        <w:t>gangguan tegangan dimana nilai tegan</w:t>
      </w:r>
      <w:r w:rsidR="000E44BD">
        <w:t>gan naik lebih dari 110%</w:t>
      </w:r>
      <w:r w:rsidR="008A2FC4">
        <w:t xml:space="preserve"> tegangan nominal</w:t>
      </w:r>
      <w:r w:rsidR="00F10B56">
        <w:t xml:space="preserve"> </w:t>
      </w:r>
      <w:r w:rsidR="00F10B56">
        <w:fldChar w:fldCharType="begin"/>
      </w:r>
      <w:r w:rsidR="00F10B56">
        <w:instrText xml:space="preserve"> ADDIN ZOTERO_ITEM CSL_CITATION {"citationID":"taWyvlu9","properties":{"formattedCitation":"[8]","plainCitation":"[8]","noteIndex":0},"citationItems":[{"id":379,"uris":["http://zotero.org/users/local/8itZ52aJ/items/K992PKUR"],"itemData":{"id":379,"type":"article-journal","abstract":"The generator is one part of the electric power system that is used to convert mechanical energy from the turbine rotation into electrical energy by utilizing the force of electric motion. In the process of generating electromotive force apart from the rotation of the turbine, an amplifying current (excitation) is needed which functions to produce a magnetic field in the field coil in the generator rotor. The gain current is used to adjust the amount of output voltage according to the applied loading. The tool used to regulate the excitation current is the Automatic Voltage Regulator (AVR). The loading that is differ-entiated at the generator varies from time to time. Therefore, a power plant must be able to generate electric power in accordance with the varying load size. In electric power generation, this loading fluc-tuation can be overcome by adjusting the water valve opening and the excitation current that is inject-ed into the generator rotor at a constant rotor rotation by the AVR so that electrical power is generat-ed according to the applied loading. The purpose of this study is to analyze the effect of load on the existing excitation current. The results obtained are that the load has an effect on the existential cur-rent, so injection is needed to increase the current when the current rises, so that there is a current compatibility.","container-title":"JURNAL SIMETRIK","DOI":"10.31959/js.v11i1.653","ISSN":"2581-2866, 2302-9579","issue":"1","journalAbbreviation":"Jurnal Simetrik","language":"id","license":"https://creativecommons.org/licenses/by-nc/4.0","page":"398-403","source":"DOI.org (Crossref)","title":"PENGARUH PEMBEBANAN TERHADAP ARUS EKSITASI GENERATOR UNIT 2 PLTMH CURUG","volume":"11","author":[{"family":"Farhan","given":"Miftah"}],"issued":{"date-parts":[["2021",8,6]]}}}],"schema":"https://github.com/citation-style-language/schema/raw/master/csl-citation.json"} </w:instrText>
      </w:r>
      <w:r w:rsidR="00F10B56">
        <w:fldChar w:fldCharType="separate"/>
      </w:r>
      <w:r w:rsidR="00F10B56" w:rsidRPr="00F10B56">
        <w:t>[8]</w:t>
      </w:r>
      <w:r w:rsidR="00F10B56">
        <w:fldChar w:fldCharType="end"/>
      </w:r>
      <w:r w:rsidR="008A2FC4">
        <w:t>.</w:t>
      </w:r>
      <w:r w:rsidR="00BD2469">
        <w:t xml:space="preserve"> </w:t>
      </w:r>
      <w:r w:rsidR="00BD2469" w:rsidRPr="00C00D80">
        <w:rPr>
          <w:i/>
          <w:iCs/>
        </w:rPr>
        <w:t>Overvoltage</w:t>
      </w:r>
      <w:r w:rsidR="00BD2469">
        <w:t xml:space="preserve"> ini dapat disebabkan oleh penggunaan kapasitor</w:t>
      </w:r>
      <w:r w:rsidR="00375ED7">
        <w:t xml:space="preserve"> bank</w:t>
      </w:r>
      <w:r w:rsidR="00BD2469">
        <w:t xml:space="preserve"> pada </w:t>
      </w:r>
      <w:r w:rsidR="00DE2E27">
        <w:t xml:space="preserve">jaringan tegangan 20 kV. </w:t>
      </w:r>
      <w:r w:rsidR="00C33720">
        <w:t>Kapasitor bank digun</w:t>
      </w:r>
      <w:r w:rsidR="00831747">
        <w:t>a</w:t>
      </w:r>
      <w:r w:rsidR="00C33720">
        <w:t xml:space="preserve">kan karena </w:t>
      </w:r>
      <w:r w:rsidR="00C00D80">
        <w:t>beban</w:t>
      </w:r>
      <w:r w:rsidR="007E07D3">
        <w:t xml:space="preserve"> </w:t>
      </w:r>
      <w:r w:rsidR="00B461BC">
        <w:t>1, 2, 3, da</w:t>
      </w:r>
      <w:r w:rsidR="00DA0B71">
        <w:t xml:space="preserve">n </w:t>
      </w:r>
      <w:r w:rsidR="00B461BC">
        <w:t>4</w:t>
      </w:r>
      <w:r w:rsidR="00C00D80">
        <w:t xml:space="preserve"> mengalami </w:t>
      </w:r>
      <w:r w:rsidR="00C00D80" w:rsidRPr="00C00D80">
        <w:rPr>
          <w:i/>
          <w:iCs/>
        </w:rPr>
        <w:t>undervoltage</w:t>
      </w:r>
      <w:r w:rsidR="00C00D80">
        <w:t>, terutam</w:t>
      </w:r>
      <w:r w:rsidR="00831747">
        <w:t>a</w:t>
      </w:r>
      <w:r w:rsidR="00C00D80">
        <w:t xml:space="preserve"> saat rentang waktu </w:t>
      </w:r>
      <w:r w:rsidR="00114EC5">
        <w:t xml:space="preserve">di </w:t>
      </w:r>
      <w:r w:rsidR="00C00D80">
        <w:t>si</w:t>
      </w:r>
      <w:r w:rsidR="0055554D">
        <w:t>a</w:t>
      </w:r>
      <w:r w:rsidR="00C00D80">
        <w:t>ng hari (</w:t>
      </w:r>
      <w:r w:rsidR="00EE4D45">
        <w:t>05.00-17.00)</w:t>
      </w:r>
      <w:r w:rsidR="00C00D80">
        <w:t>.</w:t>
      </w:r>
      <w:r w:rsidR="00124BEB">
        <w:t xml:space="preserve"> </w:t>
      </w:r>
      <w:r w:rsidR="00727AAE">
        <w:t xml:space="preserve">Penggunaan kapasitor bank menyebabkan </w:t>
      </w:r>
      <w:r w:rsidR="008B2BC9">
        <w:t>nilai tegangan (pu)</w:t>
      </w:r>
      <w:r w:rsidR="000D1002">
        <w:t xml:space="preserve"> </w:t>
      </w:r>
      <w:r w:rsidR="002F082F">
        <w:t xml:space="preserve">semakin meningkat </w:t>
      </w:r>
      <w:r w:rsidR="000D1002">
        <w:t xml:space="preserve">dan besar sudut fasa semakin </w:t>
      </w:r>
      <w:r w:rsidR="002F082F">
        <w:t>kecil</w:t>
      </w:r>
      <w:r w:rsidR="003F530D">
        <w:t xml:space="preserve">, karena kapasitor bank berfungsi untuk </w:t>
      </w:r>
      <w:r w:rsidR="00B34583">
        <w:t>meningkatkan faktor daya pada sistem kelistrikan</w:t>
      </w:r>
      <w:r w:rsidR="00815C10">
        <w:t xml:space="preserve"> </w:t>
      </w:r>
      <w:r w:rsidR="00815C10" w:rsidRPr="007755EE">
        <w:t>(</w:t>
      </w:r>
      <m:oMath>
        <m:r>
          <m:rPr>
            <m:sty m:val="p"/>
          </m:rPr>
          <w:rPr>
            <w:rFonts w:ascii="Cambria Math" w:hAnsi="Cambria Math"/>
          </w:rPr>
          <m:t xml:space="preserve">Pf = cos </m:t>
        </m:r>
        <m:d>
          <m:dPr>
            <m:ctrlPr>
              <w:rPr>
                <w:rFonts w:ascii="Cambria Math" w:hAnsi="Cambria Math"/>
              </w:rPr>
            </m:ctrlPr>
          </m:dPr>
          <m:e>
            <m:r>
              <m:rPr>
                <m:sty m:val="p"/>
              </m:rPr>
              <w:rPr>
                <w:rFonts w:ascii="Cambria Math" w:eastAsia="Times New Roman" w:hAnsi="Cambria Math" w:cs="Cambria"/>
                <w:color w:val="000000"/>
                <w:sz w:val="14"/>
                <w:szCs w:val="14"/>
                <w:lang w:val="en-ID" w:eastAsia="en-ID"/>
              </w:rPr>
              <m:t>Ѳ</m:t>
            </m:r>
            <m:r>
              <m:rPr>
                <m:sty m:val="p"/>
              </m:rPr>
              <w:rPr>
                <w:rFonts w:ascii="Cambria Math" w:eastAsia="Times New Roman" w:hAnsi="Cambria Math"/>
                <w:color w:val="000000"/>
                <w:sz w:val="14"/>
                <w:szCs w:val="14"/>
                <w:lang w:val="en-ID" w:eastAsia="en-ID"/>
              </w:rPr>
              <m:t>v</m:t>
            </m:r>
            <m:ctrlPr>
              <w:rPr>
                <w:rFonts w:ascii="Cambria Math" w:eastAsia="Times New Roman" w:hAnsi="Cambria Math"/>
                <w:color w:val="000000"/>
                <w:szCs w:val="20"/>
                <w:lang w:val="en-ID" w:eastAsia="en-ID"/>
              </w:rPr>
            </m:ctrlPr>
          </m:e>
        </m:d>
        <m:r>
          <m:rPr>
            <m:sty m:val="p"/>
          </m:rPr>
          <w:rPr>
            <w:rFonts w:ascii="Cambria Math" w:eastAsia="Times New Roman" w:hAnsi="Cambria Math"/>
            <w:color w:val="000000"/>
            <w:szCs w:val="20"/>
            <w:lang w:val="en-ID" w:eastAsia="en-ID"/>
          </w:rPr>
          <m:t>=</m:t>
        </m:r>
        <m:f>
          <m:fPr>
            <m:ctrlPr>
              <w:rPr>
                <w:rFonts w:ascii="Cambria Math" w:eastAsia="Times New Roman" w:hAnsi="Cambria Math"/>
                <w:color w:val="000000"/>
                <w:szCs w:val="20"/>
                <w:lang w:val="en-ID" w:eastAsia="en-ID"/>
              </w:rPr>
            </m:ctrlPr>
          </m:fPr>
          <m:num>
            <m:r>
              <w:rPr>
                <w:rFonts w:ascii="Cambria Math" w:eastAsia="Times New Roman" w:hAnsi="Cambria Math"/>
                <w:color w:val="000000"/>
                <w:szCs w:val="20"/>
                <w:lang w:val="en-ID" w:eastAsia="en-ID"/>
              </w:rPr>
              <m:t>P</m:t>
            </m:r>
          </m:num>
          <m:den>
            <m:r>
              <w:rPr>
                <w:rFonts w:ascii="Cambria Math" w:eastAsia="Times New Roman" w:hAnsi="Cambria Math"/>
                <w:color w:val="000000"/>
                <w:szCs w:val="20"/>
                <w:lang w:val="en-ID" w:eastAsia="en-ID"/>
              </w:rPr>
              <m:t>S</m:t>
            </m:r>
          </m:den>
        </m:f>
      </m:oMath>
      <w:r w:rsidR="00815C10">
        <w:rPr>
          <w:color w:val="000000"/>
          <w:szCs w:val="20"/>
          <w:lang w:val="en-ID" w:eastAsia="en-ID"/>
        </w:rPr>
        <w:t>)</w:t>
      </w:r>
      <w:r w:rsidR="00B34583">
        <w:t xml:space="preserve"> </w:t>
      </w:r>
      <w:r w:rsidR="00B34583">
        <w:fldChar w:fldCharType="begin"/>
      </w:r>
      <w:r w:rsidR="008C783E">
        <w:instrText xml:space="preserve"> ADDIN ZOTERO_ITEM CSL_CITATION {"citationID":"NMhGMVY1","properties":{"formattedCitation":"[9]","plainCitation":"[9]","noteIndex":0},"citationItems":[{"id":382,"uris":["http://zotero.org/users/local/8itZ52aJ/items/2Z2ETMBS"],"itemData":{"id":382,"type":"webpage","title":"Apa Itu Kapasitor Bank dan Mengapa Anda Membutuhkannya?","URL":"https://www.jualkomponenlistrik.com/blog/apa-itu-kapasitor-bank-dan-mengapa-anda-membutuhkannya","accessed":{"date-parts":[["2025",4,28]]}}}],"schema":"https://github.com/citation-style-language/schema/raw/master/csl-citation.json"} </w:instrText>
      </w:r>
      <w:r w:rsidR="00B34583">
        <w:fldChar w:fldCharType="separate"/>
      </w:r>
      <w:r w:rsidR="008C783E" w:rsidRPr="008C783E">
        <w:t>[9]</w:t>
      </w:r>
      <w:r w:rsidR="00B34583">
        <w:fldChar w:fldCharType="end"/>
      </w:r>
      <w:r w:rsidR="00B34583">
        <w:t xml:space="preserve">. </w:t>
      </w:r>
      <w:r w:rsidR="00815C10">
        <w:t xml:space="preserve"> </w:t>
      </w:r>
    </w:p>
    <w:p w14:paraId="198F2CCA" w14:textId="78EAC13B" w:rsidR="007E6938" w:rsidRDefault="00CD48FF" w:rsidP="00366D59">
      <w:r>
        <w:t>Sel</w:t>
      </w:r>
      <w:r w:rsidR="00447A3A">
        <w:t>a</w:t>
      </w:r>
      <w:r>
        <w:t xml:space="preserve">in itu, hal </w:t>
      </w:r>
      <w:r w:rsidR="00034911">
        <w:t xml:space="preserve">lain yang </w:t>
      </w:r>
      <w:r w:rsidR="009B3604">
        <w:t xml:space="preserve">dapat menyebabkan </w:t>
      </w:r>
      <w:r w:rsidR="001D15FD">
        <w:t xml:space="preserve">nilai tegangan (pu) </w:t>
      </w:r>
      <w:r w:rsidR="00755538">
        <w:t xml:space="preserve">pada beban 1 mengalami </w:t>
      </w:r>
      <w:r w:rsidR="00FC7E79">
        <w:rPr>
          <w:i/>
          <w:iCs/>
        </w:rPr>
        <w:t>over</w:t>
      </w:r>
      <w:r w:rsidR="00755538">
        <w:rPr>
          <w:i/>
          <w:iCs/>
        </w:rPr>
        <w:t xml:space="preserve">voltage </w:t>
      </w:r>
      <w:r w:rsidR="00755538">
        <w:t xml:space="preserve">adalah </w:t>
      </w:r>
      <w:r w:rsidR="00BC66E1">
        <w:t xml:space="preserve">jumlah </w:t>
      </w:r>
      <w:r w:rsidR="00A07814">
        <w:t>daya tota</w:t>
      </w:r>
      <w:r w:rsidR="00A17F8C">
        <w:t>l</w:t>
      </w:r>
      <w:r w:rsidR="00A07814">
        <w:t xml:space="preserve"> pada </w:t>
      </w:r>
      <w:r w:rsidR="00BC66E1">
        <w:t>beban 1.</w:t>
      </w:r>
      <w:r w:rsidR="00F15EBC">
        <w:t xml:space="preserve"> </w:t>
      </w:r>
      <w:r w:rsidR="00F15EBC">
        <w:rPr>
          <w:i/>
          <w:iCs/>
        </w:rPr>
        <w:t xml:space="preserve">Overvoltage </w:t>
      </w:r>
      <w:r w:rsidR="00F15EBC">
        <w:t xml:space="preserve">dapat disebabkan oleh </w:t>
      </w:r>
      <w:r w:rsidR="009071C1">
        <w:t xml:space="preserve"> pembe</w:t>
      </w:r>
      <w:r w:rsidR="009D4198">
        <w:t>ba</w:t>
      </w:r>
      <w:r w:rsidR="009071C1">
        <w:t>nan yang kurang pada sistem</w:t>
      </w:r>
      <w:r w:rsidR="00AF15D3">
        <w:t xml:space="preserve"> </w:t>
      </w:r>
      <w:r w:rsidR="0032497C">
        <w:fldChar w:fldCharType="begin"/>
      </w:r>
      <w:r w:rsidR="0032497C">
        <w:instrText xml:space="preserve"> ADDIN ZOTERO_ITEM CSL_CITATION {"citationID":"nXNqL0lM","properties":{"formattedCitation":"[10]","plainCitation":"[10]","noteIndex":0},"citationItems":[{"id":456,"uris":["http://zotero.org/users/local/8itZ52aJ/items/UQVLAVX6"],"itemData":{"id":456,"type":"webpage","abstract":"Cara mengatasi genset over voltage: gunakan regulator tegangan, pasang perangkat pelindung tegangan dan atur beban dengan benar. Baca selengkapnya di sini!","container-title":"Kawan Lama Group","language":"id","title":"5 Cara Mengatasi Genset Over Voltage dan Faktor Penyebabnya","URL":"https://www.kawanlama.com/blog/tips/cara-mengatasi-genset-over-voltage","author":[{"family":"KL","given":""}],"accessed":{"date-parts":[["2025",5,18]]}}}],"schema":"https://github.com/citation-style-language/schema/raw/master/csl-citation.json"} </w:instrText>
      </w:r>
      <w:r w:rsidR="0032497C">
        <w:fldChar w:fldCharType="separate"/>
      </w:r>
      <w:r w:rsidR="0032497C" w:rsidRPr="0032497C">
        <w:t>[10]</w:t>
      </w:r>
      <w:r w:rsidR="0032497C">
        <w:fldChar w:fldCharType="end"/>
      </w:r>
      <w:r w:rsidR="00AF15D3">
        <w:t>.</w:t>
      </w:r>
      <w:r w:rsidR="00263497">
        <w:t xml:space="preserve"> </w:t>
      </w:r>
      <w:r w:rsidR="009F2700">
        <w:t xml:space="preserve">Dengan demikian, salah satu cara untuk mengatasi kondisi </w:t>
      </w:r>
      <w:r w:rsidR="009F2700" w:rsidRPr="009F2700">
        <w:rPr>
          <w:i/>
          <w:iCs/>
        </w:rPr>
        <w:t>overvoltage</w:t>
      </w:r>
      <w:r w:rsidR="009F2700">
        <w:rPr>
          <w:i/>
          <w:iCs/>
        </w:rPr>
        <w:t xml:space="preserve"> </w:t>
      </w:r>
      <w:r w:rsidR="009F2700">
        <w:t xml:space="preserve">pada beban </w:t>
      </w:r>
      <w:r w:rsidR="009D60DF">
        <w:t>1 adalah dengan menambah jumlah KK</w:t>
      </w:r>
      <w:r w:rsidR="007E6938">
        <w:t xml:space="preserve"> untuk beban RT.</w:t>
      </w:r>
    </w:p>
    <w:p w14:paraId="4EEF4796" w14:textId="2834A3DC" w:rsidR="00380769" w:rsidRPr="005D1570" w:rsidRDefault="0007495D" w:rsidP="00380769">
      <w:pPr>
        <w:pStyle w:val="LABDAS11BabIsi"/>
        <w:rPr>
          <w:lang w:val="sv-SE"/>
        </w:rPr>
      </w:pPr>
      <w:r>
        <w:t>Salah satu ca</w:t>
      </w:r>
      <w:r w:rsidR="002656C8">
        <w:t xml:space="preserve">ra untuk mengatasi kondisi </w:t>
      </w:r>
      <w:r w:rsidR="002656C8">
        <w:rPr>
          <w:i/>
          <w:iCs/>
        </w:rPr>
        <w:t xml:space="preserve">overvoltage </w:t>
      </w:r>
      <w:r w:rsidR="002656C8">
        <w:t xml:space="preserve">adalah menggunakan </w:t>
      </w:r>
      <w:r w:rsidR="00FF77AC">
        <w:rPr>
          <w:i/>
          <w:iCs/>
        </w:rPr>
        <w:t xml:space="preserve">reactor shunt. </w:t>
      </w:r>
      <w:r w:rsidR="00380769">
        <w:rPr>
          <w:lang w:val="sv-SE"/>
        </w:rPr>
        <w:t xml:space="preserve">Fungsi utama </w:t>
      </w:r>
      <w:r w:rsidR="00380769" w:rsidRPr="00DC4954">
        <w:rPr>
          <w:i/>
          <w:iCs/>
          <w:lang w:val="sv-SE"/>
        </w:rPr>
        <w:t>rea</w:t>
      </w:r>
      <w:r w:rsidR="00DC4954">
        <w:rPr>
          <w:i/>
          <w:iCs/>
          <w:lang w:val="sv-SE"/>
        </w:rPr>
        <w:t>ctor</w:t>
      </w:r>
      <w:r w:rsidR="00380769" w:rsidRPr="00DC4954">
        <w:rPr>
          <w:i/>
          <w:iCs/>
          <w:lang w:val="sv-SE"/>
        </w:rPr>
        <w:t xml:space="preserve"> shunt</w:t>
      </w:r>
      <w:r w:rsidR="00380769">
        <w:rPr>
          <w:lang w:val="sv-SE"/>
        </w:rPr>
        <w:t xml:space="preserve"> adalah untuk menyerap kelebihan daya reaktif yang dihasilkan dari reaktansi induktif saluran transmisi </w:t>
      </w:r>
      <w:r w:rsidR="00380769">
        <w:rPr>
          <w:lang w:val="sv-SE"/>
        </w:rPr>
        <w:fldChar w:fldCharType="begin"/>
      </w:r>
      <w:r w:rsidR="002F7557">
        <w:rPr>
          <w:lang w:val="sv-SE"/>
        </w:rPr>
        <w:instrText xml:space="preserve"> ADDIN ZOTERO_ITEM CSL_CITATION {"citationID":"0WkiwvfL","properties":{"formattedCitation":"[11]","plainCitation":"[11]","noteIndex":0},"citationItems":[{"id":386,"uris":["http://zotero.org/users/local/8itZ52aJ/items/JBUA7I8E"],"itemData":{"id":386,"type":"webpage","abstract":"Apa itu Reaktor Shunt","language":"id","title":"Apa itu Reaktor Shunt - Pengetahuan","URL":"http://id.scotech-electrical.com/info/what-is-the-shunt-reactor-86020570.html","accessed":{"date-parts":[["2025",4,28]]}}}],"schema":"https://github.com/citation-style-language/schema/raw/master/csl-citation.json"} </w:instrText>
      </w:r>
      <w:r w:rsidR="00380769">
        <w:rPr>
          <w:lang w:val="sv-SE"/>
        </w:rPr>
        <w:fldChar w:fldCharType="separate"/>
      </w:r>
      <w:r w:rsidR="002F7557" w:rsidRPr="002F7557">
        <w:t>[11]</w:t>
      </w:r>
      <w:r w:rsidR="00380769">
        <w:rPr>
          <w:lang w:val="sv-SE"/>
        </w:rPr>
        <w:fldChar w:fldCharType="end"/>
      </w:r>
      <w:r w:rsidR="00380769">
        <w:rPr>
          <w:lang w:val="sv-SE"/>
        </w:rPr>
        <w:t xml:space="preserve">. </w:t>
      </w:r>
      <w:proofErr w:type="spellStart"/>
      <w:r w:rsidR="00DC4954">
        <w:rPr>
          <w:lang w:val="en-US"/>
        </w:rPr>
        <w:t>Dengan</w:t>
      </w:r>
      <w:proofErr w:type="spellEnd"/>
      <w:r w:rsidR="00DC4954">
        <w:rPr>
          <w:lang w:val="en-US"/>
        </w:rPr>
        <w:t xml:space="preserve"> </w:t>
      </w:r>
      <w:proofErr w:type="spellStart"/>
      <w:r w:rsidR="00DC4954">
        <w:rPr>
          <w:lang w:val="en-US"/>
        </w:rPr>
        <w:t>demikian</w:t>
      </w:r>
      <w:proofErr w:type="spellEnd"/>
      <w:r w:rsidR="00DC4954">
        <w:rPr>
          <w:lang w:val="en-US"/>
        </w:rPr>
        <w:t xml:space="preserve">, reactor shunt </w:t>
      </w:r>
      <w:proofErr w:type="spellStart"/>
      <w:r w:rsidR="00DC4954">
        <w:rPr>
          <w:lang w:val="en-US"/>
        </w:rPr>
        <w:t>dapat</w:t>
      </w:r>
      <w:proofErr w:type="spellEnd"/>
      <w:r w:rsidR="00DC4954">
        <w:rPr>
          <w:lang w:val="en-US"/>
        </w:rPr>
        <w:t xml:space="preserve"> </w:t>
      </w:r>
      <w:proofErr w:type="spellStart"/>
      <w:r w:rsidR="00DC4954">
        <w:rPr>
          <w:lang w:val="en-US"/>
        </w:rPr>
        <w:t>digunakan</w:t>
      </w:r>
      <w:proofErr w:type="spellEnd"/>
      <w:r w:rsidR="00DC4954">
        <w:rPr>
          <w:lang w:val="en-US"/>
        </w:rPr>
        <w:t xml:space="preserve"> </w:t>
      </w:r>
      <w:proofErr w:type="spellStart"/>
      <w:r w:rsidR="00DC4954">
        <w:rPr>
          <w:lang w:val="en-US"/>
        </w:rPr>
        <w:t>untuk</w:t>
      </w:r>
      <w:proofErr w:type="spellEnd"/>
      <w:r w:rsidR="00DC4954">
        <w:rPr>
          <w:lang w:val="en-US"/>
        </w:rPr>
        <w:t xml:space="preserve"> </w:t>
      </w:r>
      <w:proofErr w:type="spellStart"/>
      <w:r w:rsidR="00DC4954">
        <w:rPr>
          <w:lang w:val="en-US"/>
        </w:rPr>
        <w:t>mengontrol</w:t>
      </w:r>
      <w:proofErr w:type="spellEnd"/>
      <w:r w:rsidR="00DC4954">
        <w:rPr>
          <w:lang w:val="en-US"/>
        </w:rPr>
        <w:t xml:space="preserve"> </w:t>
      </w:r>
      <w:proofErr w:type="spellStart"/>
      <w:r w:rsidR="00DC4954">
        <w:rPr>
          <w:lang w:val="en-US"/>
        </w:rPr>
        <w:t>tegangan</w:t>
      </w:r>
      <w:proofErr w:type="spellEnd"/>
      <w:r w:rsidR="00DC4954">
        <w:rPr>
          <w:lang w:val="en-US"/>
        </w:rPr>
        <w:t xml:space="preserve"> </w:t>
      </w:r>
      <w:proofErr w:type="spellStart"/>
      <w:r w:rsidR="00DC4954">
        <w:rPr>
          <w:lang w:val="en-US"/>
        </w:rPr>
        <w:t>berlebih</w:t>
      </w:r>
      <w:proofErr w:type="spellEnd"/>
      <w:r w:rsidR="00DC4954">
        <w:rPr>
          <w:lang w:val="en-US"/>
        </w:rPr>
        <w:t xml:space="preserve"> (</w:t>
      </w:r>
      <w:r w:rsidR="00DC4954" w:rsidRPr="00DC4954">
        <w:rPr>
          <w:i/>
          <w:iCs/>
          <w:lang w:val="en-US"/>
        </w:rPr>
        <w:t>overvoltage</w:t>
      </w:r>
      <w:r w:rsidR="00DC4954">
        <w:rPr>
          <w:lang w:val="en-US"/>
        </w:rPr>
        <w:t xml:space="preserve">) di </w:t>
      </w:r>
      <w:proofErr w:type="spellStart"/>
      <w:r w:rsidR="00DC4954">
        <w:rPr>
          <w:lang w:val="en-US"/>
        </w:rPr>
        <w:t>jalur</w:t>
      </w:r>
      <w:proofErr w:type="spellEnd"/>
      <w:r w:rsidR="00DC4954">
        <w:rPr>
          <w:lang w:val="en-US"/>
        </w:rPr>
        <w:t xml:space="preserve"> </w:t>
      </w:r>
      <w:proofErr w:type="spellStart"/>
      <w:r w:rsidR="00DC4954">
        <w:rPr>
          <w:lang w:val="en-US"/>
        </w:rPr>
        <w:t>transmisi</w:t>
      </w:r>
      <w:proofErr w:type="spellEnd"/>
      <w:r w:rsidR="00DC4954">
        <w:rPr>
          <w:lang w:val="en-US"/>
        </w:rPr>
        <w:t>.</w:t>
      </w:r>
    </w:p>
    <w:p w14:paraId="07A7A53A" w14:textId="4C9A3570" w:rsidR="0007495D" w:rsidRPr="00380769" w:rsidRDefault="0007495D" w:rsidP="00366D59"/>
    <w:p w14:paraId="0D2E7247" w14:textId="7DCCBBB9" w:rsidR="007B38B0" w:rsidRPr="007B38B0" w:rsidRDefault="00D61FD6" w:rsidP="007B38B0">
      <w:pPr>
        <w:pStyle w:val="Heading2"/>
      </w:pPr>
      <w:r>
        <w:t xml:space="preserve">Pertanyaan 2 </w:t>
      </w:r>
      <w:r w:rsidR="004F3938">
        <w:t>–</w:t>
      </w:r>
      <w:r w:rsidR="003C776D">
        <w:t xml:space="preserve"> Jadwal</w:t>
      </w:r>
      <w:r w:rsidR="004F3938">
        <w:t xml:space="preserve"> Beban</w:t>
      </w:r>
    </w:p>
    <w:p w14:paraId="10CE4ACD" w14:textId="5010A279" w:rsidR="00C92106" w:rsidRPr="00C92106" w:rsidRDefault="00C92106" w:rsidP="00C92106">
      <w:pPr>
        <w:pStyle w:val="Caption"/>
      </w:pPr>
      <w:r>
        <w:t>Tabel 4-2-1 Jadwal Setiap Beban</w:t>
      </w:r>
    </w:p>
    <w:tbl>
      <w:tblPr>
        <w:tblW w:w="5000" w:type="pct"/>
        <w:tblLook w:val="04A0" w:firstRow="1" w:lastRow="0" w:firstColumn="1" w:lastColumn="0" w:noHBand="0" w:noVBand="1"/>
      </w:tblPr>
      <w:tblGrid>
        <w:gridCol w:w="1261"/>
        <w:gridCol w:w="1013"/>
        <w:gridCol w:w="668"/>
        <w:gridCol w:w="668"/>
        <w:gridCol w:w="668"/>
        <w:gridCol w:w="219"/>
      </w:tblGrid>
      <w:tr w:rsidR="00035689" w:rsidRPr="00035689" w14:paraId="02200A2D" w14:textId="77777777" w:rsidTr="00F47D95">
        <w:trPr>
          <w:gridAfter w:val="1"/>
          <w:wAfter w:w="39" w:type="pct"/>
          <w:trHeight w:val="288"/>
        </w:trPr>
        <w:tc>
          <w:tcPr>
            <w:tcW w:w="919" w:type="pct"/>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762CA7"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w:t>
            </w:r>
          </w:p>
        </w:tc>
        <w:tc>
          <w:tcPr>
            <w:tcW w:w="4042" w:type="pct"/>
            <w:gridSpan w:val="3"/>
            <w:tcBorders>
              <w:top w:val="single" w:sz="4" w:space="0" w:color="auto"/>
              <w:left w:val="nil"/>
              <w:bottom w:val="single" w:sz="4" w:space="0" w:color="auto"/>
              <w:right w:val="single" w:sz="4" w:space="0" w:color="auto"/>
            </w:tcBorders>
            <w:shd w:val="clear" w:color="auto" w:fill="auto"/>
            <w:noWrap/>
            <w:vAlign w:val="center"/>
            <w:hideMark/>
          </w:tcPr>
          <w:p w14:paraId="509BBFF5"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Waktu</w:t>
            </w:r>
          </w:p>
        </w:tc>
      </w:tr>
      <w:tr w:rsidR="00035689" w:rsidRPr="00035689" w14:paraId="5C6EE9FB" w14:textId="77777777" w:rsidTr="00F47D95">
        <w:trPr>
          <w:gridAfter w:val="1"/>
          <w:wAfter w:w="39" w:type="pct"/>
          <w:trHeight w:val="288"/>
        </w:trPr>
        <w:tc>
          <w:tcPr>
            <w:tcW w:w="919" w:type="pct"/>
            <w:gridSpan w:val="2"/>
            <w:vMerge/>
            <w:tcBorders>
              <w:top w:val="single" w:sz="4" w:space="0" w:color="auto"/>
              <w:left w:val="single" w:sz="4" w:space="0" w:color="auto"/>
              <w:bottom w:val="single" w:sz="4" w:space="0" w:color="auto"/>
              <w:right w:val="single" w:sz="4" w:space="0" w:color="auto"/>
            </w:tcBorders>
            <w:vAlign w:val="center"/>
            <w:hideMark/>
          </w:tcPr>
          <w:p w14:paraId="22331C1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DC8891A"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05.00 - 17.00</w:t>
            </w: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31407B85"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17.00 - 22.00</w:t>
            </w:r>
          </w:p>
        </w:tc>
        <w:tc>
          <w:tcPr>
            <w:tcW w:w="1347" w:type="pct"/>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11CF6553"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22.00 - 05.00</w:t>
            </w:r>
          </w:p>
        </w:tc>
      </w:tr>
      <w:tr w:rsidR="00035689" w:rsidRPr="00035689" w14:paraId="092787FE" w14:textId="77777777" w:rsidTr="00F47D95">
        <w:trPr>
          <w:trHeight w:val="288"/>
        </w:trPr>
        <w:tc>
          <w:tcPr>
            <w:tcW w:w="919" w:type="pct"/>
            <w:gridSpan w:val="2"/>
            <w:vMerge/>
            <w:tcBorders>
              <w:top w:val="single" w:sz="4" w:space="0" w:color="auto"/>
              <w:left w:val="single" w:sz="4" w:space="0" w:color="auto"/>
              <w:bottom w:val="single" w:sz="4" w:space="0" w:color="auto"/>
              <w:right w:val="single" w:sz="4" w:space="0" w:color="auto"/>
            </w:tcBorders>
            <w:vAlign w:val="center"/>
            <w:hideMark/>
          </w:tcPr>
          <w:p w14:paraId="2613314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49573F1F"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331D7489"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1347" w:type="pct"/>
            <w:vMerge/>
            <w:tcBorders>
              <w:top w:val="single" w:sz="4" w:space="0" w:color="auto"/>
              <w:left w:val="single" w:sz="4" w:space="0" w:color="auto"/>
              <w:bottom w:val="single" w:sz="4" w:space="0" w:color="000000"/>
              <w:right w:val="single" w:sz="4" w:space="0" w:color="000000"/>
            </w:tcBorders>
            <w:vAlign w:val="center"/>
            <w:hideMark/>
          </w:tcPr>
          <w:p w14:paraId="0C0C714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39" w:type="pct"/>
            <w:tcBorders>
              <w:top w:val="nil"/>
              <w:left w:val="nil"/>
              <w:bottom w:val="nil"/>
              <w:right w:val="nil"/>
            </w:tcBorders>
            <w:shd w:val="clear" w:color="auto" w:fill="auto"/>
            <w:noWrap/>
            <w:vAlign w:val="bottom"/>
            <w:hideMark/>
          </w:tcPr>
          <w:p w14:paraId="54638664" w14:textId="77777777" w:rsidR="00035689" w:rsidRPr="00035689" w:rsidRDefault="00035689" w:rsidP="00035689">
            <w:pPr>
              <w:spacing w:before="0" w:after="0"/>
              <w:jc w:val="center"/>
              <w:rPr>
                <w:rFonts w:eastAsia="Times New Roman"/>
                <w:b/>
                <w:bCs/>
                <w:color w:val="000000"/>
                <w:sz w:val="16"/>
                <w:szCs w:val="16"/>
                <w:lang w:val="en-ID" w:eastAsia="en-ID"/>
              </w:rPr>
            </w:pPr>
          </w:p>
        </w:tc>
      </w:tr>
      <w:tr w:rsidR="00035689" w:rsidRPr="00035689" w14:paraId="152670AB"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4C98D0B2"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 xml:space="preserve">Beban Rumah </w:t>
            </w:r>
            <w:proofErr w:type="spellStart"/>
            <w:r w:rsidRPr="00035689">
              <w:rPr>
                <w:rFonts w:eastAsia="Times New Roman"/>
                <w:b/>
                <w:bCs/>
                <w:color w:val="000000"/>
                <w:sz w:val="16"/>
                <w:szCs w:val="16"/>
                <w:lang w:val="en-ID" w:eastAsia="en-ID"/>
              </w:rPr>
              <w:t>Tangga</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1D8B2A10"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Televisi</w:t>
            </w:r>
            <w:proofErr w:type="spellEnd"/>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ED962C7" w14:textId="17E27AB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4AF6A9F" w14:textId="3B240381"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89A3932" w14:textId="7DB9EC9D"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1F90E82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D0C2585"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EBCFD73"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nil"/>
              <w:right w:val="nil"/>
            </w:tcBorders>
            <w:shd w:val="clear" w:color="auto" w:fill="auto"/>
            <w:noWrap/>
            <w:vAlign w:val="bottom"/>
            <w:hideMark/>
          </w:tcPr>
          <w:p w14:paraId="335420DC"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Lampu</w:t>
            </w:r>
            <w:proofErr w:type="spellEnd"/>
          </w:p>
        </w:tc>
        <w:tc>
          <w:tcPr>
            <w:tcW w:w="1347" w:type="pct"/>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3D7D69F8" w14:textId="4492F37C"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F5724F7" w14:textId="701FDDFA"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D31D15A" w14:textId="7C25714B"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1B393753"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D510A59"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6084C43"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single" w:sz="4" w:space="0" w:color="auto"/>
              <w:left w:val="nil"/>
              <w:bottom w:val="single" w:sz="4" w:space="0" w:color="auto"/>
              <w:right w:val="single" w:sz="4" w:space="0" w:color="auto"/>
            </w:tcBorders>
            <w:shd w:val="clear" w:color="auto" w:fill="auto"/>
            <w:noWrap/>
            <w:vAlign w:val="center"/>
            <w:hideMark/>
          </w:tcPr>
          <w:p w14:paraId="17628461"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Kulkas</w:t>
            </w:r>
            <w:proofErr w:type="spellEnd"/>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97D2F24" w14:textId="2882C1BD"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28650DF" w14:textId="3B4F2BFA"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5D937DA" w14:textId="6756F820" w:rsidR="00035689" w:rsidRPr="00035689" w:rsidRDefault="00F47D95"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394092E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99C5A0B"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2906F564"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B00B6F4"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AC</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57755E7" w14:textId="316E49AF"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E275FA7" w14:textId="71323B35" w:rsidR="00035689" w:rsidRPr="00035689" w:rsidRDefault="00727038"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78D5041" w14:textId="2F1658D1" w:rsidR="00035689" w:rsidRPr="00035689" w:rsidRDefault="00727038"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N</w:t>
            </w:r>
          </w:p>
        </w:tc>
        <w:tc>
          <w:tcPr>
            <w:tcW w:w="39" w:type="pct"/>
            <w:vAlign w:val="center"/>
            <w:hideMark/>
          </w:tcPr>
          <w:p w14:paraId="534C8522"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BAAD4F9"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E37390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793A3FF"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Dispense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6076167" w14:textId="4D533205"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4307840" w14:textId="01E9E149"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281DBD5" w14:textId="3EBA4A8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5ADB572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B4B1AD0"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3B92694"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109D89B"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emanas</w:t>
            </w:r>
            <w:proofErr w:type="spellEnd"/>
            <w:r w:rsidRPr="00035689">
              <w:rPr>
                <w:rFonts w:eastAsia="Times New Roman"/>
                <w:color w:val="000000"/>
                <w:sz w:val="16"/>
                <w:szCs w:val="16"/>
                <w:lang w:val="en-ID" w:eastAsia="en-ID"/>
              </w:rPr>
              <w:t xml:space="preserve"> Ai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1C767CE" w14:textId="6795B0B1"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9E63E34" w14:textId="04B8F3AA" w:rsidR="00035689" w:rsidRPr="00035689" w:rsidRDefault="009004B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0ED135A" w14:textId="2A88C076"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020C41F6"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0496F0AD"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B5069FD"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6FF0A3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PC</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138C5C4" w14:textId="2A26D399"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A07B07E" w14:textId="0D683C37" w:rsidR="00035689" w:rsidRPr="00035689" w:rsidRDefault="00A23314"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40AA5C5" w14:textId="1DB4C9D7"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478641C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AC00B41"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2D9BCDDA" w14:textId="590696DD"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 Industri</w:t>
            </w:r>
            <w:r w:rsidR="00025B24">
              <w:rPr>
                <w:rFonts w:eastAsia="Times New Roman"/>
                <w:b/>
                <w:bCs/>
                <w:color w:val="000000"/>
                <w:sz w:val="16"/>
                <w:szCs w:val="16"/>
                <w:lang w:val="en-ID" w:eastAsia="en-ID"/>
              </w:rPr>
              <w:t xml:space="preserve"> dan </w:t>
            </w:r>
            <w:proofErr w:type="spellStart"/>
            <w:r w:rsidR="00025B24">
              <w:rPr>
                <w:rFonts w:eastAsia="Times New Roman"/>
                <w:b/>
                <w:bCs/>
                <w:color w:val="000000"/>
                <w:sz w:val="16"/>
                <w:szCs w:val="16"/>
                <w:lang w:val="en-ID" w:eastAsia="en-ID"/>
              </w:rPr>
              <w:t>Komersial</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4D34F617"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Kecil</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3D1BEA7" w14:textId="4157386A"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08BCE88" w14:textId="2A51D215"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E7F0449" w14:textId="2D522DE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59D425EE"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A1788CD"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47C96C0"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AB0314B"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Sedang</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45FF9AB" w14:textId="3048E635"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0F9CC6A" w14:textId="6513A28B"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A2400A9" w14:textId="247BC4D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23A1A81"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DEF6DB4"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3E7F45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494AB16"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ndustri Besa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6740E6F" w14:textId="530937FC"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D5A8EF1" w14:textId="6E243FF0"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62A8C7D" w14:textId="389E357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395C888D"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71D92B1"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5505C1E"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6EAE0EA"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UKM</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7BC327B4" w14:textId="237B483E"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8D71529" w14:textId="4D8B036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E53879B" w14:textId="53832E6A"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25862A9D"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F67C264"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49158FB"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470F765E"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Restoran</w:t>
            </w:r>
            <w:proofErr w:type="spellEnd"/>
            <w:r w:rsidRPr="00035689">
              <w:rPr>
                <w:rFonts w:eastAsia="Times New Roman"/>
                <w:color w:val="000000"/>
                <w:sz w:val="16"/>
                <w:szCs w:val="16"/>
                <w:lang w:val="en-ID" w:eastAsia="en-ID"/>
              </w:rPr>
              <w:t xml:space="preserve"> - Toko</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73CBE2E" w14:textId="13611735"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058AFDF" w14:textId="7558328D"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55FCA96" w14:textId="2BB984E0"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56EBCEC2"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EF9C9FA"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A994EF8"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2677555D"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Mall dan Hotel</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B129F62" w14:textId="69D106D2" w:rsidR="00035689" w:rsidRPr="00035689" w:rsidRDefault="009849A3"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4796133" w14:textId="73261AE5" w:rsidR="00035689" w:rsidRPr="00035689" w:rsidRDefault="00E97240"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F9298E6" w14:textId="1FB1DD9F" w:rsidR="00035689" w:rsidRPr="00035689" w:rsidRDefault="00AA3F9D"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6009250"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0A9A36E4"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3FC6372A"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 xml:space="preserve">Beban </w:t>
            </w:r>
            <w:proofErr w:type="spellStart"/>
            <w:r w:rsidRPr="00035689">
              <w:rPr>
                <w:rFonts w:eastAsia="Times New Roman"/>
                <w:b/>
                <w:bCs/>
                <w:color w:val="000000"/>
                <w:sz w:val="16"/>
                <w:szCs w:val="16"/>
                <w:lang w:val="en-ID" w:eastAsia="en-ID"/>
              </w:rPr>
              <w:t>Prioritas</w:t>
            </w:r>
            <w:proofErr w:type="spellEnd"/>
          </w:p>
        </w:tc>
        <w:tc>
          <w:tcPr>
            <w:tcW w:w="460" w:type="pct"/>
            <w:tcBorders>
              <w:top w:val="nil"/>
              <w:left w:val="nil"/>
              <w:bottom w:val="single" w:sz="4" w:space="0" w:color="auto"/>
              <w:right w:val="single" w:sz="4" w:space="0" w:color="auto"/>
            </w:tcBorders>
            <w:shd w:val="clear" w:color="auto" w:fill="auto"/>
            <w:noWrap/>
            <w:vAlign w:val="center"/>
            <w:hideMark/>
          </w:tcPr>
          <w:p w14:paraId="323F1AB4"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Rumah Sakit</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9F03A11" w14:textId="28ED34E2"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FF06D60" w14:textId="2C9667F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5A0D57D" w14:textId="264A5532"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162AFF8B"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4814F19B"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59386F91"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651CE3F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Pusat Server Dat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0636AB5" w14:textId="7FED1158"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10156A8" w14:textId="366D42D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B6627A6" w14:textId="1EB1DDA0"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290BE31F"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AEDDC27"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66859CE0"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2EE027D9"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Kantor Lembaga Negar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8658DF1" w14:textId="6AE14D8C"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B0335CA" w14:textId="0628EFF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53334B0" w14:textId="736C2398"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7879278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42F3C708"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2239EE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B9402D8"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Istana Negara</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83E0D48" w14:textId="0110A1E9"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F9063D0" w14:textId="71B7B2FE"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152088A" w14:textId="4160B8C6"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031E7825"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596A67C3"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1D276277"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0AF93092"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angkalan</w:t>
            </w:r>
            <w:proofErr w:type="spellEnd"/>
            <w:r w:rsidRPr="00035689">
              <w:rPr>
                <w:rFonts w:eastAsia="Times New Roman"/>
                <w:color w:val="000000"/>
                <w:sz w:val="16"/>
                <w:szCs w:val="16"/>
                <w:lang w:val="en-ID" w:eastAsia="en-ID"/>
              </w:rPr>
              <w:t xml:space="preserve"> Militer</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4C91381" w14:textId="03325A1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0FDF3C4" w14:textId="4DB5D203"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297D46A6" w14:textId="7704FC45" w:rsidR="00035689" w:rsidRPr="00035689" w:rsidRDefault="00DC6A31"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460C1ABC"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23EDDD66" w14:textId="77777777" w:rsidTr="00F47D95">
        <w:trPr>
          <w:trHeight w:val="288"/>
        </w:trPr>
        <w:tc>
          <w:tcPr>
            <w:tcW w:w="460" w:type="pct"/>
            <w:vMerge w:val="restart"/>
            <w:tcBorders>
              <w:top w:val="nil"/>
              <w:left w:val="single" w:sz="4" w:space="0" w:color="auto"/>
              <w:bottom w:val="single" w:sz="4" w:space="0" w:color="000000"/>
              <w:right w:val="single" w:sz="4" w:space="0" w:color="auto"/>
            </w:tcBorders>
            <w:shd w:val="clear" w:color="auto" w:fill="auto"/>
            <w:noWrap/>
            <w:vAlign w:val="center"/>
            <w:hideMark/>
          </w:tcPr>
          <w:p w14:paraId="621B94AE" w14:textId="77777777" w:rsidR="00035689" w:rsidRPr="00035689" w:rsidRDefault="00035689" w:rsidP="00035689">
            <w:pPr>
              <w:spacing w:before="0" w:after="0"/>
              <w:jc w:val="center"/>
              <w:rPr>
                <w:rFonts w:eastAsia="Times New Roman"/>
                <w:b/>
                <w:bCs/>
                <w:color w:val="000000"/>
                <w:sz w:val="16"/>
                <w:szCs w:val="16"/>
                <w:lang w:val="en-ID" w:eastAsia="en-ID"/>
              </w:rPr>
            </w:pPr>
            <w:r w:rsidRPr="00035689">
              <w:rPr>
                <w:rFonts w:eastAsia="Times New Roman"/>
                <w:b/>
                <w:bCs/>
                <w:color w:val="000000"/>
                <w:sz w:val="16"/>
                <w:szCs w:val="16"/>
                <w:lang w:val="en-ID" w:eastAsia="en-ID"/>
              </w:rPr>
              <w:t>Beban Publik dan Sosial</w:t>
            </w:r>
          </w:p>
        </w:tc>
        <w:tc>
          <w:tcPr>
            <w:tcW w:w="460" w:type="pct"/>
            <w:tcBorders>
              <w:top w:val="nil"/>
              <w:left w:val="nil"/>
              <w:bottom w:val="single" w:sz="4" w:space="0" w:color="auto"/>
              <w:right w:val="single" w:sz="4" w:space="0" w:color="auto"/>
            </w:tcBorders>
            <w:shd w:val="clear" w:color="auto" w:fill="auto"/>
            <w:noWrap/>
            <w:vAlign w:val="center"/>
            <w:hideMark/>
          </w:tcPr>
          <w:p w14:paraId="5723C62E" w14:textId="77777777" w:rsidR="00035689" w:rsidRPr="00035689" w:rsidRDefault="00035689" w:rsidP="00035689">
            <w:pPr>
              <w:spacing w:before="0" w:after="0"/>
              <w:jc w:val="left"/>
              <w:rPr>
                <w:rFonts w:eastAsia="Times New Roman"/>
                <w:color w:val="000000"/>
                <w:sz w:val="16"/>
                <w:szCs w:val="16"/>
                <w:lang w:val="en-ID" w:eastAsia="en-ID"/>
              </w:rPr>
            </w:pPr>
            <w:r w:rsidRPr="00035689">
              <w:rPr>
                <w:rFonts w:eastAsia="Times New Roman"/>
                <w:color w:val="000000"/>
                <w:sz w:val="16"/>
                <w:szCs w:val="16"/>
                <w:lang w:val="en-ID" w:eastAsia="en-ID"/>
              </w:rPr>
              <w:t>Rumah Ibadah</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276ACED" w14:textId="337968E9" w:rsidR="00035689" w:rsidRPr="00035689" w:rsidRDefault="00E85C59"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DD4CE3F" w14:textId="3FA9F1D8"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17F93209" w14:textId="39B3AA44"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39" w:type="pct"/>
            <w:vAlign w:val="center"/>
            <w:hideMark/>
          </w:tcPr>
          <w:p w14:paraId="4E015384"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37BF0CEA"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775361DA"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4DDD331"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Sekolah</w:t>
            </w:r>
            <w:proofErr w:type="spellEnd"/>
            <w:r w:rsidRPr="00035689">
              <w:rPr>
                <w:rFonts w:eastAsia="Times New Roman"/>
                <w:color w:val="000000"/>
                <w:sz w:val="16"/>
                <w:szCs w:val="16"/>
                <w:lang w:val="en-ID" w:eastAsia="en-ID"/>
              </w:rPr>
              <w:t xml:space="preserve"> dan Universitas</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5CFBE753" w14:textId="76854C05"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6E643E7" w14:textId="54EDC4BA"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0AC7CC37" w14:textId="20A91A1A"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2DF1FE8C" w14:textId="77777777" w:rsidR="00035689" w:rsidRPr="00035689" w:rsidRDefault="00035689" w:rsidP="00035689">
            <w:pPr>
              <w:spacing w:before="0" w:after="0"/>
              <w:jc w:val="left"/>
              <w:rPr>
                <w:rFonts w:eastAsia="Times New Roman"/>
                <w:sz w:val="16"/>
                <w:szCs w:val="16"/>
                <w:lang w:val="en-ID" w:eastAsia="en-ID"/>
              </w:rPr>
            </w:pPr>
          </w:p>
        </w:tc>
      </w:tr>
      <w:tr w:rsidR="00035689" w:rsidRPr="00035689" w14:paraId="7716513C" w14:textId="77777777" w:rsidTr="00F47D95">
        <w:trPr>
          <w:trHeight w:val="288"/>
        </w:trPr>
        <w:tc>
          <w:tcPr>
            <w:tcW w:w="460" w:type="pct"/>
            <w:vMerge/>
            <w:tcBorders>
              <w:top w:val="nil"/>
              <w:left w:val="single" w:sz="4" w:space="0" w:color="auto"/>
              <w:bottom w:val="single" w:sz="4" w:space="0" w:color="000000"/>
              <w:right w:val="single" w:sz="4" w:space="0" w:color="auto"/>
            </w:tcBorders>
            <w:vAlign w:val="center"/>
            <w:hideMark/>
          </w:tcPr>
          <w:p w14:paraId="375F2E7F" w14:textId="77777777" w:rsidR="00035689" w:rsidRPr="00035689" w:rsidRDefault="00035689" w:rsidP="00035689">
            <w:pPr>
              <w:spacing w:before="0" w:after="0"/>
              <w:jc w:val="left"/>
              <w:rPr>
                <w:rFonts w:eastAsia="Times New Roman"/>
                <w:b/>
                <w:bCs/>
                <w:color w:val="000000"/>
                <w:sz w:val="16"/>
                <w:szCs w:val="16"/>
                <w:lang w:val="en-ID" w:eastAsia="en-ID"/>
              </w:rPr>
            </w:pPr>
          </w:p>
        </w:tc>
        <w:tc>
          <w:tcPr>
            <w:tcW w:w="460" w:type="pct"/>
            <w:tcBorders>
              <w:top w:val="nil"/>
              <w:left w:val="nil"/>
              <w:bottom w:val="single" w:sz="4" w:space="0" w:color="auto"/>
              <w:right w:val="single" w:sz="4" w:space="0" w:color="auto"/>
            </w:tcBorders>
            <w:shd w:val="clear" w:color="auto" w:fill="auto"/>
            <w:noWrap/>
            <w:vAlign w:val="center"/>
            <w:hideMark/>
          </w:tcPr>
          <w:p w14:paraId="59878E89" w14:textId="77777777" w:rsidR="00035689" w:rsidRPr="00035689" w:rsidRDefault="00035689" w:rsidP="00035689">
            <w:pPr>
              <w:spacing w:before="0" w:after="0"/>
              <w:jc w:val="left"/>
              <w:rPr>
                <w:rFonts w:eastAsia="Times New Roman"/>
                <w:color w:val="000000"/>
                <w:sz w:val="16"/>
                <w:szCs w:val="16"/>
                <w:lang w:val="en-ID" w:eastAsia="en-ID"/>
              </w:rPr>
            </w:pPr>
            <w:proofErr w:type="spellStart"/>
            <w:r w:rsidRPr="00035689">
              <w:rPr>
                <w:rFonts w:eastAsia="Times New Roman"/>
                <w:color w:val="000000"/>
                <w:sz w:val="16"/>
                <w:szCs w:val="16"/>
                <w:lang w:val="en-ID" w:eastAsia="en-ID"/>
              </w:rPr>
              <w:t>Penerangan</w:t>
            </w:r>
            <w:proofErr w:type="spellEnd"/>
            <w:r w:rsidRPr="00035689">
              <w:rPr>
                <w:rFonts w:eastAsia="Times New Roman"/>
                <w:color w:val="000000"/>
                <w:sz w:val="16"/>
                <w:szCs w:val="16"/>
                <w:lang w:val="en-ID" w:eastAsia="en-ID"/>
              </w:rPr>
              <w:t xml:space="preserve"> Jalan Umum</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4073F3CA" w14:textId="3DA75FA2"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3B5C53F1" w14:textId="4CB84504" w:rsidR="00035689" w:rsidRPr="00035689" w:rsidRDefault="00C92106" w:rsidP="00BA1F62">
            <w:pPr>
              <w:spacing w:before="0" w:after="0"/>
              <w:jc w:val="center"/>
              <w:rPr>
                <w:rFonts w:eastAsia="Times New Roman"/>
                <w:color w:val="000000"/>
                <w:sz w:val="16"/>
                <w:szCs w:val="16"/>
                <w:lang w:val="en-ID" w:eastAsia="en-ID"/>
              </w:rPr>
            </w:pPr>
            <w:r>
              <w:rPr>
                <w:rFonts w:eastAsia="Times New Roman"/>
                <w:color w:val="000000"/>
                <w:sz w:val="16"/>
                <w:szCs w:val="16"/>
                <w:lang w:val="en-ID" w:eastAsia="en-ID"/>
              </w:rPr>
              <w:t>OFF</w:t>
            </w:r>
          </w:p>
        </w:tc>
        <w:tc>
          <w:tcPr>
            <w:tcW w:w="1347" w:type="pct"/>
            <w:tcBorders>
              <w:top w:val="single" w:sz="4" w:space="0" w:color="auto"/>
              <w:left w:val="nil"/>
              <w:bottom w:val="single" w:sz="4" w:space="0" w:color="auto"/>
              <w:right w:val="single" w:sz="4" w:space="0" w:color="000000"/>
            </w:tcBorders>
            <w:shd w:val="clear" w:color="auto" w:fill="auto"/>
            <w:noWrap/>
            <w:vAlign w:val="bottom"/>
            <w:hideMark/>
          </w:tcPr>
          <w:p w14:paraId="600D09EF" w14:textId="0DC0E4AD" w:rsidR="00035689" w:rsidRPr="00035689" w:rsidRDefault="00C92106" w:rsidP="00BA1F62">
            <w:pPr>
              <w:spacing w:before="0" w:after="0"/>
              <w:jc w:val="center"/>
              <w:rPr>
                <w:rFonts w:eastAsia="Times New Roman"/>
                <w:color w:val="000000"/>
                <w:sz w:val="16"/>
                <w:szCs w:val="16"/>
                <w:lang w:val="en-ID" w:eastAsia="en-ID"/>
              </w:rPr>
            </w:pPr>
            <w:r w:rsidRPr="00035689">
              <w:rPr>
                <w:rFonts w:eastAsia="Times New Roman"/>
                <w:color w:val="000000"/>
                <w:sz w:val="16"/>
                <w:szCs w:val="16"/>
                <w:lang w:val="en-ID" w:eastAsia="en-ID"/>
              </w:rPr>
              <w:t> </w:t>
            </w:r>
            <w:r>
              <w:rPr>
                <w:rFonts w:eastAsia="Times New Roman"/>
                <w:color w:val="000000"/>
                <w:sz w:val="16"/>
                <w:szCs w:val="16"/>
                <w:lang w:val="en-ID" w:eastAsia="en-ID"/>
              </w:rPr>
              <w:t>ON</w:t>
            </w:r>
          </w:p>
        </w:tc>
        <w:tc>
          <w:tcPr>
            <w:tcW w:w="39" w:type="pct"/>
            <w:vAlign w:val="center"/>
            <w:hideMark/>
          </w:tcPr>
          <w:p w14:paraId="6F42F74E" w14:textId="77777777" w:rsidR="00035689" w:rsidRPr="00035689" w:rsidRDefault="00035689" w:rsidP="00035689">
            <w:pPr>
              <w:spacing w:before="0" w:after="0"/>
              <w:jc w:val="left"/>
              <w:rPr>
                <w:rFonts w:eastAsia="Times New Roman"/>
                <w:sz w:val="16"/>
                <w:szCs w:val="16"/>
                <w:lang w:val="en-ID" w:eastAsia="en-ID"/>
              </w:rPr>
            </w:pPr>
          </w:p>
        </w:tc>
      </w:tr>
    </w:tbl>
    <w:p w14:paraId="76C3C386" w14:textId="1428A71E" w:rsidR="00FF6F93" w:rsidRPr="001E7EF8" w:rsidRDefault="00FF6F93" w:rsidP="004D1931">
      <w:r>
        <w:t>Pada Tabel 4-2-1 dapat dilihat jadwal pengguna</w:t>
      </w:r>
      <w:r w:rsidR="004B2DE8">
        <w:t>an seluruh beban</w:t>
      </w:r>
      <w:r w:rsidR="003419BC">
        <w:t xml:space="preserve"> </w:t>
      </w:r>
      <w:r w:rsidR="003C37FD">
        <w:t xml:space="preserve">pada rentang waktu </w:t>
      </w:r>
      <w:r w:rsidR="000D593E" w:rsidRPr="000D593E">
        <w:t>05.00-17.00 ; 17.00-22.00 ; 22.00-05.00</w:t>
      </w:r>
      <w:r w:rsidR="005E7EA6">
        <w:t>. Penjadwalan beban dibuat sesuai dengan batasan dan spesifikasi</w:t>
      </w:r>
      <w:r w:rsidR="000E4B0C">
        <w:t xml:space="preserve">. Pada beban rumah tangga, </w:t>
      </w:r>
      <w:r w:rsidR="00E02272">
        <w:t xml:space="preserve">beban industri dan komersial, </w:t>
      </w:r>
      <w:r w:rsidR="00337E88">
        <w:t>serta beban publik dan sosial di</w:t>
      </w:r>
      <w:r w:rsidR="00ED4A1B">
        <w:t xml:space="preserve">asumsikan </w:t>
      </w:r>
      <w:r w:rsidR="002E738F">
        <w:t>digun</w:t>
      </w:r>
      <w:r w:rsidR="005A1E2D">
        <w:t>a</w:t>
      </w:r>
      <w:r w:rsidR="002E738F">
        <w:t xml:space="preserve">kan secara konstan pada rentang waktu tertentu. Sementara, pada beban prioritas </w:t>
      </w:r>
      <w:r w:rsidR="006D2DEB">
        <w:t>digunakan sepanjang hari.</w:t>
      </w:r>
      <w:r w:rsidR="00AF36D4">
        <w:t xml:space="preserve"> Semua, beban diasmusikan memiliki </w:t>
      </w:r>
      <w:r w:rsidR="00AF36D4">
        <w:rPr>
          <w:i/>
          <w:iCs/>
        </w:rPr>
        <w:t xml:space="preserve">power factor </w:t>
      </w:r>
      <w:r w:rsidR="001E7EF8">
        <w:t>= 0.9.</w:t>
      </w:r>
    </w:p>
    <w:p w14:paraId="1A2B4C8B" w14:textId="77777777" w:rsidR="000D593E" w:rsidRPr="004D1931" w:rsidRDefault="000D593E" w:rsidP="004D1931"/>
    <w:p w14:paraId="7B9BCA2C" w14:textId="22C63A2E" w:rsidR="00A1307F" w:rsidRDefault="00A1307F" w:rsidP="00A1307F">
      <w:pPr>
        <w:pStyle w:val="Caption"/>
        <w:jc w:val="left"/>
      </w:pPr>
      <w:r>
        <w:t>Tabel 4-2</w:t>
      </w:r>
      <w:r w:rsidR="00C4520B">
        <w:t>-</w:t>
      </w:r>
      <w:r w:rsidR="00C92106">
        <w:t>2</w:t>
      </w:r>
      <w:r>
        <w:t xml:space="preserve"> Jad</w:t>
      </w:r>
      <w:r w:rsidR="00540752">
        <w:t xml:space="preserve">wal Operasi </w:t>
      </w:r>
      <w:r w:rsidR="00295AB3">
        <w:t>Generator Periode 05.00 – 17.00</w:t>
      </w:r>
    </w:p>
    <w:tbl>
      <w:tblPr>
        <w:tblStyle w:val="TableGrid"/>
        <w:tblW w:w="5000" w:type="pct"/>
        <w:tblLook w:val="04A0" w:firstRow="1" w:lastRow="0" w:firstColumn="1" w:lastColumn="0" w:noHBand="0" w:noVBand="1"/>
      </w:tblPr>
      <w:tblGrid>
        <w:gridCol w:w="515"/>
        <w:gridCol w:w="979"/>
        <w:gridCol w:w="1415"/>
        <w:gridCol w:w="1588"/>
      </w:tblGrid>
      <w:tr w:rsidR="006054CF" w:rsidRPr="006054CF" w14:paraId="352ED0C6" w14:textId="77777777" w:rsidTr="00D851FC">
        <w:trPr>
          <w:trHeight w:val="276"/>
        </w:trPr>
        <w:tc>
          <w:tcPr>
            <w:tcW w:w="573" w:type="pct"/>
            <w:noWrap/>
            <w:hideMark/>
          </w:tcPr>
          <w:p w14:paraId="137563A9" w14:textId="77777777" w:rsidR="006054CF" w:rsidRPr="003721E7" w:rsidRDefault="006054CF" w:rsidP="006054CF">
            <w:pPr>
              <w:pStyle w:val="Table"/>
              <w:rPr>
                <w:b/>
                <w:bCs/>
                <w:lang w:val="id-ID"/>
              </w:rPr>
            </w:pPr>
            <w:r w:rsidRPr="003721E7">
              <w:rPr>
                <w:b/>
                <w:bCs/>
              </w:rPr>
              <w:t>No.</w:t>
            </w:r>
          </w:p>
        </w:tc>
        <w:tc>
          <w:tcPr>
            <w:tcW w:w="1088" w:type="pct"/>
            <w:noWrap/>
            <w:hideMark/>
          </w:tcPr>
          <w:p w14:paraId="197D0C8F" w14:textId="77777777" w:rsidR="006054CF" w:rsidRPr="003721E7" w:rsidRDefault="006054CF" w:rsidP="006054CF">
            <w:pPr>
              <w:pStyle w:val="Table"/>
              <w:rPr>
                <w:b/>
                <w:bCs/>
              </w:rPr>
            </w:pPr>
            <w:r w:rsidRPr="003721E7">
              <w:rPr>
                <w:b/>
                <w:bCs/>
              </w:rPr>
              <w:t>Generator</w:t>
            </w:r>
          </w:p>
        </w:tc>
        <w:tc>
          <w:tcPr>
            <w:tcW w:w="1573" w:type="pct"/>
            <w:noWrap/>
            <w:hideMark/>
          </w:tcPr>
          <w:p w14:paraId="6D578C55" w14:textId="77777777" w:rsidR="006054CF" w:rsidRPr="003721E7" w:rsidRDefault="006054CF" w:rsidP="006054CF">
            <w:pPr>
              <w:pStyle w:val="Table"/>
              <w:rPr>
                <w:b/>
                <w:bCs/>
              </w:rPr>
            </w:pPr>
            <w:r w:rsidRPr="003721E7">
              <w:rPr>
                <w:b/>
                <w:bCs/>
              </w:rPr>
              <w:t>Kapasitas (MW)</w:t>
            </w:r>
          </w:p>
        </w:tc>
        <w:tc>
          <w:tcPr>
            <w:tcW w:w="1766" w:type="pct"/>
            <w:noWrap/>
            <w:hideMark/>
          </w:tcPr>
          <w:p w14:paraId="52AF9688" w14:textId="77777777" w:rsidR="006054CF" w:rsidRPr="003721E7" w:rsidRDefault="006054CF" w:rsidP="006054CF">
            <w:pPr>
              <w:pStyle w:val="Table"/>
              <w:rPr>
                <w:b/>
                <w:bCs/>
              </w:rPr>
            </w:pPr>
            <w:r w:rsidRPr="003721E7">
              <w:rPr>
                <w:b/>
                <w:bCs/>
              </w:rPr>
              <w:t>Daya Total (MVA)</w:t>
            </w:r>
          </w:p>
        </w:tc>
      </w:tr>
      <w:tr w:rsidR="006054CF" w:rsidRPr="006054CF" w14:paraId="1EE7C8F4" w14:textId="77777777" w:rsidTr="00D851FC">
        <w:trPr>
          <w:trHeight w:val="276"/>
        </w:trPr>
        <w:tc>
          <w:tcPr>
            <w:tcW w:w="573" w:type="pct"/>
            <w:noWrap/>
            <w:hideMark/>
          </w:tcPr>
          <w:p w14:paraId="600C0EF3" w14:textId="77777777" w:rsidR="006054CF" w:rsidRPr="006054CF" w:rsidRDefault="006054CF" w:rsidP="006054CF">
            <w:pPr>
              <w:pStyle w:val="Table"/>
            </w:pPr>
            <w:r w:rsidRPr="006054CF">
              <w:t>1</w:t>
            </w:r>
          </w:p>
        </w:tc>
        <w:tc>
          <w:tcPr>
            <w:tcW w:w="1088" w:type="pct"/>
            <w:noWrap/>
            <w:hideMark/>
          </w:tcPr>
          <w:p w14:paraId="49A66402" w14:textId="77777777" w:rsidR="006054CF" w:rsidRPr="006054CF" w:rsidRDefault="006054CF" w:rsidP="006054CF">
            <w:pPr>
              <w:pStyle w:val="Table"/>
            </w:pPr>
            <w:r w:rsidRPr="006054CF">
              <w:t>PLTP</w:t>
            </w:r>
          </w:p>
        </w:tc>
        <w:tc>
          <w:tcPr>
            <w:tcW w:w="1573" w:type="pct"/>
            <w:noWrap/>
            <w:hideMark/>
          </w:tcPr>
          <w:p w14:paraId="0F577181" w14:textId="77777777" w:rsidR="006054CF" w:rsidRPr="006054CF" w:rsidRDefault="006054CF" w:rsidP="006054CF">
            <w:pPr>
              <w:pStyle w:val="Table"/>
            </w:pPr>
            <w:r w:rsidRPr="006054CF">
              <w:t>80</w:t>
            </w:r>
          </w:p>
        </w:tc>
        <w:tc>
          <w:tcPr>
            <w:tcW w:w="1766" w:type="pct"/>
            <w:noWrap/>
            <w:hideMark/>
          </w:tcPr>
          <w:p w14:paraId="28AA0DFF" w14:textId="77777777" w:rsidR="006054CF" w:rsidRPr="006054CF" w:rsidRDefault="006054CF" w:rsidP="006054CF">
            <w:pPr>
              <w:pStyle w:val="Table"/>
            </w:pPr>
            <w:r w:rsidRPr="006054CF">
              <w:t>72</w:t>
            </w:r>
          </w:p>
        </w:tc>
      </w:tr>
      <w:tr w:rsidR="006054CF" w:rsidRPr="006054CF" w14:paraId="22073E9B" w14:textId="77777777" w:rsidTr="00D851FC">
        <w:trPr>
          <w:trHeight w:val="276"/>
        </w:trPr>
        <w:tc>
          <w:tcPr>
            <w:tcW w:w="573" w:type="pct"/>
            <w:noWrap/>
            <w:hideMark/>
          </w:tcPr>
          <w:p w14:paraId="3D14FFE6" w14:textId="77777777" w:rsidR="006054CF" w:rsidRPr="006054CF" w:rsidRDefault="006054CF" w:rsidP="006054CF">
            <w:pPr>
              <w:pStyle w:val="Table"/>
            </w:pPr>
            <w:r w:rsidRPr="006054CF">
              <w:t>2</w:t>
            </w:r>
          </w:p>
        </w:tc>
        <w:tc>
          <w:tcPr>
            <w:tcW w:w="1088" w:type="pct"/>
            <w:noWrap/>
            <w:hideMark/>
          </w:tcPr>
          <w:p w14:paraId="69A9EA6D" w14:textId="77777777" w:rsidR="006054CF" w:rsidRPr="006054CF" w:rsidRDefault="006054CF" w:rsidP="006054CF">
            <w:pPr>
              <w:pStyle w:val="Table"/>
            </w:pPr>
            <w:r w:rsidRPr="006054CF">
              <w:t>PLTU</w:t>
            </w:r>
          </w:p>
        </w:tc>
        <w:tc>
          <w:tcPr>
            <w:tcW w:w="1573" w:type="pct"/>
            <w:noWrap/>
            <w:hideMark/>
          </w:tcPr>
          <w:p w14:paraId="36934991" w14:textId="77777777" w:rsidR="006054CF" w:rsidRPr="006054CF" w:rsidRDefault="006054CF" w:rsidP="006054CF">
            <w:pPr>
              <w:pStyle w:val="Table"/>
            </w:pPr>
            <w:r w:rsidRPr="006054CF">
              <w:t>100</w:t>
            </w:r>
          </w:p>
        </w:tc>
        <w:tc>
          <w:tcPr>
            <w:tcW w:w="1766" w:type="pct"/>
            <w:noWrap/>
            <w:hideMark/>
          </w:tcPr>
          <w:p w14:paraId="4B79FDB7" w14:textId="77777777" w:rsidR="006054CF" w:rsidRPr="006054CF" w:rsidRDefault="006054CF" w:rsidP="006054CF">
            <w:pPr>
              <w:pStyle w:val="Table"/>
            </w:pPr>
            <w:r w:rsidRPr="006054CF">
              <w:t>90</w:t>
            </w:r>
          </w:p>
        </w:tc>
      </w:tr>
      <w:tr w:rsidR="006054CF" w:rsidRPr="006054CF" w14:paraId="51FC4CD5" w14:textId="77777777" w:rsidTr="00D851FC">
        <w:trPr>
          <w:trHeight w:val="276"/>
        </w:trPr>
        <w:tc>
          <w:tcPr>
            <w:tcW w:w="573" w:type="pct"/>
            <w:noWrap/>
            <w:hideMark/>
          </w:tcPr>
          <w:p w14:paraId="0AF99415" w14:textId="77777777" w:rsidR="006054CF" w:rsidRPr="006054CF" w:rsidRDefault="006054CF" w:rsidP="006054CF">
            <w:pPr>
              <w:pStyle w:val="Table"/>
            </w:pPr>
            <w:r w:rsidRPr="006054CF">
              <w:t>3</w:t>
            </w:r>
          </w:p>
        </w:tc>
        <w:tc>
          <w:tcPr>
            <w:tcW w:w="1088" w:type="pct"/>
            <w:noWrap/>
            <w:hideMark/>
          </w:tcPr>
          <w:p w14:paraId="23B29FF4" w14:textId="77777777" w:rsidR="006054CF" w:rsidRPr="006054CF" w:rsidRDefault="006054CF" w:rsidP="006054CF">
            <w:pPr>
              <w:pStyle w:val="Table"/>
            </w:pPr>
            <w:r w:rsidRPr="006054CF">
              <w:t>PLTA</w:t>
            </w:r>
          </w:p>
        </w:tc>
        <w:tc>
          <w:tcPr>
            <w:tcW w:w="1573" w:type="pct"/>
            <w:noWrap/>
            <w:hideMark/>
          </w:tcPr>
          <w:p w14:paraId="16AF2192" w14:textId="77777777" w:rsidR="006054CF" w:rsidRPr="006054CF" w:rsidRDefault="006054CF" w:rsidP="006054CF">
            <w:pPr>
              <w:pStyle w:val="Table"/>
            </w:pPr>
            <w:r w:rsidRPr="006054CF">
              <w:t>0</w:t>
            </w:r>
          </w:p>
        </w:tc>
        <w:tc>
          <w:tcPr>
            <w:tcW w:w="1766" w:type="pct"/>
            <w:noWrap/>
            <w:hideMark/>
          </w:tcPr>
          <w:p w14:paraId="57A78DEB" w14:textId="77777777" w:rsidR="006054CF" w:rsidRPr="006054CF" w:rsidRDefault="006054CF" w:rsidP="006054CF">
            <w:pPr>
              <w:pStyle w:val="Table"/>
            </w:pPr>
            <w:r w:rsidRPr="006054CF">
              <w:t>0</w:t>
            </w:r>
          </w:p>
        </w:tc>
      </w:tr>
      <w:tr w:rsidR="006054CF" w:rsidRPr="006054CF" w14:paraId="171E5699" w14:textId="77777777" w:rsidTr="00D851FC">
        <w:trPr>
          <w:trHeight w:val="276"/>
        </w:trPr>
        <w:tc>
          <w:tcPr>
            <w:tcW w:w="573" w:type="pct"/>
            <w:noWrap/>
            <w:hideMark/>
          </w:tcPr>
          <w:p w14:paraId="571C66C3" w14:textId="77777777" w:rsidR="006054CF" w:rsidRPr="006054CF" w:rsidRDefault="006054CF" w:rsidP="006054CF">
            <w:pPr>
              <w:pStyle w:val="Table"/>
            </w:pPr>
            <w:r w:rsidRPr="006054CF">
              <w:t>4</w:t>
            </w:r>
          </w:p>
        </w:tc>
        <w:tc>
          <w:tcPr>
            <w:tcW w:w="1088" w:type="pct"/>
            <w:noWrap/>
            <w:hideMark/>
          </w:tcPr>
          <w:p w14:paraId="779F2971" w14:textId="77777777" w:rsidR="006054CF" w:rsidRPr="006054CF" w:rsidRDefault="006054CF" w:rsidP="006054CF">
            <w:pPr>
              <w:pStyle w:val="Table"/>
            </w:pPr>
            <w:r w:rsidRPr="006054CF">
              <w:t>PLTB</w:t>
            </w:r>
          </w:p>
        </w:tc>
        <w:tc>
          <w:tcPr>
            <w:tcW w:w="1573" w:type="pct"/>
            <w:noWrap/>
            <w:hideMark/>
          </w:tcPr>
          <w:p w14:paraId="3005D5C1" w14:textId="77777777" w:rsidR="006054CF" w:rsidRPr="006054CF" w:rsidRDefault="006054CF" w:rsidP="006054CF">
            <w:pPr>
              <w:pStyle w:val="Table"/>
            </w:pPr>
            <w:r w:rsidRPr="006054CF">
              <w:t>0</w:t>
            </w:r>
          </w:p>
        </w:tc>
        <w:tc>
          <w:tcPr>
            <w:tcW w:w="1766" w:type="pct"/>
            <w:noWrap/>
            <w:hideMark/>
          </w:tcPr>
          <w:p w14:paraId="6AE610C5" w14:textId="77777777" w:rsidR="006054CF" w:rsidRPr="006054CF" w:rsidRDefault="006054CF" w:rsidP="006054CF">
            <w:pPr>
              <w:pStyle w:val="Table"/>
            </w:pPr>
            <w:r w:rsidRPr="006054CF">
              <w:t>0</w:t>
            </w:r>
          </w:p>
        </w:tc>
      </w:tr>
      <w:tr w:rsidR="006054CF" w:rsidRPr="006054CF" w14:paraId="096D0F78" w14:textId="77777777" w:rsidTr="00D851FC">
        <w:trPr>
          <w:trHeight w:val="276"/>
        </w:trPr>
        <w:tc>
          <w:tcPr>
            <w:tcW w:w="573" w:type="pct"/>
            <w:noWrap/>
            <w:hideMark/>
          </w:tcPr>
          <w:p w14:paraId="01ECD6F8" w14:textId="77777777" w:rsidR="006054CF" w:rsidRPr="006054CF" w:rsidRDefault="006054CF" w:rsidP="006054CF">
            <w:pPr>
              <w:pStyle w:val="Table"/>
            </w:pPr>
            <w:r w:rsidRPr="006054CF">
              <w:t>5</w:t>
            </w:r>
          </w:p>
        </w:tc>
        <w:tc>
          <w:tcPr>
            <w:tcW w:w="1088" w:type="pct"/>
            <w:noWrap/>
            <w:hideMark/>
          </w:tcPr>
          <w:p w14:paraId="75FFA216" w14:textId="77777777" w:rsidR="006054CF" w:rsidRPr="006054CF" w:rsidRDefault="006054CF" w:rsidP="006054CF">
            <w:pPr>
              <w:pStyle w:val="Table"/>
            </w:pPr>
            <w:r w:rsidRPr="006054CF">
              <w:t>Total</w:t>
            </w:r>
          </w:p>
        </w:tc>
        <w:tc>
          <w:tcPr>
            <w:tcW w:w="1573" w:type="pct"/>
            <w:noWrap/>
            <w:hideMark/>
          </w:tcPr>
          <w:p w14:paraId="6AFA1676" w14:textId="77777777" w:rsidR="006054CF" w:rsidRPr="006054CF" w:rsidRDefault="006054CF" w:rsidP="006054CF">
            <w:pPr>
              <w:pStyle w:val="Table"/>
            </w:pPr>
            <w:r w:rsidRPr="006054CF">
              <w:t>180</w:t>
            </w:r>
          </w:p>
        </w:tc>
        <w:tc>
          <w:tcPr>
            <w:tcW w:w="1766" w:type="pct"/>
            <w:noWrap/>
            <w:hideMark/>
          </w:tcPr>
          <w:p w14:paraId="173C9000" w14:textId="77777777" w:rsidR="006054CF" w:rsidRPr="006054CF" w:rsidRDefault="006054CF" w:rsidP="006054CF">
            <w:pPr>
              <w:pStyle w:val="Table"/>
            </w:pPr>
            <w:r w:rsidRPr="006054CF">
              <w:t>162</w:t>
            </w:r>
          </w:p>
        </w:tc>
      </w:tr>
    </w:tbl>
    <w:p w14:paraId="2B6EAFA4" w14:textId="77777777" w:rsidR="00295AB3" w:rsidRDefault="00295AB3" w:rsidP="00295AB3"/>
    <w:p w14:paraId="6343B0FD" w14:textId="4A8A7352" w:rsidR="00295AB3" w:rsidRPr="00295AB3" w:rsidRDefault="00B04730" w:rsidP="00B04730">
      <w:pPr>
        <w:pStyle w:val="Caption"/>
        <w:jc w:val="left"/>
      </w:pPr>
      <w:r>
        <w:t>Tabel 4-2</w:t>
      </w:r>
      <w:r w:rsidR="00C4520B">
        <w:t>-</w:t>
      </w:r>
      <w:r w:rsidR="00C92106">
        <w:t>3</w:t>
      </w:r>
      <w:r>
        <w:t xml:space="preserve"> Jadwal Operasi Generator Periode 17.00 – 22.00</w:t>
      </w:r>
    </w:p>
    <w:tbl>
      <w:tblPr>
        <w:tblStyle w:val="TableGrid"/>
        <w:tblW w:w="5000" w:type="pct"/>
        <w:tblLook w:val="04A0" w:firstRow="1" w:lastRow="0" w:firstColumn="1" w:lastColumn="0" w:noHBand="0" w:noVBand="1"/>
      </w:tblPr>
      <w:tblGrid>
        <w:gridCol w:w="515"/>
        <w:gridCol w:w="979"/>
        <w:gridCol w:w="1415"/>
        <w:gridCol w:w="1588"/>
      </w:tblGrid>
      <w:tr w:rsidR="00F91C4D" w:rsidRPr="00F91C4D" w14:paraId="09CE84D0" w14:textId="77777777" w:rsidTr="00D851FC">
        <w:trPr>
          <w:trHeight w:val="276"/>
        </w:trPr>
        <w:tc>
          <w:tcPr>
            <w:tcW w:w="573" w:type="pct"/>
            <w:noWrap/>
            <w:hideMark/>
          </w:tcPr>
          <w:p w14:paraId="6D0B77D9" w14:textId="77777777" w:rsidR="00F91C4D" w:rsidRPr="003721E7" w:rsidRDefault="00F91C4D" w:rsidP="00F91C4D">
            <w:pPr>
              <w:pStyle w:val="Table"/>
              <w:rPr>
                <w:b/>
                <w:bCs/>
                <w:lang w:val="id-ID"/>
              </w:rPr>
            </w:pPr>
            <w:r w:rsidRPr="003721E7">
              <w:rPr>
                <w:b/>
                <w:bCs/>
              </w:rPr>
              <w:t>No.</w:t>
            </w:r>
          </w:p>
        </w:tc>
        <w:tc>
          <w:tcPr>
            <w:tcW w:w="1088" w:type="pct"/>
            <w:noWrap/>
            <w:hideMark/>
          </w:tcPr>
          <w:p w14:paraId="6C01AEB9" w14:textId="77777777" w:rsidR="00F91C4D" w:rsidRPr="003721E7" w:rsidRDefault="00F91C4D" w:rsidP="00F91C4D">
            <w:pPr>
              <w:pStyle w:val="Table"/>
              <w:rPr>
                <w:b/>
                <w:bCs/>
              </w:rPr>
            </w:pPr>
            <w:r w:rsidRPr="003721E7">
              <w:rPr>
                <w:b/>
                <w:bCs/>
              </w:rPr>
              <w:t>Generator</w:t>
            </w:r>
          </w:p>
        </w:tc>
        <w:tc>
          <w:tcPr>
            <w:tcW w:w="1573" w:type="pct"/>
            <w:noWrap/>
            <w:hideMark/>
          </w:tcPr>
          <w:p w14:paraId="1798E8D2" w14:textId="77777777" w:rsidR="00F91C4D" w:rsidRPr="003721E7" w:rsidRDefault="00F91C4D" w:rsidP="00F91C4D">
            <w:pPr>
              <w:pStyle w:val="Table"/>
              <w:rPr>
                <w:b/>
                <w:bCs/>
              </w:rPr>
            </w:pPr>
            <w:r w:rsidRPr="003721E7">
              <w:rPr>
                <w:b/>
                <w:bCs/>
              </w:rPr>
              <w:t>Kapasitas (MW)</w:t>
            </w:r>
          </w:p>
        </w:tc>
        <w:tc>
          <w:tcPr>
            <w:tcW w:w="1766" w:type="pct"/>
            <w:noWrap/>
            <w:hideMark/>
          </w:tcPr>
          <w:p w14:paraId="60286C45" w14:textId="77777777" w:rsidR="00F91C4D" w:rsidRPr="003721E7" w:rsidRDefault="00F91C4D" w:rsidP="00F91C4D">
            <w:pPr>
              <w:pStyle w:val="Table"/>
              <w:rPr>
                <w:b/>
                <w:bCs/>
              </w:rPr>
            </w:pPr>
            <w:r w:rsidRPr="003721E7">
              <w:rPr>
                <w:b/>
                <w:bCs/>
              </w:rPr>
              <w:t>Daya Total (MVA)</w:t>
            </w:r>
          </w:p>
        </w:tc>
      </w:tr>
      <w:tr w:rsidR="00F91C4D" w:rsidRPr="00F91C4D" w14:paraId="2E8E86F1" w14:textId="77777777" w:rsidTr="00D851FC">
        <w:trPr>
          <w:trHeight w:val="276"/>
        </w:trPr>
        <w:tc>
          <w:tcPr>
            <w:tcW w:w="573" w:type="pct"/>
            <w:noWrap/>
            <w:hideMark/>
          </w:tcPr>
          <w:p w14:paraId="52C9C8B3" w14:textId="77777777" w:rsidR="00F91C4D" w:rsidRPr="00F91C4D" w:rsidRDefault="00F91C4D" w:rsidP="00F91C4D">
            <w:pPr>
              <w:pStyle w:val="Table"/>
            </w:pPr>
            <w:r w:rsidRPr="00F91C4D">
              <w:t>1</w:t>
            </w:r>
          </w:p>
        </w:tc>
        <w:tc>
          <w:tcPr>
            <w:tcW w:w="1088" w:type="pct"/>
            <w:noWrap/>
            <w:hideMark/>
          </w:tcPr>
          <w:p w14:paraId="22254A27" w14:textId="77777777" w:rsidR="00F91C4D" w:rsidRPr="00F91C4D" w:rsidRDefault="00F91C4D" w:rsidP="00F91C4D">
            <w:pPr>
              <w:pStyle w:val="Table"/>
            </w:pPr>
            <w:r w:rsidRPr="00F91C4D">
              <w:t>PLTP</w:t>
            </w:r>
          </w:p>
        </w:tc>
        <w:tc>
          <w:tcPr>
            <w:tcW w:w="1573" w:type="pct"/>
            <w:noWrap/>
            <w:hideMark/>
          </w:tcPr>
          <w:p w14:paraId="0B9A8CD1" w14:textId="77777777" w:rsidR="00F91C4D" w:rsidRPr="00F91C4D" w:rsidRDefault="00F91C4D" w:rsidP="00F91C4D">
            <w:pPr>
              <w:pStyle w:val="Table"/>
            </w:pPr>
            <w:r w:rsidRPr="00F91C4D">
              <w:t>80</w:t>
            </w:r>
          </w:p>
        </w:tc>
        <w:tc>
          <w:tcPr>
            <w:tcW w:w="1766" w:type="pct"/>
            <w:noWrap/>
            <w:hideMark/>
          </w:tcPr>
          <w:p w14:paraId="4318EED0" w14:textId="77777777" w:rsidR="00F91C4D" w:rsidRPr="00F91C4D" w:rsidRDefault="00F91C4D" w:rsidP="00F91C4D">
            <w:pPr>
              <w:pStyle w:val="Table"/>
            </w:pPr>
            <w:r w:rsidRPr="00F91C4D">
              <w:t>72</w:t>
            </w:r>
          </w:p>
        </w:tc>
      </w:tr>
      <w:tr w:rsidR="00F91C4D" w:rsidRPr="00F91C4D" w14:paraId="2E6A24C7" w14:textId="77777777" w:rsidTr="00D851FC">
        <w:trPr>
          <w:trHeight w:val="276"/>
        </w:trPr>
        <w:tc>
          <w:tcPr>
            <w:tcW w:w="573" w:type="pct"/>
            <w:noWrap/>
            <w:hideMark/>
          </w:tcPr>
          <w:p w14:paraId="2CDB9C2D" w14:textId="77777777" w:rsidR="00F91C4D" w:rsidRPr="00F91C4D" w:rsidRDefault="00F91C4D" w:rsidP="00F91C4D">
            <w:pPr>
              <w:pStyle w:val="Table"/>
            </w:pPr>
            <w:r w:rsidRPr="00F91C4D">
              <w:t>2</w:t>
            </w:r>
          </w:p>
        </w:tc>
        <w:tc>
          <w:tcPr>
            <w:tcW w:w="1088" w:type="pct"/>
            <w:noWrap/>
            <w:hideMark/>
          </w:tcPr>
          <w:p w14:paraId="00032EE9" w14:textId="77777777" w:rsidR="00F91C4D" w:rsidRPr="00F91C4D" w:rsidRDefault="00F91C4D" w:rsidP="00F91C4D">
            <w:pPr>
              <w:pStyle w:val="Table"/>
            </w:pPr>
            <w:r w:rsidRPr="00F91C4D">
              <w:t>PLTU</w:t>
            </w:r>
          </w:p>
        </w:tc>
        <w:tc>
          <w:tcPr>
            <w:tcW w:w="1573" w:type="pct"/>
            <w:noWrap/>
            <w:hideMark/>
          </w:tcPr>
          <w:p w14:paraId="152B5BD7" w14:textId="77777777" w:rsidR="00F91C4D" w:rsidRPr="00F91C4D" w:rsidRDefault="00F91C4D" w:rsidP="00F91C4D">
            <w:pPr>
              <w:pStyle w:val="Table"/>
            </w:pPr>
            <w:r w:rsidRPr="00F91C4D">
              <w:t>100</w:t>
            </w:r>
          </w:p>
        </w:tc>
        <w:tc>
          <w:tcPr>
            <w:tcW w:w="1766" w:type="pct"/>
            <w:noWrap/>
            <w:hideMark/>
          </w:tcPr>
          <w:p w14:paraId="3B6F0D9D" w14:textId="77777777" w:rsidR="00F91C4D" w:rsidRPr="00F91C4D" w:rsidRDefault="00F91C4D" w:rsidP="00F91C4D">
            <w:pPr>
              <w:pStyle w:val="Table"/>
            </w:pPr>
            <w:r w:rsidRPr="00F91C4D">
              <w:t>90</w:t>
            </w:r>
          </w:p>
        </w:tc>
      </w:tr>
      <w:tr w:rsidR="00F91C4D" w:rsidRPr="00F91C4D" w14:paraId="6045DBF3" w14:textId="77777777" w:rsidTr="00D851FC">
        <w:trPr>
          <w:trHeight w:val="276"/>
        </w:trPr>
        <w:tc>
          <w:tcPr>
            <w:tcW w:w="573" w:type="pct"/>
            <w:noWrap/>
            <w:hideMark/>
          </w:tcPr>
          <w:p w14:paraId="3911B545" w14:textId="77777777" w:rsidR="00F91C4D" w:rsidRPr="00F91C4D" w:rsidRDefault="00F91C4D" w:rsidP="00F91C4D">
            <w:pPr>
              <w:pStyle w:val="Table"/>
            </w:pPr>
            <w:r w:rsidRPr="00F91C4D">
              <w:t>3</w:t>
            </w:r>
          </w:p>
        </w:tc>
        <w:tc>
          <w:tcPr>
            <w:tcW w:w="1088" w:type="pct"/>
            <w:noWrap/>
            <w:hideMark/>
          </w:tcPr>
          <w:p w14:paraId="7763DCC6" w14:textId="77777777" w:rsidR="00F91C4D" w:rsidRPr="00F91C4D" w:rsidRDefault="00F91C4D" w:rsidP="00F91C4D">
            <w:pPr>
              <w:pStyle w:val="Table"/>
            </w:pPr>
            <w:r w:rsidRPr="00F91C4D">
              <w:t>PLTA</w:t>
            </w:r>
          </w:p>
        </w:tc>
        <w:tc>
          <w:tcPr>
            <w:tcW w:w="1573" w:type="pct"/>
            <w:noWrap/>
            <w:hideMark/>
          </w:tcPr>
          <w:p w14:paraId="4D19876C" w14:textId="77777777" w:rsidR="00F91C4D" w:rsidRPr="00F91C4D" w:rsidRDefault="00F91C4D" w:rsidP="00F91C4D">
            <w:pPr>
              <w:pStyle w:val="Table"/>
            </w:pPr>
            <w:r w:rsidRPr="00F91C4D">
              <w:t>30</w:t>
            </w:r>
          </w:p>
        </w:tc>
        <w:tc>
          <w:tcPr>
            <w:tcW w:w="1766" w:type="pct"/>
            <w:noWrap/>
            <w:hideMark/>
          </w:tcPr>
          <w:p w14:paraId="676D1EDC" w14:textId="77777777" w:rsidR="00F91C4D" w:rsidRPr="00F91C4D" w:rsidRDefault="00F91C4D" w:rsidP="00F91C4D">
            <w:pPr>
              <w:pStyle w:val="Table"/>
            </w:pPr>
            <w:r w:rsidRPr="00F91C4D">
              <w:t>27</w:t>
            </w:r>
          </w:p>
        </w:tc>
      </w:tr>
      <w:tr w:rsidR="00F91C4D" w:rsidRPr="00F91C4D" w14:paraId="33548459" w14:textId="77777777" w:rsidTr="00D851FC">
        <w:trPr>
          <w:trHeight w:val="276"/>
        </w:trPr>
        <w:tc>
          <w:tcPr>
            <w:tcW w:w="573" w:type="pct"/>
            <w:noWrap/>
            <w:hideMark/>
          </w:tcPr>
          <w:p w14:paraId="7313E70B" w14:textId="77777777" w:rsidR="00F91C4D" w:rsidRPr="00F91C4D" w:rsidRDefault="00F91C4D" w:rsidP="00F91C4D">
            <w:pPr>
              <w:pStyle w:val="Table"/>
            </w:pPr>
            <w:r w:rsidRPr="00F91C4D">
              <w:t>4</w:t>
            </w:r>
          </w:p>
        </w:tc>
        <w:tc>
          <w:tcPr>
            <w:tcW w:w="1088" w:type="pct"/>
            <w:noWrap/>
            <w:hideMark/>
          </w:tcPr>
          <w:p w14:paraId="5D93952B" w14:textId="77777777" w:rsidR="00F91C4D" w:rsidRPr="00F91C4D" w:rsidRDefault="00F91C4D" w:rsidP="00F91C4D">
            <w:pPr>
              <w:pStyle w:val="Table"/>
            </w:pPr>
            <w:r w:rsidRPr="00F91C4D">
              <w:t>PLTB</w:t>
            </w:r>
          </w:p>
        </w:tc>
        <w:tc>
          <w:tcPr>
            <w:tcW w:w="1573" w:type="pct"/>
            <w:noWrap/>
            <w:hideMark/>
          </w:tcPr>
          <w:p w14:paraId="01CE7C59" w14:textId="77777777" w:rsidR="00F91C4D" w:rsidRPr="00F91C4D" w:rsidRDefault="00F91C4D" w:rsidP="00F91C4D">
            <w:pPr>
              <w:pStyle w:val="Table"/>
            </w:pPr>
            <w:r w:rsidRPr="00F91C4D">
              <w:t>10</w:t>
            </w:r>
          </w:p>
        </w:tc>
        <w:tc>
          <w:tcPr>
            <w:tcW w:w="1766" w:type="pct"/>
            <w:noWrap/>
            <w:hideMark/>
          </w:tcPr>
          <w:p w14:paraId="6985211F" w14:textId="77777777" w:rsidR="00F91C4D" w:rsidRPr="00F91C4D" w:rsidRDefault="00F91C4D" w:rsidP="00F91C4D">
            <w:pPr>
              <w:pStyle w:val="Table"/>
            </w:pPr>
            <w:r w:rsidRPr="00F91C4D">
              <w:t>9</w:t>
            </w:r>
          </w:p>
        </w:tc>
      </w:tr>
      <w:tr w:rsidR="00F91C4D" w:rsidRPr="00F91C4D" w14:paraId="70350E10" w14:textId="77777777" w:rsidTr="00D851FC">
        <w:trPr>
          <w:trHeight w:val="276"/>
        </w:trPr>
        <w:tc>
          <w:tcPr>
            <w:tcW w:w="573" w:type="pct"/>
            <w:noWrap/>
            <w:hideMark/>
          </w:tcPr>
          <w:p w14:paraId="4C660BE5" w14:textId="77777777" w:rsidR="00F91C4D" w:rsidRPr="00F91C4D" w:rsidRDefault="00F91C4D" w:rsidP="00F91C4D">
            <w:pPr>
              <w:pStyle w:val="Table"/>
            </w:pPr>
            <w:r w:rsidRPr="00F91C4D">
              <w:t>5</w:t>
            </w:r>
          </w:p>
        </w:tc>
        <w:tc>
          <w:tcPr>
            <w:tcW w:w="1088" w:type="pct"/>
            <w:noWrap/>
            <w:hideMark/>
          </w:tcPr>
          <w:p w14:paraId="01E32790" w14:textId="77777777" w:rsidR="00F91C4D" w:rsidRPr="00F91C4D" w:rsidRDefault="00F91C4D" w:rsidP="00F91C4D">
            <w:pPr>
              <w:pStyle w:val="Table"/>
            </w:pPr>
            <w:r w:rsidRPr="00F91C4D">
              <w:t>Total</w:t>
            </w:r>
          </w:p>
        </w:tc>
        <w:tc>
          <w:tcPr>
            <w:tcW w:w="1573" w:type="pct"/>
            <w:noWrap/>
            <w:hideMark/>
          </w:tcPr>
          <w:p w14:paraId="02716ADA" w14:textId="77777777" w:rsidR="00F91C4D" w:rsidRPr="00F91C4D" w:rsidRDefault="00F91C4D" w:rsidP="00F91C4D">
            <w:pPr>
              <w:pStyle w:val="Table"/>
            </w:pPr>
            <w:r w:rsidRPr="00F91C4D">
              <w:t>220</w:t>
            </w:r>
          </w:p>
        </w:tc>
        <w:tc>
          <w:tcPr>
            <w:tcW w:w="1766" w:type="pct"/>
            <w:noWrap/>
            <w:hideMark/>
          </w:tcPr>
          <w:p w14:paraId="541CCEC4" w14:textId="77777777" w:rsidR="00F91C4D" w:rsidRPr="00F91C4D" w:rsidRDefault="00F91C4D" w:rsidP="00F91C4D">
            <w:pPr>
              <w:pStyle w:val="Table"/>
            </w:pPr>
            <w:r w:rsidRPr="00F91C4D">
              <w:t>198</w:t>
            </w:r>
          </w:p>
        </w:tc>
      </w:tr>
    </w:tbl>
    <w:p w14:paraId="21E52D39" w14:textId="77777777" w:rsidR="00A1307F" w:rsidRDefault="00A1307F" w:rsidP="00A1307F"/>
    <w:p w14:paraId="1092CD83" w14:textId="36F4AC9B" w:rsidR="00C4520B" w:rsidRDefault="00C4520B" w:rsidP="00C4520B">
      <w:pPr>
        <w:pStyle w:val="Caption"/>
      </w:pPr>
      <w:r>
        <w:t>Tabel 4-2-</w:t>
      </w:r>
      <w:r w:rsidR="00C92106">
        <w:t>4</w:t>
      </w:r>
      <w:r>
        <w:t xml:space="preserve"> Jadwal Operasi Generator Periode 22.00 – 05.00</w:t>
      </w:r>
    </w:p>
    <w:tbl>
      <w:tblPr>
        <w:tblStyle w:val="TableGrid"/>
        <w:tblW w:w="5000" w:type="pct"/>
        <w:tblLook w:val="04A0" w:firstRow="1" w:lastRow="0" w:firstColumn="1" w:lastColumn="0" w:noHBand="0" w:noVBand="1"/>
      </w:tblPr>
      <w:tblGrid>
        <w:gridCol w:w="515"/>
        <w:gridCol w:w="979"/>
        <w:gridCol w:w="1415"/>
        <w:gridCol w:w="1588"/>
      </w:tblGrid>
      <w:tr w:rsidR="005B3324" w:rsidRPr="005B3324" w14:paraId="2DA6089A" w14:textId="77777777" w:rsidTr="00D851FC">
        <w:trPr>
          <w:trHeight w:val="276"/>
        </w:trPr>
        <w:tc>
          <w:tcPr>
            <w:tcW w:w="573" w:type="pct"/>
            <w:noWrap/>
            <w:hideMark/>
          </w:tcPr>
          <w:p w14:paraId="0ECC17D0" w14:textId="77777777" w:rsidR="005B3324" w:rsidRPr="003721E7" w:rsidRDefault="005B3324" w:rsidP="005B3324">
            <w:pPr>
              <w:pStyle w:val="Table"/>
              <w:rPr>
                <w:b/>
                <w:bCs/>
                <w:lang w:val="id-ID"/>
              </w:rPr>
            </w:pPr>
            <w:r w:rsidRPr="003721E7">
              <w:rPr>
                <w:b/>
                <w:bCs/>
              </w:rPr>
              <w:t>No.</w:t>
            </w:r>
          </w:p>
        </w:tc>
        <w:tc>
          <w:tcPr>
            <w:tcW w:w="1088" w:type="pct"/>
            <w:noWrap/>
            <w:hideMark/>
          </w:tcPr>
          <w:p w14:paraId="46BA3817" w14:textId="77777777" w:rsidR="005B3324" w:rsidRPr="003721E7" w:rsidRDefault="005B3324" w:rsidP="005B3324">
            <w:pPr>
              <w:pStyle w:val="Table"/>
              <w:rPr>
                <w:b/>
                <w:bCs/>
              </w:rPr>
            </w:pPr>
            <w:r w:rsidRPr="003721E7">
              <w:rPr>
                <w:b/>
                <w:bCs/>
              </w:rPr>
              <w:t>Generator</w:t>
            </w:r>
          </w:p>
        </w:tc>
        <w:tc>
          <w:tcPr>
            <w:tcW w:w="1573" w:type="pct"/>
            <w:noWrap/>
            <w:hideMark/>
          </w:tcPr>
          <w:p w14:paraId="7106A6AA" w14:textId="77777777" w:rsidR="005B3324" w:rsidRPr="003721E7" w:rsidRDefault="005B3324" w:rsidP="005B3324">
            <w:pPr>
              <w:pStyle w:val="Table"/>
              <w:rPr>
                <w:b/>
                <w:bCs/>
              </w:rPr>
            </w:pPr>
            <w:r w:rsidRPr="003721E7">
              <w:rPr>
                <w:b/>
                <w:bCs/>
              </w:rPr>
              <w:t>Kapasitas (MW)</w:t>
            </w:r>
          </w:p>
        </w:tc>
        <w:tc>
          <w:tcPr>
            <w:tcW w:w="1766" w:type="pct"/>
            <w:noWrap/>
            <w:hideMark/>
          </w:tcPr>
          <w:p w14:paraId="2734BF92" w14:textId="77777777" w:rsidR="005B3324" w:rsidRPr="003721E7" w:rsidRDefault="005B3324" w:rsidP="005B3324">
            <w:pPr>
              <w:pStyle w:val="Table"/>
              <w:rPr>
                <w:b/>
                <w:bCs/>
              </w:rPr>
            </w:pPr>
            <w:r w:rsidRPr="003721E7">
              <w:rPr>
                <w:b/>
                <w:bCs/>
              </w:rPr>
              <w:t>Daya Total (MVA)</w:t>
            </w:r>
          </w:p>
        </w:tc>
      </w:tr>
      <w:tr w:rsidR="005B3324" w:rsidRPr="005B3324" w14:paraId="3C92A0E0" w14:textId="77777777" w:rsidTr="00D851FC">
        <w:trPr>
          <w:trHeight w:val="276"/>
        </w:trPr>
        <w:tc>
          <w:tcPr>
            <w:tcW w:w="573" w:type="pct"/>
            <w:noWrap/>
            <w:hideMark/>
          </w:tcPr>
          <w:p w14:paraId="55A4B723" w14:textId="77777777" w:rsidR="005B3324" w:rsidRPr="005B3324" w:rsidRDefault="005B3324" w:rsidP="005B3324">
            <w:pPr>
              <w:pStyle w:val="Table"/>
            </w:pPr>
            <w:r w:rsidRPr="005B3324">
              <w:t>1</w:t>
            </w:r>
          </w:p>
        </w:tc>
        <w:tc>
          <w:tcPr>
            <w:tcW w:w="1088" w:type="pct"/>
            <w:noWrap/>
            <w:hideMark/>
          </w:tcPr>
          <w:p w14:paraId="2B12A696" w14:textId="77777777" w:rsidR="005B3324" w:rsidRPr="005B3324" w:rsidRDefault="005B3324" w:rsidP="005B3324">
            <w:pPr>
              <w:pStyle w:val="Table"/>
            </w:pPr>
            <w:r w:rsidRPr="005B3324">
              <w:t>PLTP</w:t>
            </w:r>
          </w:p>
        </w:tc>
        <w:tc>
          <w:tcPr>
            <w:tcW w:w="1573" w:type="pct"/>
            <w:noWrap/>
            <w:hideMark/>
          </w:tcPr>
          <w:p w14:paraId="058D9F6A" w14:textId="77777777" w:rsidR="005B3324" w:rsidRPr="005B3324" w:rsidRDefault="005B3324" w:rsidP="005B3324">
            <w:pPr>
              <w:pStyle w:val="Table"/>
            </w:pPr>
            <w:r w:rsidRPr="005B3324">
              <w:t>80</w:t>
            </w:r>
          </w:p>
        </w:tc>
        <w:tc>
          <w:tcPr>
            <w:tcW w:w="1766" w:type="pct"/>
            <w:noWrap/>
            <w:hideMark/>
          </w:tcPr>
          <w:p w14:paraId="25294D99" w14:textId="77777777" w:rsidR="005B3324" w:rsidRPr="005B3324" w:rsidRDefault="005B3324" w:rsidP="005B3324">
            <w:pPr>
              <w:pStyle w:val="Table"/>
            </w:pPr>
            <w:r w:rsidRPr="005B3324">
              <w:t>72</w:t>
            </w:r>
          </w:p>
        </w:tc>
      </w:tr>
      <w:tr w:rsidR="005B3324" w:rsidRPr="005B3324" w14:paraId="5BC36160" w14:textId="77777777" w:rsidTr="00D851FC">
        <w:trPr>
          <w:trHeight w:val="276"/>
        </w:trPr>
        <w:tc>
          <w:tcPr>
            <w:tcW w:w="573" w:type="pct"/>
            <w:noWrap/>
            <w:hideMark/>
          </w:tcPr>
          <w:p w14:paraId="6032975A" w14:textId="77777777" w:rsidR="005B3324" w:rsidRPr="005B3324" w:rsidRDefault="005B3324" w:rsidP="005B3324">
            <w:pPr>
              <w:pStyle w:val="Table"/>
            </w:pPr>
            <w:r w:rsidRPr="005B3324">
              <w:t>2</w:t>
            </w:r>
          </w:p>
        </w:tc>
        <w:tc>
          <w:tcPr>
            <w:tcW w:w="1088" w:type="pct"/>
            <w:noWrap/>
            <w:hideMark/>
          </w:tcPr>
          <w:p w14:paraId="0FE539B4" w14:textId="77777777" w:rsidR="005B3324" w:rsidRPr="005B3324" w:rsidRDefault="005B3324" w:rsidP="005B3324">
            <w:pPr>
              <w:pStyle w:val="Table"/>
            </w:pPr>
            <w:r w:rsidRPr="005B3324">
              <w:t>PLTU</w:t>
            </w:r>
          </w:p>
        </w:tc>
        <w:tc>
          <w:tcPr>
            <w:tcW w:w="1573" w:type="pct"/>
            <w:noWrap/>
            <w:hideMark/>
          </w:tcPr>
          <w:p w14:paraId="67E37858" w14:textId="77777777" w:rsidR="005B3324" w:rsidRPr="005B3324" w:rsidRDefault="005B3324" w:rsidP="005B3324">
            <w:pPr>
              <w:pStyle w:val="Table"/>
            </w:pPr>
            <w:r w:rsidRPr="005B3324">
              <w:t>100</w:t>
            </w:r>
          </w:p>
        </w:tc>
        <w:tc>
          <w:tcPr>
            <w:tcW w:w="1766" w:type="pct"/>
            <w:noWrap/>
            <w:hideMark/>
          </w:tcPr>
          <w:p w14:paraId="1C8CAC86" w14:textId="77777777" w:rsidR="005B3324" w:rsidRPr="005B3324" w:rsidRDefault="005B3324" w:rsidP="005B3324">
            <w:pPr>
              <w:pStyle w:val="Table"/>
            </w:pPr>
            <w:r w:rsidRPr="005B3324">
              <w:t>90</w:t>
            </w:r>
          </w:p>
        </w:tc>
      </w:tr>
      <w:tr w:rsidR="005B3324" w:rsidRPr="005B3324" w14:paraId="6C6FC570" w14:textId="77777777" w:rsidTr="00D851FC">
        <w:trPr>
          <w:trHeight w:val="276"/>
        </w:trPr>
        <w:tc>
          <w:tcPr>
            <w:tcW w:w="573" w:type="pct"/>
            <w:noWrap/>
            <w:hideMark/>
          </w:tcPr>
          <w:p w14:paraId="717B91C3" w14:textId="77777777" w:rsidR="005B3324" w:rsidRPr="005B3324" w:rsidRDefault="005B3324" w:rsidP="005B3324">
            <w:pPr>
              <w:pStyle w:val="Table"/>
            </w:pPr>
            <w:r w:rsidRPr="005B3324">
              <w:t>3</w:t>
            </w:r>
          </w:p>
        </w:tc>
        <w:tc>
          <w:tcPr>
            <w:tcW w:w="1088" w:type="pct"/>
            <w:noWrap/>
            <w:hideMark/>
          </w:tcPr>
          <w:p w14:paraId="2C93E9A4" w14:textId="77777777" w:rsidR="005B3324" w:rsidRPr="005B3324" w:rsidRDefault="005B3324" w:rsidP="005B3324">
            <w:pPr>
              <w:pStyle w:val="Table"/>
            </w:pPr>
            <w:r w:rsidRPr="005B3324">
              <w:t>PLTA</w:t>
            </w:r>
          </w:p>
        </w:tc>
        <w:tc>
          <w:tcPr>
            <w:tcW w:w="1573" w:type="pct"/>
            <w:noWrap/>
            <w:hideMark/>
          </w:tcPr>
          <w:p w14:paraId="4176FF89" w14:textId="77777777" w:rsidR="005B3324" w:rsidRPr="005B3324" w:rsidRDefault="005B3324" w:rsidP="005B3324">
            <w:pPr>
              <w:pStyle w:val="Table"/>
            </w:pPr>
            <w:r w:rsidRPr="005B3324">
              <w:t>30</w:t>
            </w:r>
          </w:p>
        </w:tc>
        <w:tc>
          <w:tcPr>
            <w:tcW w:w="1766" w:type="pct"/>
            <w:noWrap/>
            <w:hideMark/>
          </w:tcPr>
          <w:p w14:paraId="0D360523" w14:textId="77777777" w:rsidR="005B3324" w:rsidRPr="005B3324" w:rsidRDefault="005B3324" w:rsidP="005B3324">
            <w:pPr>
              <w:pStyle w:val="Table"/>
            </w:pPr>
            <w:r w:rsidRPr="005B3324">
              <w:t>27</w:t>
            </w:r>
          </w:p>
        </w:tc>
      </w:tr>
      <w:tr w:rsidR="005B3324" w:rsidRPr="005B3324" w14:paraId="6C7B3C4D" w14:textId="77777777" w:rsidTr="00D851FC">
        <w:trPr>
          <w:trHeight w:val="276"/>
        </w:trPr>
        <w:tc>
          <w:tcPr>
            <w:tcW w:w="573" w:type="pct"/>
            <w:noWrap/>
            <w:hideMark/>
          </w:tcPr>
          <w:p w14:paraId="16F63C98" w14:textId="77777777" w:rsidR="005B3324" w:rsidRPr="005B3324" w:rsidRDefault="005B3324" w:rsidP="005B3324">
            <w:pPr>
              <w:pStyle w:val="Table"/>
            </w:pPr>
            <w:r w:rsidRPr="005B3324">
              <w:t>4</w:t>
            </w:r>
          </w:p>
        </w:tc>
        <w:tc>
          <w:tcPr>
            <w:tcW w:w="1088" w:type="pct"/>
            <w:noWrap/>
            <w:hideMark/>
          </w:tcPr>
          <w:p w14:paraId="7F7F6410" w14:textId="77777777" w:rsidR="005B3324" w:rsidRPr="005B3324" w:rsidRDefault="005B3324" w:rsidP="005B3324">
            <w:pPr>
              <w:pStyle w:val="Table"/>
            </w:pPr>
            <w:r w:rsidRPr="005B3324">
              <w:t>PLTB</w:t>
            </w:r>
          </w:p>
        </w:tc>
        <w:tc>
          <w:tcPr>
            <w:tcW w:w="1573" w:type="pct"/>
            <w:noWrap/>
            <w:hideMark/>
          </w:tcPr>
          <w:p w14:paraId="552EB9A4" w14:textId="77777777" w:rsidR="005B3324" w:rsidRPr="005B3324" w:rsidRDefault="005B3324" w:rsidP="005B3324">
            <w:pPr>
              <w:pStyle w:val="Table"/>
            </w:pPr>
            <w:r w:rsidRPr="005B3324">
              <w:t>10</w:t>
            </w:r>
          </w:p>
        </w:tc>
        <w:tc>
          <w:tcPr>
            <w:tcW w:w="1766" w:type="pct"/>
            <w:noWrap/>
            <w:hideMark/>
          </w:tcPr>
          <w:p w14:paraId="7C949DEB" w14:textId="77777777" w:rsidR="005B3324" w:rsidRPr="005B3324" w:rsidRDefault="005B3324" w:rsidP="005B3324">
            <w:pPr>
              <w:pStyle w:val="Table"/>
            </w:pPr>
            <w:r w:rsidRPr="005B3324">
              <w:t>9</w:t>
            </w:r>
          </w:p>
        </w:tc>
      </w:tr>
      <w:tr w:rsidR="005B3324" w:rsidRPr="005B3324" w14:paraId="7795D8D4" w14:textId="77777777" w:rsidTr="00D851FC">
        <w:trPr>
          <w:trHeight w:val="276"/>
        </w:trPr>
        <w:tc>
          <w:tcPr>
            <w:tcW w:w="573" w:type="pct"/>
            <w:noWrap/>
            <w:hideMark/>
          </w:tcPr>
          <w:p w14:paraId="4EC54098" w14:textId="77777777" w:rsidR="005B3324" w:rsidRPr="005B3324" w:rsidRDefault="005B3324" w:rsidP="005B3324">
            <w:pPr>
              <w:pStyle w:val="Table"/>
            </w:pPr>
            <w:r w:rsidRPr="005B3324">
              <w:t>5</w:t>
            </w:r>
          </w:p>
        </w:tc>
        <w:tc>
          <w:tcPr>
            <w:tcW w:w="1088" w:type="pct"/>
            <w:noWrap/>
            <w:hideMark/>
          </w:tcPr>
          <w:p w14:paraId="004BF358" w14:textId="77777777" w:rsidR="005B3324" w:rsidRPr="005B3324" w:rsidRDefault="005B3324" w:rsidP="005B3324">
            <w:pPr>
              <w:pStyle w:val="Table"/>
            </w:pPr>
            <w:r w:rsidRPr="005B3324">
              <w:t>Total</w:t>
            </w:r>
          </w:p>
        </w:tc>
        <w:tc>
          <w:tcPr>
            <w:tcW w:w="1573" w:type="pct"/>
            <w:noWrap/>
            <w:hideMark/>
          </w:tcPr>
          <w:p w14:paraId="7CC32E90" w14:textId="77777777" w:rsidR="005B3324" w:rsidRPr="005B3324" w:rsidRDefault="005B3324" w:rsidP="005B3324">
            <w:pPr>
              <w:pStyle w:val="Table"/>
            </w:pPr>
            <w:r w:rsidRPr="005B3324">
              <w:t>220</w:t>
            </w:r>
          </w:p>
        </w:tc>
        <w:tc>
          <w:tcPr>
            <w:tcW w:w="1766" w:type="pct"/>
            <w:noWrap/>
            <w:hideMark/>
          </w:tcPr>
          <w:p w14:paraId="66DE41F9" w14:textId="77777777" w:rsidR="005B3324" w:rsidRPr="005B3324" w:rsidRDefault="005B3324" w:rsidP="005B3324">
            <w:pPr>
              <w:pStyle w:val="Table"/>
            </w:pPr>
            <w:r w:rsidRPr="005B3324">
              <w:t>198</w:t>
            </w:r>
          </w:p>
        </w:tc>
      </w:tr>
    </w:tbl>
    <w:p w14:paraId="2637CC4B" w14:textId="77777777" w:rsidR="00FD1504" w:rsidRDefault="00FD1504" w:rsidP="00FD1504"/>
    <w:p w14:paraId="517211A4" w14:textId="6B29626B" w:rsidR="004F3938" w:rsidRDefault="00CE2D63" w:rsidP="00D851FC">
      <w:pPr>
        <w:pStyle w:val="Caption"/>
      </w:pPr>
      <w:r>
        <w:t xml:space="preserve">Tabel  </w:t>
      </w:r>
      <w:r w:rsidR="00D851FC">
        <w:t>4-2-</w:t>
      </w:r>
      <w:r w:rsidR="00C92106">
        <w:t>5</w:t>
      </w:r>
      <w:r w:rsidR="00D851FC">
        <w:t xml:space="preserve"> </w:t>
      </w:r>
      <w:r w:rsidR="004A0F0E">
        <w:t>Jadwal Beban Periode 05.00 – 17.00</w:t>
      </w:r>
    </w:p>
    <w:tbl>
      <w:tblPr>
        <w:tblStyle w:val="TableGrid"/>
        <w:tblW w:w="5000" w:type="pct"/>
        <w:tblLook w:val="04A0" w:firstRow="1" w:lastRow="0" w:firstColumn="1" w:lastColumn="0" w:noHBand="0" w:noVBand="1"/>
      </w:tblPr>
      <w:tblGrid>
        <w:gridCol w:w="483"/>
        <w:gridCol w:w="1495"/>
        <w:gridCol w:w="840"/>
        <w:gridCol w:w="840"/>
        <w:gridCol w:w="839"/>
      </w:tblGrid>
      <w:tr w:rsidR="00F828A9" w:rsidRPr="00F828A9" w14:paraId="1811CB63" w14:textId="77777777" w:rsidTr="00D851FC">
        <w:trPr>
          <w:trHeight w:val="315"/>
        </w:trPr>
        <w:tc>
          <w:tcPr>
            <w:tcW w:w="537" w:type="pct"/>
            <w:noWrap/>
            <w:hideMark/>
          </w:tcPr>
          <w:p w14:paraId="3254B282" w14:textId="77777777" w:rsidR="00F828A9" w:rsidRPr="0084461B" w:rsidRDefault="00F828A9" w:rsidP="00F828A9">
            <w:pPr>
              <w:pStyle w:val="Table"/>
              <w:rPr>
                <w:b/>
                <w:bCs/>
                <w:lang w:val="id-ID" w:eastAsia="id-ID"/>
              </w:rPr>
            </w:pPr>
            <w:r w:rsidRPr="0084461B">
              <w:rPr>
                <w:b/>
                <w:bCs/>
                <w:lang w:val="id-ID" w:eastAsia="id-ID"/>
              </w:rPr>
              <w:t>No.</w:t>
            </w:r>
          </w:p>
        </w:tc>
        <w:tc>
          <w:tcPr>
            <w:tcW w:w="1662" w:type="pct"/>
            <w:noWrap/>
            <w:hideMark/>
          </w:tcPr>
          <w:p w14:paraId="7650E776" w14:textId="77777777" w:rsidR="00F828A9" w:rsidRPr="0084461B" w:rsidRDefault="00F828A9" w:rsidP="00F828A9">
            <w:pPr>
              <w:pStyle w:val="Table"/>
              <w:rPr>
                <w:b/>
                <w:bCs/>
                <w:lang w:val="id-ID" w:eastAsia="id-ID"/>
              </w:rPr>
            </w:pPr>
            <w:r w:rsidRPr="0084461B">
              <w:rPr>
                <w:b/>
                <w:bCs/>
                <w:lang w:val="id-ID" w:eastAsia="id-ID"/>
              </w:rPr>
              <w:t>Beban</w:t>
            </w:r>
          </w:p>
        </w:tc>
        <w:tc>
          <w:tcPr>
            <w:tcW w:w="934" w:type="pct"/>
            <w:noWrap/>
            <w:hideMark/>
          </w:tcPr>
          <w:p w14:paraId="18CC8997" w14:textId="77777777" w:rsidR="00F828A9" w:rsidRPr="0084461B" w:rsidRDefault="00F828A9" w:rsidP="00F828A9">
            <w:pPr>
              <w:pStyle w:val="Table"/>
              <w:rPr>
                <w:b/>
                <w:bCs/>
                <w:lang w:val="id-ID" w:eastAsia="id-ID"/>
              </w:rPr>
            </w:pPr>
            <w:r w:rsidRPr="0084461B">
              <w:rPr>
                <w:b/>
                <w:bCs/>
                <w:lang w:val="id-ID" w:eastAsia="id-ID"/>
              </w:rPr>
              <w:t>S (VA)</w:t>
            </w:r>
          </w:p>
        </w:tc>
        <w:tc>
          <w:tcPr>
            <w:tcW w:w="934" w:type="pct"/>
            <w:noWrap/>
            <w:hideMark/>
          </w:tcPr>
          <w:p w14:paraId="79C712BC" w14:textId="77777777" w:rsidR="00F828A9" w:rsidRPr="0084461B" w:rsidRDefault="00F828A9" w:rsidP="00F828A9">
            <w:pPr>
              <w:pStyle w:val="Table"/>
              <w:rPr>
                <w:b/>
                <w:bCs/>
                <w:lang w:val="id-ID" w:eastAsia="id-ID"/>
              </w:rPr>
            </w:pPr>
            <w:r w:rsidRPr="0084461B">
              <w:rPr>
                <w:b/>
                <w:bCs/>
                <w:lang w:val="id-ID" w:eastAsia="id-ID"/>
              </w:rPr>
              <w:t>P (W)</w:t>
            </w:r>
          </w:p>
        </w:tc>
        <w:tc>
          <w:tcPr>
            <w:tcW w:w="934" w:type="pct"/>
            <w:noWrap/>
            <w:hideMark/>
          </w:tcPr>
          <w:p w14:paraId="6526AEEE" w14:textId="77777777" w:rsidR="00F828A9" w:rsidRPr="0084461B" w:rsidRDefault="00F828A9" w:rsidP="00F828A9">
            <w:pPr>
              <w:pStyle w:val="Table"/>
              <w:rPr>
                <w:b/>
                <w:bCs/>
                <w:lang w:val="id-ID" w:eastAsia="id-ID"/>
              </w:rPr>
            </w:pPr>
            <w:r w:rsidRPr="0084461B">
              <w:rPr>
                <w:b/>
                <w:bCs/>
                <w:lang w:val="id-ID" w:eastAsia="id-ID"/>
              </w:rPr>
              <w:t>Q (VAR)</w:t>
            </w:r>
          </w:p>
        </w:tc>
      </w:tr>
      <w:tr w:rsidR="00F828A9" w:rsidRPr="00F828A9" w14:paraId="34B53D43" w14:textId="77777777" w:rsidTr="00D851FC">
        <w:trPr>
          <w:trHeight w:val="315"/>
        </w:trPr>
        <w:tc>
          <w:tcPr>
            <w:tcW w:w="537" w:type="pct"/>
            <w:noWrap/>
            <w:hideMark/>
          </w:tcPr>
          <w:p w14:paraId="7DB45028" w14:textId="77777777" w:rsidR="00F828A9" w:rsidRPr="00F828A9" w:rsidRDefault="00F828A9" w:rsidP="00F828A9">
            <w:pPr>
              <w:pStyle w:val="Table"/>
              <w:rPr>
                <w:lang w:val="id-ID" w:eastAsia="id-ID"/>
              </w:rPr>
            </w:pPr>
            <w:r w:rsidRPr="00F828A9">
              <w:rPr>
                <w:lang w:val="id-ID" w:eastAsia="id-ID"/>
              </w:rPr>
              <w:t>1</w:t>
            </w:r>
          </w:p>
        </w:tc>
        <w:tc>
          <w:tcPr>
            <w:tcW w:w="1662" w:type="pct"/>
            <w:noWrap/>
            <w:hideMark/>
          </w:tcPr>
          <w:p w14:paraId="0973FB68" w14:textId="77777777" w:rsidR="00F828A9" w:rsidRPr="00F828A9" w:rsidRDefault="00F828A9" w:rsidP="00F828A9">
            <w:pPr>
              <w:pStyle w:val="Table"/>
              <w:rPr>
                <w:lang w:val="id-ID" w:eastAsia="id-ID"/>
              </w:rPr>
            </w:pPr>
            <w:r w:rsidRPr="00F828A9">
              <w:rPr>
                <w:lang w:val="id-ID" w:eastAsia="id-ID"/>
              </w:rPr>
              <w:t>Rumah tangga</w:t>
            </w:r>
          </w:p>
        </w:tc>
        <w:tc>
          <w:tcPr>
            <w:tcW w:w="934" w:type="pct"/>
            <w:noWrap/>
            <w:hideMark/>
          </w:tcPr>
          <w:p w14:paraId="41807569" w14:textId="77777777" w:rsidR="00F828A9" w:rsidRPr="00F828A9" w:rsidRDefault="00F828A9" w:rsidP="00F828A9">
            <w:pPr>
              <w:pStyle w:val="Table"/>
              <w:rPr>
                <w:lang w:val="id-ID" w:eastAsia="id-ID"/>
              </w:rPr>
            </w:pPr>
            <w:r w:rsidRPr="00F828A9">
              <w:rPr>
                <w:lang w:val="id-ID" w:eastAsia="id-ID"/>
              </w:rPr>
              <w:t>1,74E+07</w:t>
            </w:r>
          </w:p>
        </w:tc>
        <w:tc>
          <w:tcPr>
            <w:tcW w:w="934" w:type="pct"/>
            <w:noWrap/>
            <w:hideMark/>
          </w:tcPr>
          <w:p w14:paraId="7825128F" w14:textId="77777777" w:rsidR="00F828A9" w:rsidRPr="00F828A9" w:rsidRDefault="00F828A9" w:rsidP="00F828A9">
            <w:pPr>
              <w:pStyle w:val="Table"/>
              <w:rPr>
                <w:lang w:val="id-ID" w:eastAsia="id-ID"/>
              </w:rPr>
            </w:pPr>
            <w:r w:rsidRPr="00F828A9">
              <w:rPr>
                <w:lang w:val="id-ID" w:eastAsia="id-ID"/>
              </w:rPr>
              <w:t>1,57E+07</w:t>
            </w:r>
          </w:p>
        </w:tc>
        <w:tc>
          <w:tcPr>
            <w:tcW w:w="934" w:type="pct"/>
            <w:noWrap/>
            <w:hideMark/>
          </w:tcPr>
          <w:p w14:paraId="4145FAD9" w14:textId="77777777" w:rsidR="00F828A9" w:rsidRPr="00F828A9" w:rsidRDefault="00F828A9" w:rsidP="00F828A9">
            <w:pPr>
              <w:pStyle w:val="Table"/>
              <w:rPr>
                <w:lang w:val="id-ID" w:eastAsia="id-ID"/>
              </w:rPr>
            </w:pPr>
            <w:r w:rsidRPr="00F828A9">
              <w:rPr>
                <w:lang w:val="id-ID" w:eastAsia="id-ID"/>
              </w:rPr>
              <w:t>7,59E+06</w:t>
            </w:r>
          </w:p>
        </w:tc>
      </w:tr>
      <w:tr w:rsidR="00F828A9" w:rsidRPr="00F828A9" w14:paraId="280AA325" w14:textId="77777777" w:rsidTr="00D851FC">
        <w:trPr>
          <w:trHeight w:val="315"/>
        </w:trPr>
        <w:tc>
          <w:tcPr>
            <w:tcW w:w="537" w:type="pct"/>
            <w:noWrap/>
            <w:hideMark/>
          </w:tcPr>
          <w:p w14:paraId="27FBF26E" w14:textId="77777777" w:rsidR="00F828A9" w:rsidRPr="00F828A9" w:rsidRDefault="00F828A9" w:rsidP="00F828A9">
            <w:pPr>
              <w:pStyle w:val="Table"/>
              <w:rPr>
                <w:lang w:val="id-ID" w:eastAsia="id-ID"/>
              </w:rPr>
            </w:pPr>
            <w:r w:rsidRPr="00F828A9">
              <w:rPr>
                <w:lang w:val="id-ID" w:eastAsia="id-ID"/>
              </w:rPr>
              <w:t>2</w:t>
            </w:r>
          </w:p>
        </w:tc>
        <w:tc>
          <w:tcPr>
            <w:tcW w:w="1662" w:type="pct"/>
            <w:noWrap/>
            <w:hideMark/>
          </w:tcPr>
          <w:p w14:paraId="07903D8E" w14:textId="77777777" w:rsidR="00F828A9" w:rsidRPr="00F828A9" w:rsidRDefault="00F828A9" w:rsidP="00F828A9">
            <w:pPr>
              <w:pStyle w:val="Table"/>
              <w:rPr>
                <w:lang w:val="id-ID" w:eastAsia="id-ID"/>
              </w:rPr>
            </w:pPr>
            <w:r w:rsidRPr="00F828A9">
              <w:rPr>
                <w:lang w:val="id-ID" w:eastAsia="id-ID"/>
              </w:rPr>
              <w:t>Industri-komersial</w:t>
            </w:r>
          </w:p>
        </w:tc>
        <w:tc>
          <w:tcPr>
            <w:tcW w:w="934" w:type="pct"/>
            <w:noWrap/>
            <w:hideMark/>
          </w:tcPr>
          <w:p w14:paraId="43963106" w14:textId="77777777" w:rsidR="00F828A9" w:rsidRPr="00F828A9" w:rsidRDefault="00F828A9" w:rsidP="00F828A9">
            <w:pPr>
              <w:pStyle w:val="Table"/>
              <w:rPr>
                <w:lang w:val="id-ID" w:eastAsia="id-ID"/>
              </w:rPr>
            </w:pPr>
            <w:r w:rsidRPr="00F828A9">
              <w:rPr>
                <w:lang w:val="id-ID" w:eastAsia="id-ID"/>
              </w:rPr>
              <w:t>7,91E+07</w:t>
            </w:r>
          </w:p>
        </w:tc>
        <w:tc>
          <w:tcPr>
            <w:tcW w:w="934" w:type="pct"/>
            <w:noWrap/>
            <w:hideMark/>
          </w:tcPr>
          <w:p w14:paraId="73E3951C" w14:textId="77777777" w:rsidR="00F828A9" w:rsidRPr="00F828A9" w:rsidRDefault="00F828A9" w:rsidP="00F828A9">
            <w:pPr>
              <w:pStyle w:val="Table"/>
              <w:rPr>
                <w:lang w:val="id-ID" w:eastAsia="id-ID"/>
              </w:rPr>
            </w:pPr>
            <w:r w:rsidRPr="00F828A9">
              <w:rPr>
                <w:lang w:val="id-ID" w:eastAsia="id-ID"/>
              </w:rPr>
              <w:t>7,12E+07</w:t>
            </w:r>
          </w:p>
        </w:tc>
        <w:tc>
          <w:tcPr>
            <w:tcW w:w="934" w:type="pct"/>
            <w:noWrap/>
            <w:hideMark/>
          </w:tcPr>
          <w:p w14:paraId="7CDC3C85" w14:textId="77777777" w:rsidR="00F828A9" w:rsidRPr="00F828A9" w:rsidRDefault="00F828A9" w:rsidP="00F828A9">
            <w:pPr>
              <w:pStyle w:val="Table"/>
              <w:rPr>
                <w:lang w:val="id-ID" w:eastAsia="id-ID"/>
              </w:rPr>
            </w:pPr>
            <w:r w:rsidRPr="00F828A9">
              <w:rPr>
                <w:lang w:val="id-ID" w:eastAsia="id-ID"/>
              </w:rPr>
              <w:t>3,45E+07</w:t>
            </w:r>
          </w:p>
        </w:tc>
      </w:tr>
      <w:tr w:rsidR="00F828A9" w:rsidRPr="00F828A9" w14:paraId="76A061F2" w14:textId="77777777" w:rsidTr="00D851FC">
        <w:trPr>
          <w:trHeight w:val="315"/>
        </w:trPr>
        <w:tc>
          <w:tcPr>
            <w:tcW w:w="537" w:type="pct"/>
            <w:noWrap/>
            <w:hideMark/>
          </w:tcPr>
          <w:p w14:paraId="3B217A6A" w14:textId="77777777" w:rsidR="00F828A9" w:rsidRPr="00F828A9" w:rsidRDefault="00F828A9" w:rsidP="00F828A9">
            <w:pPr>
              <w:pStyle w:val="Table"/>
              <w:rPr>
                <w:lang w:val="id-ID" w:eastAsia="id-ID"/>
              </w:rPr>
            </w:pPr>
            <w:r w:rsidRPr="00F828A9">
              <w:rPr>
                <w:lang w:val="id-ID" w:eastAsia="id-ID"/>
              </w:rPr>
              <w:t>3</w:t>
            </w:r>
          </w:p>
        </w:tc>
        <w:tc>
          <w:tcPr>
            <w:tcW w:w="1662" w:type="pct"/>
            <w:noWrap/>
            <w:hideMark/>
          </w:tcPr>
          <w:p w14:paraId="0E620249" w14:textId="77777777" w:rsidR="00F828A9" w:rsidRPr="00F828A9" w:rsidRDefault="00F828A9" w:rsidP="00F828A9">
            <w:pPr>
              <w:pStyle w:val="Table"/>
              <w:rPr>
                <w:lang w:val="id-ID" w:eastAsia="id-ID"/>
              </w:rPr>
            </w:pPr>
            <w:r w:rsidRPr="00F828A9">
              <w:rPr>
                <w:lang w:val="id-ID" w:eastAsia="id-ID"/>
              </w:rPr>
              <w:t>Prioritas</w:t>
            </w:r>
          </w:p>
        </w:tc>
        <w:tc>
          <w:tcPr>
            <w:tcW w:w="934" w:type="pct"/>
            <w:noWrap/>
            <w:hideMark/>
          </w:tcPr>
          <w:p w14:paraId="60FE72D3" w14:textId="77777777" w:rsidR="00F828A9" w:rsidRPr="00F828A9" w:rsidRDefault="00F828A9" w:rsidP="00F828A9">
            <w:pPr>
              <w:pStyle w:val="Table"/>
              <w:rPr>
                <w:lang w:val="id-ID" w:eastAsia="id-ID"/>
              </w:rPr>
            </w:pPr>
            <w:r w:rsidRPr="00F828A9">
              <w:rPr>
                <w:lang w:val="id-ID" w:eastAsia="id-ID"/>
              </w:rPr>
              <w:t>5,28E+06</w:t>
            </w:r>
          </w:p>
        </w:tc>
        <w:tc>
          <w:tcPr>
            <w:tcW w:w="934" w:type="pct"/>
            <w:noWrap/>
            <w:hideMark/>
          </w:tcPr>
          <w:p w14:paraId="1C87ED5C" w14:textId="77777777" w:rsidR="00F828A9" w:rsidRPr="00F828A9" w:rsidRDefault="00F828A9" w:rsidP="00F828A9">
            <w:pPr>
              <w:pStyle w:val="Table"/>
              <w:rPr>
                <w:lang w:val="id-ID" w:eastAsia="id-ID"/>
              </w:rPr>
            </w:pPr>
            <w:r w:rsidRPr="00F828A9">
              <w:rPr>
                <w:lang w:val="id-ID" w:eastAsia="id-ID"/>
              </w:rPr>
              <w:t>4,75E+06</w:t>
            </w:r>
          </w:p>
        </w:tc>
        <w:tc>
          <w:tcPr>
            <w:tcW w:w="934" w:type="pct"/>
            <w:noWrap/>
            <w:hideMark/>
          </w:tcPr>
          <w:p w14:paraId="25A99AB2" w14:textId="77777777" w:rsidR="00F828A9" w:rsidRPr="00F828A9" w:rsidRDefault="00F828A9" w:rsidP="00F828A9">
            <w:pPr>
              <w:pStyle w:val="Table"/>
              <w:rPr>
                <w:lang w:val="id-ID" w:eastAsia="id-ID"/>
              </w:rPr>
            </w:pPr>
            <w:r w:rsidRPr="00F828A9">
              <w:rPr>
                <w:lang w:val="id-ID" w:eastAsia="id-ID"/>
              </w:rPr>
              <w:t>2,30E+06</w:t>
            </w:r>
          </w:p>
        </w:tc>
      </w:tr>
      <w:tr w:rsidR="00F828A9" w:rsidRPr="00F828A9" w14:paraId="18189929" w14:textId="77777777" w:rsidTr="00D851FC">
        <w:trPr>
          <w:trHeight w:val="315"/>
        </w:trPr>
        <w:tc>
          <w:tcPr>
            <w:tcW w:w="537" w:type="pct"/>
            <w:noWrap/>
            <w:hideMark/>
          </w:tcPr>
          <w:p w14:paraId="01DA8577" w14:textId="77777777" w:rsidR="00F828A9" w:rsidRPr="00F828A9" w:rsidRDefault="00F828A9" w:rsidP="00F828A9">
            <w:pPr>
              <w:pStyle w:val="Table"/>
              <w:rPr>
                <w:lang w:val="id-ID" w:eastAsia="id-ID"/>
              </w:rPr>
            </w:pPr>
            <w:r w:rsidRPr="00F828A9">
              <w:rPr>
                <w:lang w:val="id-ID" w:eastAsia="id-ID"/>
              </w:rPr>
              <w:t>4</w:t>
            </w:r>
          </w:p>
        </w:tc>
        <w:tc>
          <w:tcPr>
            <w:tcW w:w="1662" w:type="pct"/>
            <w:noWrap/>
            <w:hideMark/>
          </w:tcPr>
          <w:p w14:paraId="373EE625" w14:textId="77777777" w:rsidR="00F828A9" w:rsidRPr="00F828A9" w:rsidRDefault="00F828A9" w:rsidP="00F828A9">
            <w:pPr>
              <w:pStyle w:val="Table"/>
              <w:rPr>
                <w:lang w:val="id-ID" w:eastAsia="id-ID"/>
              </w:rPr>
            </w:pPr>
            <w:r w:rsidRPr="00F828A9">
              <w:rPr>
                <w:lang w:val="id-ID" w:eastAsia="id-ID"/>
              </w:rPr>
              <w:t>Publik &amp; sosial</w:t>
            </w:r>
          </w:p>
        </w:tc>
        <w:tc>
          <w:tcPr>
            <w:tcW w:w="934" w:type="pct"/>
            <w:noWrap/>
            <w:hideMark/>
          </w:tcPr>
          <w:p w14:paraId="030FF0F7" w14:textId="77777777" w:rsidR="00F828A9" w:rsidRPr="00F828A9" w:rsidRDefault="00F828A9" w:rsidP="00F828A9">
            <w:pPr>
              <w:pStyle w:val="Table"/>
              <w:rPr>
                <w:lang w:val="id-ID" w:eastAsia="id-ID"/>
              </w:rPr>
            </w:pPr>
            <w:r w:rsidRPr="00F828A9">
              <w:rPr>
                <w:lang w:val="id-ID" w:eastAsia="id-ID"/>
              </w:rPr>
              <w:t>2,32E+06</w:t>
            </w:r>
          </w:p>
        </w:tc>
        <w:tc>
          <w:tcPr>
            <w:tcW w:w="934" w:type="pct"/>
            <w:noWrap/>
            <w:hideMark/>
          </w:tcPr>
          <w:p w14:paraId="159BDDD8" w14:textId="77777777" w:rsidR="00F828A9" w:rsidRPr="00F828A9" w:rsidRDefault="00F828A9" w:rsidP="00F828A9">
            <w:pPr>
              <w:pStyle w:val="Table"/>
              <w:rPr>
                <w:lang w:val="id-ID" w:eastAsia="id-ID"/>
              </w:rPr>
            </w:pPr>
            <w:r w:rsidRPr="00F828A9">
              <w:rPr>
                <w:lang w:val="id-ID" w:eastAsia="id-ID"/>
              </w:rPr>
              <w:t>2,09E+06</w:t>
            </w:r>
          </w:p>
        </w:tc>
        <w:tc>
          <w:tcPr>
            <w:tcW w:w="934" w:type="pct"/>
            <w:noWrap/>
            <w:hideMark/>
          </w:tcPr>
          <w:p w14:paraId="179A5E19" w14:textId="77777777" w:rsidR="00F828A9" w:rsidRPr="00F828A9" w:rsidRDefault="00F828A9" w:rsidP="00F828A9">
            <w:pPr>
              <w:pStyle w:val="Table"/>
              <w:rPr>
                <w:lang w:val="id-ID" w:eastAsia="id-ID"/>
              </w:rPr>
            </w:pPr>
            <w:r w:rsidRPr="00F828A9">
              <w:rPr>
                <w:lang w:val="id-ID" w:eastAsia="id-ID"/>
              </w:rPr>
              <w:t>1,01E+06</w:t>
            </w:r>
          </w:p>
        </w:tc>
      </w:tr>
      <w:tr w:rsidR="00F828A9" w:rsidRPr="00F828A9" w14:paraId="3DD685C5" w14:textId="77777777" w:rsidTr="00D851FC">
        <w:trPr>
          <w:trHeight w:val="315"/>
        </w:trPr>
        <w:tc>
          <w:tcPr>
            <w:tcW w:w="537" w:type="pct"/>
            <w:noWrap/>
            <w:hideMark/>
          </w:tcPr>
          <w:p w14:paraId="02B87697" w14:textId="77777777" w:rsidR="00F828A9" w:rsidRPr="00F828A9" w:rsidRDefault="00F828A9" w:rsidP="00F828A9">
            <w:pPr>
              <w:pStyle w:val="Table"/>
              <w:rPr>
                <w:lang w:val="id-ID" w:eastAsia="id-ID"/>
              </w:rPr>
            </w:pPr>
            <w:r w:rsidRPr="00F828A9">
              <w:rPr>
                <w:lang w:val="id-ID" w:eastAsia="id-ID"/>
              </w:rPr>
              <w:t>5</w:t>
            </w:r>
          </w:p>
        </w:tc>
        <w:tc>
          <w:tcPr>
            <w:tcW w:w="1662" w:type="pct"/>
            <w:noWrap/>
            <w:hideMark/>
          </w:tcPr>
          <w:p w14:paraId="79AA3746" w14:textId="77777777" w:rsidR="00F828A9" w:rsidRPr="00F828A9" w:rsidRDefault="00F828A9" w:rsidP="00F828A9">
            <w:pPr>
              <w:pStyle w:val="Table"/>
              <w:rPr>
                <w:lang w:val="id-ID" w:eastAsia="id-ID"/>
              </w:rPr>
            </w:pPr>
            <w:r w:rsidRPr="00F828A9">
              <w:rPr>
                <w:lang w:val="id-ID" w:eastAsia="id-ID"/>
              </w:rPr>
              <w:t>Total</w:t>
            </w:r>
          </w:p>
        </w:tc>
        <w:tc>
          <w:tcPr>
            <w:tcW w:w="934" w:type="pct"/>
            <w:noWrap/>
            <w:hideMark/>
          </w:tcPr>
          <w:p w14:paraId="12177005" w14:textId="77777777" w:rsidR="00F828A9" w:rsidRPr="00F828A9" w:rsidRDefault="00F828A9" w:rsidP="00F828A9">
            <w:pPr>
              <w:pStyle w:val="Table"/>
              <w:rPr>
                <w:lang w:val="id-ID" w:eastAsia="id-ID"/>
              </w:rPr>
            </w:pPr>
            <w:r w:rsidRPr="00F828A9">
              <w:rPr>
                <w:lang w:val="id-ID" w:eastAsia="id-ID"/>
              </w:rPr>
              <w:t>1,04E+08</w:t>
            </w:r>
          </w:p>
        </w:tc>
        <w:tc>
          <w:tcPr>
            <w:tcW w:w="934" w:type="pct"/>
            <w:noWrap/>
            <w:hideMark/>
          </w:tcPr>
          <w:p w14:paraId="2831367A" w14:textId="77777777" w:rsidR="00F828A9" w:rsidRPr="00F828A9" w:rsidRDefault="00F828A9" w:rsidP="00F828A9">
            <w:pPr>
              <w:pStyle w:val="Table"/>
              <w:rPr>
                <w:lang w:val="id-ID" w:eastAsia="id-ID"/>
              </w:rPr>
            </w:pPr>
            <w:r w:rsidRPr="00F828A9">
              <w:rPr>
                <w:lang w:val="id-ID" w:eastAsia="id-ID"/>
              </w:rPr>
              <w:t>9,37E+07</w:t>
            </w:r>
          </w:p>
        </w:tc>
        <w:tc>
          <w:tcPr>
            <w:tcW w:w="934" w:type="pct"/>
            <w:noWrap/>
            <w:hideMark/>
          </w:tcPr>
          <w:p w14:paraId="0303A4D1" w14:textId="77777777" w:rsidR="00F828A9" w:rsidRPr="00F828A9" w:rsidRDefault="00F828A9" w:rsidP="00F828A9">
            <w:pPr>
              <w:pStyle w:val="Table"/>
              <w:rPr>
                <w:lang w:val="id-ID" w:eastAsia="id-ID"/>
              </w:rPr>
            </w:pPr>
            <w:r w:rsidRPr="00F828A9">
              <w:rPr>
                <w:lang w:val="id-ID" w:eastAsia="id-ID"/>
              </w:rPr>
              <w:t>4,54E+07</w:t>
            </w:r>
          </w:p>
        </w:tc>
      </w:tr>
    </w:tbl>
    <w:p w14:paraId="042F512F" w14:textId="77777777" w:rsidR="004A0F0E" w:rsidRDefault="004A0F0E" w:rsidP="004A0F0E"/>
    <w:p w14:paraId="77CCD15B" w14:textId="12B002E4" w:rsidR="00366D59" w:rsidRDefault="00366D59" w:rsidP="00D851FC">
      <w:pPr>
        <w:pStyle w:val="Caption"/>
      </w:pPr>
      <w:r>
        <w:t xml:space="preserve">Tabel </w:t>
      </w:r>
      <w:r w:rsidR="00D851FC">
        <w:t>4-2-</w:t>
      </w:r>
      <w:r w:rsidR="00C92106">
        <w:t>6</w:t>
      </w:r>
      <w:r w:rsidR="00D851FC">
        <w:t xml:space="preserve"> </w:t>
      </w:r>
      <w:r w:rsidR="00F260A0">
        <w:t>Jadwal Beban Periode 17.00 – 22.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84461B" w14:paraId="133D4EA7" w14:textId="77777777" w:rsidTr="00D851FC">
        <w:trPr>
          <w:trHeight w:val="315"/>
        </w:trPr>
        <w:tc>
          <w:tcPr>
            <w:tcW w:w="537" w:type="pct"/>
            <w:noWrap/>
            <w:hideMark/>
          </w:tcPr>
          <w:p w14:paraId="0271614F" w14:textId="77777777" w:rsidR="00DE5154" w:rsidRPr="0084461B" w:rsidRDefault="00DE5154" w:rsidP="00DE5154">
            <w:pPr>
              <w:pStyle w:val="Table"/>
              <w:rPr>
                <w:b/>
                <w:bCs/>
                <w:lang w:val="id-ID" w:eastAsia="id-ID"/>
              </w:rPr>
            </w:pPr>
            <w:r w:rsidRPr="0084461B">
              <w:rPr>
                <w:b/>
                <w:bCs/>
                <w:lang w:val="id-ID" w:eastAsia="id-ID"/>
              </w:rPr>
              <w:t>No.</w:t>
            </w:r>
          </w:p>
        </w:tc>
        <w:tc>
          <w:tcPr>
            <w:tcW w:w="1662" w:type="pct"/>
            <w:noWrap/>
            <w:hideMark/>
          </w:tcPr>
          <w:p w14:paraId="52AEBF02" w14:textId="77777777" w:rsidR="00DE5154" w:rsidRPr="0084461B" w:rsidRDefault="00DE5154" w:rsidP="00DE5154">
            <w:pPr>
              <w:pStyle w:val="Table"/>
              <w:rPr>
                <w:b/>
                <w:bCs/>
                <w:lang w:val="id-ID" w:eastAsia="id-ID"/>
              </w:rPr>
            </w:pPr>
            <w:r w:rsidRPr="0084461B">
              <w:rPr>
                <w:b/>
                <w:bCs/>
                <w:lang w:val="id-ID" w:eastAsia="id-ID"/>
              </w:rPr>
              <w:t>Beban</w:t>
            </w:r>
          </w:p>
        </w:tc>
        <w:tc>
          <w:tcPr>
            <w:tcW w:w="934" w:type="pct"/>
            <w:noWrap/>
            <w:hideMark/>
          </w:tcPr>
          <w:p w14:paraId="14E2891F" w14:textId="77777777" w:rsidR="00DE5154" w:rsidRPr="0084461B" w:rsidRDefault="00DE5154" w:rsidP="00DE5154">
            <w:pPr>
              <w:pStyle w:val="Table"/>
              <w:rPr>
                <w:b/>
                <w:bCs/>
                <w:lang w:val="id-ID" w:eastAsia="id-ID"/>
              </w:rPr>
            </w:pPr>
            <w:r w:rsidRPr="0084461B">
              <w:rPr>
                <w:b/>
                <w:bCs/>
                <w:lang w:val="id-ID" w:eastAsia="id-ID"/>
              </w:rPr>
              <w:t>S (VA)</w:t>
            </w:r>
          </w:p>
        </w:tc>
        <w:tc>
          <w:tcPr>
            <w:tcW w:w="934" w:type="pct"/>
            <w:noWrap/>
            <w:hideMark/>
          </w:tcPr>
          <w:p w14:paraId="51B32920" w14:textId="77777777" w:rsidR="00DE5154" w:rsidRPr="0084461B" w:rsidRDefault="00DE5154" w:rsidP="00DE5154">
            <w:pPr>
              <w:pStyle w:val="Table"/>
              <w:rPr>
                <w:b/>
                <w:bCs/>
                <w:lang w:val="id-ID" w:eastAsia="id-ID"/>
              </w:rPr>
            </w:pPr>
            <w:r w:rsidRPr="0084461B">
              <w:rPr>
                <w:b/>
                <w:bCs/>
                <w:lang w:val="id-ID" w:eastAsia="id-ID"/>
              </w:rPr>
              <w:t>P (W)</w:t>
            </w:r>
          </w:p>
        </w:tc>
        <w:tc>
          <w:tcPr>
            <w:tcW w:w="934" w:type="pct"/>
            <w:noWrap/>
            <w:hideMark/>
          </w:tcPr>
          <w:p w14:paraId="613D99AC" w14:textId="77777777" w:rsidR="00DE5154" w:rsidRPr="0084461B" w:rsidRDefault="00DE5154" w:rsidP="00DE5154">
            <w:pPr>
              <w:pStyle w:val="Table"/>
              <w:rPr>
                <w:b/>
                <w:bCs/>
                <w:lang w:val="id-ID" w:eastAsia="id-ID"/>
              </w:rPr>
            </w:pPr>
            <w:r w:rsidRPr="0084461B">
              <w:rPr>
                <w:b/>
                <w:bCs/>
                <w:lang w:val="id-ID" w:eastAsia="id-ID"/>
              </w:rPr>
              <w:t>Q (VAR)</w:t>
            </w:r>
          </w:p>
        </w:tc>
      </w:tr>
      <w:tr w:rsidR="00DE5154" w:rsidRPr="00DE5154" w14:paraId="21A5618F" w14:textId="77777777" w:rsidTr="00D851FC">
        <w:trPr>
          <w:trHeight w:val="315"/>
        </w:trPr>
        <w:tc>
          <w:tcPr>
            <w:tcW w:w="537" w:type="pct"/>
            <w:noWrap/>
            <w:hideMark/>
          </w:tcPr>
          <w:p w14:paraId="31FF171D"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2268117"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A3302C2" w14:textId="77777777" w:rsidR="00DE5154" w:rsidRPr="00DE5154" w:rsidRDefault="00DE5154" w:rsidP="00DE5154">
            <w:pPr>
              <w:pStyle w:val="Table"/>
              <w:rPr>
                <w:lang w:val="id-ID" w:eastAsia="id-ID"/>
              </w:rPr>
            </w:pPr>
            <w:r w:rsidRPr="00DE5154">
              <w:rPr>
                <w:lang w:val="id-ID" w:eastAsia="id-ID"/>
              </w:rPr>
              <w:t>6,95E+07</w:t>
            </w:r>
          </w:p>
        </w:tc>
        <w:tc>
          <w:tcPr>
            <w:tcW w:w="934" w:type="pct"/>
            <w:noWrap/>
            <w:hideMark/>
          </w:tcPr>
          <w:p w14:paraId="51FD972E" w14:textId="77777777" w:rsidR="00DE5154" w:rsidRPr="00DE5154" w:rsidRDefault="00DE5154" w:rsidP="00DE5154">
            <w:pPr>
              <w:pStyle w:val="Table"/>
              <w:rPr>
                <w:lang w:val="id-ID" w:eastAsia="id-ID"/>
              </w:rPr>
            </w:pPr>
            <w:r w:rsidRPr="00DE5154">
              <w:rPr>
                <w:lang w:val="id-ID" w:eastAsia="id-ID"/>
              </w:rPr>
              <w:t>6,25E+07</w:t>
            </w:r>
          </w:p>
        </w:tc>
        <w:tc>
          <w:tcPr>
            <w:tcW w:w="934" w:type="pct"/>
            <w:noWrap/>
            <w:hideMark/>
          </w:tcPr>
          <w:p w14:paraId="089D9D3A" w14:textId="77777777" w:rsidR="00DE5154" w:rsidRPr="00DE5154" w:rsidRDefault="00DE5154" w:rsidP="00DE5154">
            <w:pPr>
              <w:pStyle w:val="Table"/>
              <w:rPr>
                <w:lang w:val="id-ID" w:eastAsia="id-ID"/>
              </w:rPr>
            </w:pPr>
            <w:r w:rsidRPr="00DE5154">
              <w:rPr>
                <w:lang w:val="id-ID" w:eastAsia="id-ID"/>
              </w:rPr>
              <w:t>3,03E+07</w:t>
            </w:r>
          </w:p>
        </w:tc>
      </w:tr>
      <w:tr w:rsidR="00DE5154" w:rsidRPr="00DE5154" w14:paraId="6AC06234" w14:textId="77777777" w:rsidTr="00D851FC">
        <w:trPr>
          <w:trHeight w:val="315"/>
        </w:trPr>
        <w:tc>
          <w:tcPr>
            <w:tcW w:w="537" w:type="pct"/>
            <w:noWrap/>
            <w:hideMark/>
          </w:tcPr>
          <w:p w14:paraId="609C7A39"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6E09BD4A"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06AF9EE5" w14:textId="77777777" w:rsidR="00DE5154" w:rsidRPr="00DE5154" w:rsidRDefault="00DE5154" w:rsidP="00DE5154">
            <w:pPr>
              <w:pStyle w:val="Table"/>
              <w:rPr>
                <w:lang w:val="id-ID" w:eastAsia="id-ID"/>
              </w:rPr>
            </w:pPr>
            <w:r w:rsidRPr="00DE5154">
              <w:rPr>
                <w:lang w:val="id-ID" w:eastAsia="id-ID"/>
              </w:rPr>
              <w:t>7,26E+07</w:t>
            </w:r>
          </w:p>
        </w:tc>
        <w:tc>
          <w:tcPr>
            <w:tcW w:w="934" w:type="pct"/>
            <w:noWrap/>
            <w:hideMark/>
          </w:tcPr>
          <w:p w14:paraId="1A6F76F5" w14:textId="77777777" w:rsidR="00DE5154" w:rsidRPr="00DE5154" w:rsidRDefault="00DE5154" w:rsidP="00DE5154">
            <w:pPr>
              <w:pStyle w:val="Table"/>
              <w:rPr>
                <w:lang w:val="id-ID" w:eastAsia="id-ID"/>
              </w:rPr>
            </w:pPr>
            <w:r w:rsidRPr="00DE5154">
              <w:rPr>
                <w:lang w:val="id-ID" w:eastAsia="id-ID"/>
              </w:rPr>
              <w:t>6,53E+07</w:t>
            </w:r>
          </w:p>
        </w:tc>
        <w:tc>
          <w:tcPr>
            <w:tcW w:w="934" w:type="pct"/>
            <w:noWrap/>
            <w:hideMark/>
          </w:tcPr>
          <w:p w14:paraId="41335E95" w14:textId="77777777" w:rsidR="00DE5154" w:rsidRPr="00DE5154" w:rsidRDefault="00DE5154" w:rsidP="00DE5154">
            <w:pPr>
              <w:pStyle w:val="Table"/>
              <w:rPr>
                <w:lang w:val="id-ID" w:eastAsia="id-ID"/>
              </w:rPr>
            </w:pPr>
            <w:r w:rsidRPr="00DE5154">
              <w:rPr>
                <w:lang w:val="id-ID" w:eastAsia="id-ID"/>
              </w:rPr>
              <w:t>3,16E+07</w:t>
            </w:r>
          </w:p>
        </w:tc>
      </w:tr>
      <w:tr w:rsidR="00DE5154" w:rsidRPr="00DE5154" w14:paraId="67A8F2C6" w14:textId="77777777" w:rsidTr="00D851FC">
        <w:trPr>
          <w:trHeight w:val="315"/>
        </w:trPr>
        <w:tc>
          <w:tcPr>
            <w:tcW w:w="537" w:type="pct"/>
            <w:noWrap/>
            <w:hideMark/>
          </w:tcPr>
          <w:p w14:paraId="71844A31"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7B1F29D1"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7594260B"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4F845C39" w14:textId="77777777" w:rsidR="00DE5154" w:rsidRPr="00DE5154" w:rsidRDefault="00DE5154" w:rsidP="00DE5154">
            <w:pPr>
              <w:pStyle w:val="Table"/>
              <w:rPr>
                <w:lang w:val="id-ID" w:eastAsia="id-ID"/>
              </w:rPr>
            </w:pPr>
            <w:r w:rsidRPr="00DE5154">
              <w:rPr>
                <w:lang w:val="id-ID" w:eastAsia="id-ID"/>
              </w:rPr>
              <w:t>4,75E+06</w:t>
            </w:r>
          </w:p>
        </w:tc>
        <w:tc>
          <w:tcPr>
            <w:tcW w:w="934" w:type="pct"/>
            <w:noWrap/>
            <w:hideMark/>
          </w:tcPr>
          <w:p w14:paraId="23D2C3A9"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0A54B829" w14:textId="77777777" w:rsidTr="00D851FC">
        <w:trPr>
          <w:trHeight w:val="315"/>
        </w:trPr>
        <w:tc>
          <w:tcPr>
            <w:tcW w:w="537" w:type="pct"/>
            <w:noWrap/>
            <w:hideMark/>
          </w:tcPr>
          <w:p w14:paraId="5776819A"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7856CB75"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34C83187" w14:textId="77777777" w:rsidR="00DE5154" w:rsidRPr="00DE5154" w:rsidRDefault="00DE5154" w:rsidP="00DE5154">
            <w:pPr>
              <w:pStyle w:val="Table"/>
              <w:rPr>
                <w:lang w:val="id-ID" w:eastAsia="id-ID"/>
              </w:rPr>
            </w:pPr>
            <w:r w:rsidRPr="00DE5154">
              <w:rPr>
                <w:lang w:val="id-ID" w:eastAsia="id-ID"/>
              </w:rPr>
              <w:t>3,32E+06</w:t>
            </w:r>
          </w:p>
        </w:tc>
        <w:tc>
          <w:tcPr>
            <w:tcW w:w="934" w:type="pct"/>
            <w:noWrap/>
            <w:hideMark/>
          </w:tcPr>
          <w:p w14:paraId="7F20E2C7" w14:textId="77777777" w:rsidR="00DE5154" w:rsidRPr="00DE5154" w:rsidRDefault="00DE5154" w:rsidP="00DE5154">
            <w:pPr>
              <w:pStyle w:val="Table"/>
              <w:rPr>
                <w:lang w:val="id-ID" w:eastAsia="id-ID"/>
              </w:rPr>
            </w:pPr>
            <w:r w:rsidRPr="00DE5154">
              <w:rPr>
                <w:lang w:val="id-ID" w:eastAsia="id-ID"/>
              </w:rPr>
              <w:t>2,99E+06</w:t>
            </w:r>
          </w:p>
        </w:tc>
        <w:tc>
          <w:tcPr>
            <w:tcW w:w="934" w:type="pct"/>
            <w:noWrap/>
            <w:hideMark/>
          </w:tcPr>
          <w:p w14:paraId="2BA8EB39" w14:textId="77777777" w:rsidR="00DE5154" w:rsidRPr="00DE5154" w:rsidRDefault="00DE5154" w:rsidP="00DE5154">
            <w:pPr>
              <w:pStyle w:val="Table"/>
              <w:rPr>
                <w:lang w:val="id-ID" w:eastAsia="id-ID"/>
              </w:rPr>
            </w:pPr>
            <w:r w:rsidRPr="00DE5154">
              <w:rPr>
                <w:lang w:val="id-ID" w:eastAsia="id-ID"/>
              </w:rPr>
              <w:t>1,45E+06</w:t>
            </w:r>
          </w:p>
        </w:tc>
      </w:tr>
      <w:tr w:rsidR="00DE5154" w:rsidRPr="00DE5154" w14:paraId="23B219A5" w14:textId="77777777" w:rsidTr="00D851FC">
        <w:trPr>
          <w:trHeight w:val="315"/>
        </w:trPr>
        <w:tc>
          <w:tcPr>
            <w:tcW w:w="537" w:type="pct"/>
            <w:noWrap/>
            <w:hideMark/>
          </w:tcPr>
          <w:p w14:paraId="6F29B730"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E65926B"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09AECE98" w14:textId="77777777" w:rsidR="00DE5154" w:rsidRPr="00DE5154" w:rsidRDefault="00DE5154" w:rsidP="00DE5154">
            <w:pPr>
              <w:pStyle w:val="Table"/>
              <w:rPr>
                <w:lang w:val="id-ID" w:eastAsia="id-ID"/>
              </w:rPr>
            </w:pPr>
            <w:r w:rsidRPr="00DE5154">
              <w:rPr>
                <w:lang w:val="id-ID" w:eastAsia="id-ID"/>
              </w:rPr>
              <w:t>1,51E+08</w:t>
            </w:r>
          </w:p>
        </w:tc>
        <w:tc>
          <w:tcPr>
            <w:tcW w:w="934" w:type="pct"/>
            <w:noWrap/>
            <w:hideMark/>
          </w:tcPr>
          <w:p w14:paraId="123847C8" w14:textId="77777777" w:rsidR="00DE5154" w:rsidRPr="00DE5154" w:rsidRDefault="00DE5154" w:rsidP="00DE5154">
            <w:pPr>
              <w:pStyle w:val="Table"/>
              <w:rPr>
                <w:lang w:val="id-ID" w:eastAsia="id-ID"/>
              </w:rPr>
            </w:pPr>
            <w:r w:rsidRPr="00DE5154">
              <w:rPr>
                <w:lang w:val="id-ID" w:eastAsia="id-ID"/>
              </w:rPr>
              <w:t>1,36E+08</w:t>
            </w:r>
          </w:p>
        </w:tc>
        <w:tc>
          <w:tcPr>
            <w:tcW w:w="934" w:type="pct"/>
            <w:noWrap/>
            <w:hideMark/>
          </w:tcPr>
          <w:p w14:paraId="14267DBB" w14:textId="77777777" w:rsidR="00DE5154" w:rsidRPr="00DE5154" w:rsidRDefault="00DE5154" w:rsidP="00DE5154">
            <w:pPr>
              <w:pStyle w:val="Table"/>
              <w:rPr>
                <w:lang w:val="id-ID" w:eastAsia="id-ID"/>
              </w:rPr>
            </w:pPr>
            <w:r w:rsidRPr="00DE5154">
              <w:rPr>
                <w:lang w:val="id-ID" w:eastAsia="id-ID"/>
              </w:rPr>
              <w:t>6,57E+07</w:t>
            </w:r>
          </w:p>
        </w:tc>
      </w:tr>
    </w:tbl>
    <w:p w14:paraId="56FE83AE" w14:textId="77777777" w:rsidR="00DE5154" w:rsidRDefault="00DE5154" w:rsidP="00F260A0"/>
    <w:p w14:paraId="78E99C40" w14:textId="0D9344EE" w:rsidR="00F260A0" w:rsidRDefault="00F260A0" w:rsidP="00D851FC">
      <w:pPr>
        <w:pStyle w:val="Caption"/>
      </w:pPr>
      <w:r>
        <w:t xml:space="preserve">Tabel </w:t>
      </w:r>
      <w:r w:rsidR="00D851FC">
        <w:t>4-2-</w:t>
      </w:r>
      <w:r w:rsidR="00C92106">
        <w:t>7</w:t>
      </w:r>
      <w:r w:rsidR="00D851FC">
        <w:t xml:space="preserve"> </w:t>
      </w:r>
      <w:r>
        <w:t xml:space="preserve">Jadwal Beban Periode </w:t>
      </w:r>
      <w:r w:rsidR="00BE4B17">
        <w:t>22.00 – 05.00</w:t>
      </w:r>
    </w:p>
    <w:tbl>
      <w:tblPr>
        <w:tblStyle w:val="TableGrid"/>
        <w:tblW w:w="5000" w:type="pct"/>
        <w:tblLook w:val="04A0" w:firstRow="1" w:lastRow="0" w:firstColumn="1" w:lastColumn="0" w:noHBand="0" w:noVBand="1"/>
      </w:tblPr>
      <w:tblGrid>
        <w:gridCol w:w="483"/>
        <w:gridCol w:w="1495"/>
        <w:gridCol w:w="840"/>
        <w:gridCol w:w="840"/>
        <w:gridCol w:w="839"/>
      </w:tblGrid>
      <w:tr w:rsidR="00DE5154" w:rsidRPr="00DE5154" w14:paraId="51F6FC74" w14:textId="77777777" w:rsidTr="007C1777">
        <w:trPr>
          <w:trHeight w:val="315"/>
        </w:trPr>
        <w:tc>
          <w:tcPr>
            <w:tcW w:w="537" w:type="pct"/>
            <w:noWrap/>
            <w:hideMark/>
          </w:tcPr>
          <w:p w14:paraId="4BDD404E" w14:textId="77777777" w:rsidR="00DE5154" w:rsidRPr="0084461B" w:rsidRDefault="00DE5154" w:rsidP="00DE5154">
            <w:pPr>
              <w:pStyle w:val="Table"/>
              <w:rPr>
                <w:b/>
                <w:bCs/>
                <w:lang w:val="id-ID" w:eastAsia="id-ID"/>
              </w:rPr>
            </w:pPr>
            <w:r w:rsidRPr="0084461B">
              <w:rPr>
                <w:b/>
                <w:bCs/>
                <w:lang w:val="id-ID" w:eastAsia="id-ID"/>
              </w:rPr>
              <w:t>No.</w:t>
            </w:r>
          </w:p>
        </w:tc>
        <w:tc>
          <w:tcPr>
            <w:tcW w:w="1662" w:type="pct"/>
            <w:noWrap/>
            <w:hideMark/>
          </w:tcPr>
          <w:p w14:paraId="01F8C130" w14:textId="77777777" w:rsidR="00DE5154" w:rsidRPr="0084461B" w:rsidRDefault="00DE5154" w:rsidP="00DE5154">
            <w:pPr>
              <w:pStyle w:val="Table"/>
              <w:rPr>
                <w:b/>
                <w:bCs/>
                <w:lang w:val="id-ID" w:eastAsia="id-ID"/>
              </w:rPr>
            </w:pPr>
            <w:r w:rsidRPr="0084461B">
              <w:rPr>
                <w:b/>
                <w:bCs/>
                <w:lang w:val="id-ID" w:eastAsia="id-ID"/>
              </w:rPr>
              <w:t>Beban</w:t>
            </w:r>
          </w:p>
        </w:tc>
        <w:tc>
          <w:tcPr>
            <w:tcW w:w="934" w:type="pct"/>
            <w:noWrap/>
            <w:hideMark/>
          </w:tcPr>
          <w:p w14:paraId="3F18018A" w14:textId="77777777" w:rsidR="00DE5154" w:rsidRPr="0084461B" w:rsidRDefault="00DE5154" w:rsidP="00DE5154">
            <w:pPr>
              <w:pStyle w:val="Table"/>
              <w:rPr>
                <w:b/>
                <w:bCs/>
                <w:lang w:val="id-ID" w:eastAsia="id-ID"/>
              </w:rPr>
            </w:pPr>
            <w:r w:rsidRPr="0084461B">
              <w:rPr>
                <w:b/>
                <w:bCs/>
                <w:lang w:val="id-ID" w:eastAsia="id-ID"/>
              </w:rPr>
              <w:t>S (VA)</w:t>
            </w:r>
          </w:p>
        </w:tc>
        <w:tc>
          <w:tcPr>
            <w:tcW w:w="934" w:type="pct"/>
            <w:noWrap/>
            <w:hideMark/>
          </w:tcPr>
          <w:p w14:paraId="16FFE055" w14:textId="77777777" w:rsidR="00DE5154" w:rsidRPr="0084461B" w:rsidRDefault="00DE5154" w:rsidP="00DE5154">
            <w:pPr>
              <w:pStyle w:val="Table"/>
              <w:rPr>
                <w:b/>
                <w:bCs/>
                <w:lang w:val="id-ID" w:eastAsia="id-ID"/>
              </w:rPr>
            </w:pPr>
            <w:r w:rsidRPr="0084461B">
              <w:rPr>
                <w:b/>
                <w:bCs/>
                <w:lang w:val="id-ID" w:eastAsia="id-ID"/>
              </w:rPr>
              <w:t>P (W)</w:t>
            </w:r>
          </w:p>
        </w:tc>
        <w:tc>
          <w:tcPr>
            <w:tcW w:w="933" w:type="pct"/>
            <w:noWrap/>
            <w:hideMark/>
          </w:tcPr>
          <w:p w14:paraId="714DD526" w14:textId="77777777" w:rsidR="00DE5154" w:rsidRPr="0084461B" w:rsidRDefault="00DE5154" w:rsidP="00DE5154">
            <w:pPr>
              <w:pStyle w:val="Table"/>
              <w:rPr>
                <w:b/>
                <w:bCs/>
                <w:lang w:val="id-ID" w:eastAsia="id-ID"/>
              </w:rPr>
            </w:pPr>
            <w:r w:rsidRPr="0084461B">
              <w:rPr>
                <w:b/>
                <w:bCs/>
                <w:lang w:val="id-ID" w:eastAsia="id-ID"/>
              </w:rPr>
              <w:t>Q (VAR)</w:t>
            </w:r>
          </w:p>
        </w:tc>
      </w:tr>
      <w:tr w:rsidR="00DE5154" w:rsidRPr="00DE5154" w14:paraId="3DD61AC3" w14:textId="77777777" w:rsidTr="007C1777">
        <w:trPr>
          <w:trHeight w:val="315"/>
        </w:trPr>
        <w:tc>
          <w:tcPr>
            <w:tcW w:w="537" w:type="pct"/>
            <w:noWrap/>
            <w:hideMark/>
          </w:tcPr>
          <w:p w14:paraId="0B3FCC7B" w14:textId="77777777" w:rsidR="00DE5154" w:rsidRPr="00DE5154" w:rsidRDefault="00DE5154" w:rsidP="00DE5154">
            <w:pPr>
              <w:pStyle w:val="Table"/>
              <w:rPr>
                <w:lang w:val="id-ID" w:eastAsia="id-ID"/>
              </w:rPr>
            </w:pPr>
            <w:r w:rsidRPr="00DE5154">
              <w:rPr>
                <w:lang w:val="id-ID" w:eastAsia="id-ID"/>
              </w:rPr>
              <w:t>1</w:t>
            </w:r>
          </w:p>
        </w:tc>
        <w:tc>
          <w:tcPr>
            <w:tcW w:w="1662" w:type="pct"/>
            <w:noWrap/>
            <w:hideMark/>
          </w:tcPr>
          <w:p w14:paraId="29943219" w14:textId="77777777" w:rsidR="00DE5154" w:rsidRPr="00DE5154" w:rsidRDefault="00DE5154" w:rsidP="00DE5154">
            <w:pPr>
              <w:pStyle w:val="Table"/>
              <w:rPr>
                <w:lang w:val="id-ID" w:eastAsia="id-ID"/>
              </w:rPr>
            </w:pPr>
            <w:r w:rsidRPr="00DE5154">
              <w:rPr>
                <w:lang w:val="id-ID" w:eastAsia="id-ID"/>
              </w:rPr>
              <w:t>Rumah tangga</w:t>
            </w:r>
          </w:p>
        </w:tc>
        <w:tc>
          <w:tcPr>
            <w:tcW w:w="934" w:type="pct"/>
            <w:noWrap/>
            <w:hideMark/>
          </w:tcPr>
          <w:p w14:paraId="3552B164" w14:textId="77777777" w:rsidR="00DE5154" w:rsidRPr="00DE5154" w:rsidRDefault="00DE5154" w:rsidP="00DE5154">
            <w:pPr>
              <w:pStyle w:val="Table"/>
              <w:rPr>
                <w:lang w:val="id-ID" w:eastAsia="id-ID"/>
              </w:rPr>
            </w:pPr>
            <w:r w:rsidRPr="00DE5154">
              <w:rPr>
                <w:lang w:val="id-ID" w:eastAsia="id-ID"/>
              </w:rPr>
              <w:t>3,09E+07</w:t>
            </w:r>
          </w:p>
        </w:tc>
        <w:tc>
          <w:tcPr>
            <w:tcW w:w="934" w:type="pct"/>
            <w:noWrap/>
            <w:hideMark/>
          </w:tcPr>
          <w:p w14:paraId="406C07AB" w14:textId="77777777" w:rsidR="00DE5154" w:rsidRPr="00DE5154" w:rsidRDefault="00DE5154" w:rsidP="00DE5154">
            <w:pPr>
              <w:pStyle w:val="Table"/>
              <w:rPr>
                <w:lang w:val="id-ID" w:eastAsia="id-ID"/>
              </w:rPr>
            </w:pPr>
            <w:r w:rsidRPr="00DE5154">
              <w:rPr>
                <w:lang w:val="id-ID" w:eastAsia="id-ID"/>
              </w:rPr>
              <w:t>2,78E+07</w:t>
            </w:r>
          </w:p>
        </w:tc>
        <w:tc>
          <w:tcPr>
            <w:tcW w:w="933" w:type="pct"/>
            <w:noWrap/>
            <w:hideMark/>
          </w:tcPr>
          <w:p w14:paraId="0B6F09C2" w14:textId="77777777" w:rsidR="00DE5154" w:rsidRPr="00DE5154" w:rsidRDefault="00DE5154" w:rsidP="00DE5154">
            <w:pPr>
              <w:pStyle w:val="Table"/>
              <w:rPr>
                <w:lang w:val="id-ID" w:eastAsia="id-ID"/>
              </w:rPr>
            </w:pPr>
            <w:r w:rsidRPr="00DE5154">
              <w:rPr>
                <w:lang w:val="id-ID" w:eastAsia="id-ID"/>
              </w:rPr>
              <w:t>1,35E+07</w:t>
            </w:r>
          </w:p>
        </w:tc>
      </w:tr>
      <w:tr w:rsidR="00DE5154" w:rsidRPr="00DE5154" w14:paraId="31847A68" w14:textId="77777777" w:rsidTr="007C1777">
        <w:trPr>
          <w:trHeight w:val="315"/>
        </w:trPr>
        <w:tc>
          <w:tcPr>
            <w:tcW w:w="537" w:type="pct"/>
            <w:noWrap/>
            <w:hideMark/>
          </w:tcPr>
          <w:p w14:paraId="59CD8906" w14:textId="77777777" w:rsidR="00DE5154" w:rsidRPr="00DE5154" w:rsidRDefault="00DE5154" w:rsidP="00DE5154">
            <w:pPr>
              <w:pStyle w:val="Table"/>
              <w:rPr>
                <w:lang w:val="id-ID" w:eastAsia="id-ID"/>
              </w:rPr>
            </w:pPr>
            <w:r w:rsidRPr="00DE5154">
              <w:rPr>
                <w:lang w:val="id-ID" w:eastAsia="id-ID"/>
              </w:rPr>
              <w:t>2</w:t>
            </w:r>
          </w:p>
        </w:tc>
        <w:tc>
          <w:tcPr>
            <w:tcW w:w="1662" w:type="pct"/>
            <w:noWrap/>
            <w:hideMark/>
          </w:tcPr>
          <w:p w14:paraId="3D0E9162" w14:textId="77777777" w:rsidR="00DE5154" w:rsidRPr="00DE5154" w:rsidRDefault="00DE5154" w:rsidP="00DE5154">
            <w:pPr>
              <w:pStyle w:val="Table"/>
              <w:rPr>
                <w:lang w:val="id-ID" w:eastAsia="id-ID"/>
              </w:rPr>
            </w:pPr>
            <w:r w:rsidRPr="00DE5154">
              <w:rPr>
                <w:lang w:val="id-ID" w:eastAsia="id-ID"/>
              </w:rPr>
              <w:t>Industri-komersial</w:t>
            </w:r>
          </w:p>
        </w:tc>
        <w:tc>
          <w:tcPr>
            <w:tcW w:w="934" w:type="pct"/>
            <w:noWrap/>
            <w:hideMark/>
          </w:tcPr>
          <w:p w14:paraId="72EC2D26" w14:textId="77777777" w:rsidR="00DE5154" w:rsidRPr="00DE5154" w:rsidRDefault="00DE5154" w:rsidP="00DE5154">
            <w:pPr>
              <w:pStyle w:val="Table"/>
              <w:rPr>
                <w:lang w:val="id-ID" w:eastAsia="id-ID"/>
              </w:rPr>
            </w:pPr>
            <w:r w:rsidRPr="00DE5154">
              <w:rPr>
                <w:lang w:val="id-ID" w:eastAsia="id-ID"/>
              </w:rPr>
              <w:t>6,76E+07</w:t>
            </w:r>
          </w:p>
        </w:tc>
        <w:tc>
          <w:tcPr>
            <w:tcW w:w="934" w:type="pct"/>
            <w:noWrap/>
            <w:hideMark/>
          </w:tcPr>
          <w:p w14:paraId="698CEEC2" w14:textId="77777777" w:rsidR="00DE5154" w:rsidRPr="00DE5154" w:rsidRDefault="00DE5154" w:rsidP="00DE5154">
            <w:pPr>
              <w:pStyle w:val="Table"/>
              <w:rPr>
                <w:lang w:val="id-ID" w:eastAsia="id-ID"/>
              </w:rPr>
            </w:pPr>
            <w:r w:rsidRPr="00DE5154">
              <w:rPr>
                <w:lang w:val="id-ID" w:eastAsia="id-ID"/>
              </w:rPr>
              <w:t>6,08E+07</w:t>
            </w:r>
          </w:p>
        </w:tc>
        <w:tc>
          <w:tcPr>
            <w:tcW w:w="933" w:type="pct"/>
            <w:noWrap/>
            <w:hideMark/>
          </w:tcPr>
          <w:p w14:paraId="5EB06E4D" w14:textId="77777777" w:rsidR="00DE5154" w:rsidRPr="00DE5154" w:rsidRDefault="00DE5154" w:rsidP="00DE5154">
            <w:pPr>
              <w:pStyle w:val="Table"/>
              <w:rPr>
                <w:lang w:val="id-ID" w:eastAsia="id-ID"/>
              </w:rPr>
            </w:pPr>
            <w:r w:rsidRPr="00DE5154">
              <w:rPr>
                <w:lang w:val="id-ID" w:eastAsia="id-ID"/>
              </w:rPr>
              <w:t>2,95E+07</w:t>
            </w:r>
          </w:p>
        </w:tc>
      </w:tr>
      <w:tr w:rsidR="00DE5154" w:rsidRPr="00DE5154" w14:paraId="180B50C0" w14:textId="77777777" w:rsidTr="007C1777">
        <w:trPr>
          <w:trHeight w:val="315"/>
        </w:trPr>
        <w:tc>
          <w:tcPr>
            <w:tcW w:w="537" w:type="pct"/>
            <w:noWrap/>
            <w:hideMark/>
          </w:tcPr>
          <w:p w14:paraId="4258B9FA" w14:textId="77777777" w:rsidR="00DE5154" w:rsidRPr="00DE5154" w:rsidRDefault="00DE5154" w:rsidP="00DE5154">
            <w:pPr>
              <w:pStyle w:val="Table"/>
              <w:rPr>
                <w:lang w:val="id-ID" w:eastAsia="id-ID"/>
              </w:rPr>
            </w:pPr>
            <w:r w:rsidRPr="00DE5154">
              <w:rPr>
                <w:lang w:val="id-ID" w:eastAsia="id-ID"/>
              </w:rPr>
              <w:t>3</w:t>
            </w:r>
          </w:p>
        </w:tc>
        <w:tc>
          <w:tcPr>
            <w:tcW w:w="1662" w:type="pct"/>
            <w:noWrap/>
            <w:hideMark/>
          </w:tcPr>
          <w:p w14:paraId="60E38FA0" w14:textId="77777777" w:rsidR="00DE5154" w:rsidRPr="00DE5154" w:rsidRDefault="00DE5154" w:rsidP="00DE5154">
            <w:pPr>
              <w:pStyle w:val="Table"/>
              <w:rPr>
                <w:lang w:val="id-ID" w:eastAsia="id-ID"/>
              </w:rPr>
            </w:pPr>
            <w:r w:rsidRPr="00DE5154">
              <w:rPr>
                <w:lang w:val="id-ID" w:eastAsia="id-ID"/>
              </w:rPr>
              <w:t>Prioritas</w:t>
            </w:r>
          </w:p>
        </w:tc>
        <w:tc>
          <w:tcPr>
            <w:tcW w:w="934" w:type="pct"/>
            <w:noWrap/>
            <w:hideMark/>
          </w:tcPr>
          <w:p w14:paraId="1509C4DE" w14:textId="77777777" w:rsidR="00DE5154" w:rsidRPr="00DE5154" w:rsidRDefault="00DE5154" w:rsidP="00DE5154">
            <w:pPr>
              <w:pStyle w:val="Table"/>
              <w:rPr>
                <w:lang w:val="id-ID" w:eastAsia="id-ID"/>
              </w:rPr>
            </w:pPr>
            <w:r w:rsidRPr="00DE5154">
              <w:rPr>
                <w:lang w:val="id-ID" w:eastAsia="id-ID"/>
              </w:rPr>
              <w:t>5,28E+06</w:t>
            </w:r>
          </w:p>
        </w:tc>
        <w:tc>
          <w:tcPr>
            <w:tcW w:w="934" w:type="pct"/>
            <w:noWrap/>
            <w:hideMark/>
          </w:tcPr>
          <w:p w14:paraId="32D24706" w14:textId="77777777" w:rsidR="00DE5154" w:rsidRPr="00DE5154" w:rsidRDefault="00DE5154" w:rsidP="00DE5154">
            <w:pPr>
              <w:pStyle w:val="Table"/>
              <w:rPr>
                <w:lang w:val="id-ID" w:eastAsia="id-ID"/>
              </w:rPr>
            </w:pPr>
            <w:r w:rsidRPr="00DE5154">
              <w:rPr>
                <w:lang w:val="id-ID" w:eastAsia="id-ID"/>
              </w:rPr>
              <w:t>4,75E+06</w:t>
            </w:r>
          </w:p>
        </w:tc>
        <w:tc>
          <w:tcPr>
            <w:tcW w:w="933" w:type="pct"/>
            <w:noWrap/>
            <w:hideMark/>
          </w:tcPr>
          <w:p w14:paraId="47FB8ADE" w14:textId="77777777" w:rsidR="00DE5154" w:rsidRPr="00DE5154" w:rsidRDefault="00DE5154" w:rsidP="00DE5154">
            <w:pPr>
              <w:pStyle w:val="Table"/>
              <w:rPr>
                <w:lang w:val="id-ID" w:eastAsia="id-ID"/>
              </w:rPr>
            </w:pPr>
            <w:r w:rsidRPr="00DE5154">
              <w:rPr>
                <w:lang w:val="id-ID" w:eastAsia="id-ID"/>
              </w:rPr>
              <w:t>2,30E+06</w:t>
            </w:r>
          </w:p>
        </w:tc>
      </w:tr>
      <w:tr w:rsidR="00DE5154" w:rsidRPr="00DE5154" w14:paraId="1AD9C60C" w14:textId="77777777" w:rsidTr="007C1777">
        <w:trPr>
          <w:trHeight w:val="315"/>
        </w:trPr>
        <w:tc>
          <w:tcPr>
            <w:tcW w:w="537" w:type="pct"/>
            <w:noWrap/>
            <w:hideMark/>
          </w:tcPr>
          <w:p w14:paraId="05259106" w14:textId="77777777" w:rsidR="00DE5154" w:rsidRPr="00DE5154" w:rsidRDefault="00DE5154" w:rsidP="00DE5154">
            <w:pPr>
              <w:pStyle w:val="Table"/>
              <w:rPr>
                <w:lang w:val="id-ID" w:eastAsia="id-ID"/>
              </w:rPr>
            </w:pPr>
            <w:r w:rsidRPr="00DE5154">
              <w:rPr>
                <w:lang w:val="id-ID" w:eastAsia="id-ID"/>
              </w:rPr>
              <w:t>4</w:t>
            </w:r>
          </w:p>
        </w:tc>
        <w:tc>
          <w:tcPr>
            <w:tcW w:w="1662" w:type="pct"/>
            <w:noWrap/>
            <w:hideMark/>
          </w:tcPr>
          <w:p w14:paraId="0D393A4C" w14:textId="77777777" w:rsidR="00DE5154" w:rsidRPr="00DE5154" w:rsidRDefault="00DE5154" w:rsidP="00DE5154">
            <w:pPr>
              <w:pStyle w:val="Table"/>
              <w:rPr>
                <w:lang w:val="id-ID" w:eastAsia="id-ID"/>
              </w:rPr>
            </w:pPr>
            <w:r w:rsidRPr="00DE5154">
              <w:rPr>
                <w:lang w:val="id-ID" w:eastAsia="id-ID"/>
              </w:rPr>
              <w:t>Publik &amp; sosial</w:t>
            </w:r>
          </w:p>
        </w:tc>
        <w:tc>
          <w:tcPr>
            <w:tcW w:w="934" w:type="pct"/>
            <w:noWrap/>
            <w:hideMark/>
          </w:tcPr>
          <w:p w14:paraId="677E220A" w14:textId="77777777" w:rsidR="00DE5154" w:rsidRPr="00DE5154" w:rsidRDefault="00DE5154" w:rsidP="00DE5154">
            <w:pPr>
              <w:pStyle w:val="Table"/>
              <w:rPr>
                <w:lang w:val="id-ID" w:eastAsia="id-ID"/>
              </w:rPr>
            </w:pPr>
            <w:r w:rsidRPr="00DE5154">
              <w:rPr>
                <w:lang w:val="id-ID" w:eastAsia="id-ID"/>
              </w:rPr>
              <w:t>2,00E+06</w:t>
            </w:r>
          </w:p>
        </w:tc>
        <w:tc>
          <w:tcPr>
            <w:tcW w:w="934" w:type="pct"/>
            <w:noWrap/>
            <w:hideMark/>
          </w:tcPr>
          <w:p w14:paraId="6CECCED1" w14:textId="77777777" w:rsidR="00DE5154" w:rsidRPr="00DE5154" w:rsidRDefault="00DE5154" w:rsidP="00DE5154">
            <w:pPr>
              <w:pStyle w:val="Table"/>
              <w:rPr>
                <w:lang w:val="id-ID" w:eastAsia="id-ID"/>
              </w:rPr>
            </w:pPr>
            <w:r w:rsidRPr="00DE5154">
              <w:rPr>
                <w:lang w:val="id-ID" w:eastAsia="id-ID"/>
              </w:rPr>
              <w:t>1,80E+06</w:t>
            </w:r>
          </w:p>
        </w:tc>
        <w:tc>
          <w:tcPr>
            <w:tcW w:w="933" w:type="pct"/>
            <w:noWrap/>
            <w:hideMark/>
          </w:tcPr>
          <w:p w14:paraId="53C72B6D" w14:textId="77777777" w:rsidR="00DE5154" w:rsidRPr="00DE5154" w:rsidRDefault="00DE5154" w:rsidP="00DE5154">
            <w:pPr>
              <w:pStyle w:val="Table"/>
              <w:rPr>
                <w:lang w:val="id-ID" w:eastAsia="id-ID"/>
              </w:rPr>
            </w:pPr>
            <w:r w:rsidRPr="00DE5154">
              <w:rPr>
                <w:lang w:val="id-ID" w:eastAsia="id-ID"/>
              </w:rPr>
              <w:t>8,72E+05</w:t>
            </w:r>
          </w:p>
        </w:tc>
      </w:tr>
      <w:tr w:rsidR="00DE5154" w:rsidRPr="00DE5154" w14:paraId="69F1FFC1" w14:textId="77777777" w:rsidTr="007C1777">
        <w:trPr>
          <w:trHeight w:val="315"/>
        </w:trPr>
        <w:tc>
          <w:tcPr>
            <w:tcW w:w="537" w:type="pct"/>
            <w:noWrap/>
            <w:hideMark/>
          </w:tcPr>
          <w:p w14:paraId="2F8F7ED8" w14:textId="77777777" w:rsidR="00DE5154" w:rsidRPr="00DE5154" w:rsidRDefault="00DE5154" w:rsidP="00DE5154">
            <w:pPr>
              <w:pStyle w:val="Table"/>
              <w:rPr>
                <w:lang w:val="id-ID" w:eastAsia="id-ID"/>
              </w:rPr>
            </w:pPr>
            <w:r w:rsidRPr="00DE5154">
              <w:rPr>
                <w:lang w:val="id-ID" w:eastAsia="id-ID"/>
              </w:rPr>
              <w:t>5</w:t>
            </w:r>
          </w:p>
        </w:tc>
        <w:tc>
          <w:tcPr>
            <w:tcW w:w="1662" w:type="pct"/>
            <w:noWrap/>
            <w:hideMark/>
          </w:tcPr>
          <w:p w14:paraId="2F01FF0F" w14:textId="77777777" w:rsidR="00DE5154" w:rsidRPr="00DE5154" w:rsidRDefault="00DE5154" w:rsidP="00DE5154">
            <w:pPr>
              <w:pStyle w:val="Table"/>
              <w:rPr>
                <w:lang w:val="id-ID" w:eastAsia="id-ID"/>
              </w:rPr>
            </w:pPr>
            <w:r w:rsidRPr="00DE5154">
              <w:rPr>
                <w:lang w:val="id-ID" w:eastAsia="id-ID"/>
              </w:rPr>
              <w:t>Total</w:t>
            </w:r>
          </w:p>
        </w:tc>
        <w:tc>
          <w:tcPr>
            <w:tcW w:w="934" w:type="pct"/>
            <w:noWrap/>
            <w:hideMark/>
          </w:tcPr>
          <w:p w14:paraId="7AA2AD13" w14:textId="77777777" w:rsidR="00DE5154" w:rsidRPr="00DE5154" w:rsidRDefault="00DE5154" w:rsidP="00DE5154">
            <w:pPr>
              <w:pStyle w:val="Table"/>
              <w:rPr>
                <w:lang w:val="id-ID" w:eastAsia="id-ID"/>
              </w:rPr>
            </w:pPr>
            <w:r w:rsidRPr="00DE5154">
              <w:rPr>
                <w:lang w:val="id-ID" w:eastAsia="id-ID"/>
              </w:rPr>
              <w:t>1,06E+08</w:t>
            </w:r>
          </w:p>
        </w:tc>
        <w:tc>
          <w:tcPr>
            <w:tcW w:w="934" w:type="pct"/>
            <w:noWrap/>
            <w:hideMark/>
          </w:tcPr>
          <w:p w14:paraId="4DD6AECF" w14:textId="77777777" w:rsidR="00DE5154" w:rsidRPr="00DE5154" w:rsidRDefault="00DE5154" w:rsidP="00DE5154">
            <w:pPr>
              <w:pStyle w:val="Table"/>
              <w:rPr>
                <w:lang w:val="id-ID" w:eastAsia="id-ID"/>
              </w:rPr>
            </w:pPr>
            <w:r w:rsidRPr="00DE5154">
              <w:rPr>
                <w:lang w:val="id-ID" w:eastAsia="id-ID"/>
              </w:rPr>
              <w:t>9,52E+07</w:t>
            </w:r>
          </w:p>
        </w:tc>
        <w:tc>
          <w:tcPr>
            <w:tcW w:w="933" w:type="pct"/>
            <w:noWrap/>
            <w:hideMark/>
          </w:tcPr>
          <w:p w14:paraId="3FFD0D3F" w14:textId="77777777" w:rsidR="00DE5154" w:rsidRPr="00DE5154" w:rsidRDefault="00DE5154" w:rsidP="00DE5154">
            <w:pPr>
              <w:pStyle w:val="Table"/>
              <w:rPr>
                <w:lang w:val="id-ID" w:eastAsia="id-ID"/>
              </w:rPr>
            </w:pPr>
            <w:r w:rsidRPr="00DE5154">
              <w:rPr>
                <w:lang w:val="id-ID" w:eastAsia="id-ID"/>
              </w:rPr>
              <w:t>4,61E+07</w:t>
            </w:r>
          </w:p>
        </w:tc>
      </w:tr>
    </w:tbl>
    <w:p w14:paraId="537B43C1" w14:textId="77777777" w:rsidR="007C1777" w:rsidRDefault="00C238F2" w:rsidP="00C238F2">
      <w:pPr>
        <w:rPr>
          <w:noProof/>
          <w:lang w:val="en-US"/>
        </w:rPr>
      </w:pPr>
      <w:r>
        <w:t>Pada Tabel  4-2-2, Tabel 4-2-3,</w:t>
      </w:r>
      <w:r w:rsidR="00A30BF3">
        <w:t xml:space="preserve"> dan</w:t>
      </w:r>
      <w:r>
        <w:t xml:space="preserve"> Tabel 4-2-4,  dapat dilihat jumlah  </w:t>
      </w:r>
      <w:r w:rsidR="00D55321">
        <w:t xml:space="preserve">kapasitas setiap </w:t>
      </w:r>
      <w:r w:rsidR="008569DA">
        <w:t xml:space="preserve">generator pada rentang waktu </w:t>
      </w:r>
      <w:r w:rsidR="008569DA" w:rsidRPr="000D593E">
        <w:t>05.00-17.00 ; 17.00-22.00 ; 22.00-05.00</w:t>
      </w:r>
      <w:r w:rsidR="00657107">
        <w:t xml:space="preserve"> sesuai dengan batasan dan spesifikasi</w:t>
      </w:r>
      <w:r w:rsidR="00070D54">
        <w:t>.</w:t>
      </w:r>
      <w:r w:rsidR="00763578">
        <w:t xml:space="preserve"> Sementara, pada </w:t>
      </w:r>
      <w:r w:rsidR="00070D54">
        <w:t xml:space="preserve"> </w:t>
      </w:r>
      <w:r w:rsidR="000A6E0B">
        <w:t>Tabel  4-2-2, Tabel 4-2-3,</w:t>
      </w:r>
      <w:r w:rsidR="009249BE">
        <w:t xml:space="preserve"> dan</w:t>
      </w:r>
      <w:r w:rsidR="000A6E0B">
        <w:t xml:space="preserve"> Tabel 4-2-4</w:t>
      </w:r>
      <w:r w:rsidR="0084461B">
        <w:t xml:space="preserve"> adalah</w:t>
      </w:r>
      <w:r w:rsidR="004709B3">
        <w:t xml:space="preserve"> hasil perhitungan daya aktif</w:t>
      </w:r>
      <w:r w:rsidR="004E51D3">
        <w:t>, d</w:t>
      </w:r>
      <w:r w:rsidR="004709B3">
        <w:t>aya reaktif, dan daya semu</w:t>
      </w:r>
      <w:r w:rsidR="00AF4FF4">
        <w:t xml:space="preserve"> pada beban.</w:t>
      </w:r>
      <w:r w:rsidR="007C1777" w:rsidRPr="007C1777">
        <w:rPr>
          <w:noProof/>
          <w:lang w:val="en-US"/>
        </w:rPr>
        <w:t xml:space="preserve"> </w:t>
      </w:r>
    </w:p>
    <w:p w14:paraId="35F18D47" w14:textId="77777777" w:rsidR="007C1777" w:rsidRDefault="007C1777" w:rsidP="00C238F2">
      <w:pPr>
        <w:rPr>
          <w:noProof/>
          <w:lang w:val="en-US"/>
        </w:rPr>
      </w:pPr>
    </w:p>
    <w:p w14:paraId="6FA86D1A" w14:textId="59EF7C2A" w:rsidR="0076163B" w:rsidRDefault="007C1777" w:rsidP="00C238F2">
      <w:r>
        <w:rPr>
          <w:noProof/>
          <w:lang w:val="en-US"/>
        </w:rPr>
        <w:drawing>
          <wp:inline distT="0" distB="0" distL="0" distR="0" wp14:anchorId="3FF39514" wp14:editId="7EAB02B8">
            <wp:extent cx="2844000" cy="1796214"/>
            <wp:effectExtent l="0" t="0" r="0" b="0"/>
            <wp:docPr id="14174087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4000" cy="1796214"/>
                    </a:xfrm>
                    <a:prstGeom prst="rect">
                      <a:avLst/>
                    </a:prstGeom>
                    <a:noFill/>
                  </pic:spPr>
                </pic:pic>
              </a:graphicData>
            </a:graphic>
          </wp:inline>
        </w:drawing>
      </w:r>
    </w:p>
    <w:p w14:paraId="48B18FFE" w14:textId="3EC957AE" w:rsidR="00C514FE" w:rsidRDefault="00C514FE" w:rsidP="00C514FE">
      <w:pPr>
        <w:pStyle w:val="Caption"/>
      </w:pPr>
      <w:r>
        <w:t xml:space="preserve">Grafik 4-2-1 Kurva Beban </w:t>
      </w:r>
    </w:p>
    <w:p w14:paraId="10DFB158" w14:textId="1563C393" w:rsidR="003025BD" w:rsidRDefault="00083933" w:rsidP="00C238F2">
      <w:r>
        <w:t xml:space="preserve">Pada rentang waktu 05.00-17.00, </w:t>
      </w:r>
      <w:r w:rsidR="0026309C">
        <w:t xml:space="preserve">jumlah beban </w:t>
      </w:r>
      <w:r w:rsidR="003F7B69">
        <w:t>yang d</w:t>
      </w:r>
      <w:r w:rsidR="00AD48C3">
        <w:t>igun</w:t>
      </w:r>
      <w:r w:rsidR="008360D3">
        <w:t>a</w:t>
      </w:r>
      <w:r w:rsidR="00AD48C3">
        <w:t xml:space="preserve">kan adalah </w:t>
      </w:r>
      <w:r w:rsidR="00E92BDA">
        <w:t>93.7 MW</w:t>
      </w:r>
      <w:r w:rsidR="00191C09">
        <w:t>.</w:t>
      </w:r>
      <w:r w:rsidR="00FB7C9F">
        <w:t xml:space="preserve"> Beban tersebut merupakan </w:t>
      </w:r>
      <w:r w:rsidR="005F2D71">
        <w:rPr>
          <w:i/>
          <w:iCs/>
        </w:rPr>
        <w:t>base load</w:t>
      </w:r>
      <w:r w:rsidR="00C514FE">
        <w:t>,</w:t>
      </w:r>
      <w:r w:rsidR="00CB58CE">
        <w:t xml:space="preserve"> yaitu jumlah minimum permintaan listrik yang diperlukan </w:t>
      </w:r>
      <w:r w:rsidR="002737BE">
        <w:t xml:space="preserve">selam periode waktu 24 jam </w:t>
      </w:r>
      <w:r w:rsidR="002737BE">
        <w:fldChar w:fldCharType="begin"/>
      </w:r>
      <w:r w:rsidR="002F7557">
        <w:instrText xml:space="preserve"> ADDIN ZOTERO_ITEM CSL_CITATION {"citationID":"dOI7e8DN","properties":{"formattedCitation":"[12]","plainCitation":"[12]","noteIndex":0},"citationItems":[{"id":460,"uris":["http://zotero.org/users/local/8itZ52aJ/items/ANMA3XFT"],"itemData":{"id":460,"type":"post-weblog","abstract":"istilah kelistrikan yang mengacu pada jumlah minimum permintaan listrik yang diperlukan selama periode waktu 24 jam. Juga dikenal sebagai beban kontinu, persyaratan beban dasar tidak banyak berubah. Pembangkit yang bekerja untuk memenuhi baseload ditentukan berdasarkan perbandingan antara daya mampu dan kapasitas terpasang. Apabila perbandingan tersebut memiliki nilai mendekati satu, maka pembangkit listrik sedang bekerja pada […]","container-title":"Transisi Energi","language":"id-ID","title":"Beban listrik dasar (Baseload)","URL":"https://transisienergi.id/lumbung-pengetahuan/beban-listrik-dasar-baseload/","accessed":{"date-parts":[["2025",5,18]]},"issued":{"date-parts":[["2023",3,9]]}}}],"schema":"https://github.com/citation-style-language/schema/raw/master/csl-citation.json"} </w:instrText>
      </w:r>
      <w:r w:rsidR="002737BE">
        <w:fldChar w:fldCharType="separate"/>
      </w:r>
      <w:r w:rsidR="002F7557" w:rsidRPr="002F7557">
        <w:t>[12]</w:t>
      </w:r>
      <w:r w:rsidR="002737BE">
        <w:fldChar w:fldCharType="end"/>
      </w:r>
      <w:r w:rsidR="009519FC">
        <w:t>.</w:t>
      </w:r>
      <w:r w:rsidR="005C15A7">
        <w:t xml:space="preserve"> </w:t>
      </w:r>
      <w:r w:rsidR="00191C09">
        <w:t xml:space="preserve">Beban tersebut disuplai oleh </w:t>
      </w:r>
      <w:r w:rsidR="000F1404">
        <w:t>dua buah generator, yaitu PLTU dan PLTP</w:t>
      </w:r>
      <w:r w:rsidR="0079092B">
        <w:t xml:space="preserve"> dengan total kapasitas</w:t>
      </w:r>
      <w:r w:rsidR="00B36812">
        <w:t xml:space="preserve"> maksim</w:t>
      </w:r>
      <w:r w:rsidR="001B58D9">
        <w:t>um</w:t>
      </w:r>
      <w:r w:rsidR="00B36812">
        <w:t xml:space="preserve"> adalah</w:t>
      </w:r>
      <w:r w:rsidR="0079092B">
        <w:t xml:space="preserve"> 180 MW</w:t>
      </w:r>
      <w:r w:rsidR="000F1404">
        <w:t>.</w:t>
      </w:r>
      <w:r w:rsidR="0079092B">
        <w:t xml:space="preserve"> PLTU dan PLTP ini merupakan</w:t>
      </w:r>
      <w:r w:rsidR="00A246AD">
        <w:t xml:space="preserve"> pembangkit </w:t>
      </w:r>
      <w:r w:rsidR="00A246AD">
        <w:rPr>
          <w:i/>
          <w:iCs/>
        </w:rPr>
        <w:t>base load.</w:t>
      </w:r>
      <w:r w:rsidR="00352BFE">
        <w:rPr>
          <w:i/>
          <w:iCs/>
        </w:rPr>
        <w:t xml:space="preserve"> </w:t>
      </w:r>
      <w:r w:rsidR="00352BFE">
        <w:t xml:space="preserve">Pembangkit jenis </w:t>
      </w:r>
      <w:r w:rsidR="00016C3C">
        <w:t>ini biasanya menghasilkan dan memasok energi listrik secara terus-menerus sepanjang tahun</w:t>
      </w:r>
      <w:r w:rsidR="001E22F7">
        <w:t xml:space="preserve"> </w:t>
      </w:r>
      <w:r w:rsidR="001E22F7">
        <w:fldChar w:fldCharType="begin"/>
      </w:r>
      <w:r w:rsidR="002F7557">
        <w:instrText xml:space="preserve"> ADDIN ZOTERO_ITEM CSL_CITATION {"citationID":"swVzDdte","properties":{"formattedCitation":"[13]","plainCitation":"[13]","noteIndex":0},"citationItems":[{"id":464,"uris":["http://zotero.org/users/local/8itZ52aJ/items/P63IS2GF"],"itemData":{"id":464,"type":"webpage","abstract":"Explore the essential differences between base load and peak load power plants in this comprehensive guide.","language":"id","title":"Difference Between Base Load and Peak Load Power Plant","URL":"https://www.tutorialspoint.com/difference-between-base-load-and-peak-load-power-plant","accessed":{"date-parts":[["2025",5,18]]}}}],"schema":"https://github.com/citation-style-language/schema/raw/master/csl-citation.json"} </w:instrText>
      </w:r>
      <w:r w:rsidR="001E22F7">
        <w:fldChar w:fldCharType="separate"/>
      </w:r>
      <w:r w:rsidR="002F7557" w:rsidRPr="002F7557">
        <w:t>[13]</w:t>
      </w:r>
      <w:r w:rsidR="001E22F7">
        <w:fldChar w:fldCharType="end"/>
      </w:r>
      <w:r w:rsidR="00BD68E8">
        <w:t>. Oleh karena itu, kedua pembangkit ini digunakan sepanjang hari.</w:t>
      </w:r>
      <w:r w:rsidR="001D0FAD">
        <w:t xml:space="preserve"> Total beban </w:t>
      </w:r>
      <w:r w:rsidR="001F737F">
        <w:t>pada rentang waktu ini tidak melebihi kapasitas maksimum generator. Dengan demikian, gen</w:t>
      </w:r>
      <w:r w:rsidR="003025BD">
        <w:t>era</w:t>
      </w:r>
      <w:r w:rsidR="001F737F">
        <w:t xml:space="preserve">tor dapat menyuplai </w:t>
      </w:r>
      <w:r w:rsidR="00B104DE">
        <w:t xml:space="preserve">daya </w:t>
      </w:r>
      <w:r w:rsidR="00B47F2C">
        <w:t xml:space="preserve">sesuai dengan kebutuhan pada rentang waktu </w:t>
      </w:r>
      <w:r w:rsidR="003025BD">
        <w:t>05.00-17.00.</w:t>
      </w:r>
    </w:p>
    <w:p w14:paraId="4B11C0BE" w14:textId="43EEE9D5" w:rsidR="00160191" w:rsidRPr="003025BD" w:rsidRDefault="00160191" w:rsidP="00C238F2">
      <w:r>
        <w:t>Pada rentang waktu</w:t>
      </w:r>
      <w:r w:rsidR="00DC7ADF">
        <w:t xml:space="preserve"> 17.00-22.00, jumlah beban yang digunakan adalah </w:t>
      </w:r>
      <w:r w:rsidR="007E54F9">
        <w:t>1</w:t>
      </w:r>
      <w:r w:rsidR="00CE15E6">
        <w:t>36</w:t>
      </w:r>
      <w:r w:rsidR="007E54F9">
        <w:t xml:space="preserve"> MW. </w:t>
      </w:r>
      <w:r w:rsidR="00C83787">
        <w:t xml:space="preserve">Jumlah beban pada rentang ini merupakan </w:t>
      </w:r>
      <w:r w:rsidR="009405B1">
        <w:rPr>
          <w:i/>
          <w:iCs/>
        </w:rPr>
        <w:t xml:space="preserve">peak load, </w:t>
      </w:r>
      <w:r w:rsidR="009405B1">
        <w:t xml:space="preserve">yaitu </w:t>
      </w:r>
      <w:r w:rsidR="00230F14">
        <w:t>jumlah</w:t>
      </w:r>
      <w:r w:rsidR="00DF3022">
        <w:t xml:space="preserve"> maksimum permintaan kelistrikan pada periode </w:t>
      </w:r>
      <w:r w:rsidR="00D346DE">
        <w:t xml:space="preserve">tertemtu, seperti 1 hari </w:t>
      </w:r>
      <w:r w:rsidR="00FE2EC5">
        <w:fldChar w:fldCharType="begin"/>
      </w:r>
      <w:r w:rsidR="002F7557">
        <w:instrText xml:space="preserve"> ADDIN ZOTERO_ITEM CSL_CITATION {"citationID":"ESwI1dQn","properties":{"formattedCitation":"[14]","plainCitation":"[14]","noteIndex":0},"citationItems":[{"id":462,"uris":["http://zotero.org/users/local/8itZ52aJ/items/CYK8QNQ7"],"itemData":{"id":462,"type":"post-weblog","abstract":"Peak load is when a utility reaches the highest level of energy that customers draw from an electrical system at any given period such as a day, month or year. During peak load intervals, utilities are expected to provide power at a significantly higher rate than normal levels. City Light’s priority is to provide our customers with affordable, reliable and environmentally responsible energy services when they need them.","container-title":"Powerlines","language":"id","title":"What is a peak load and how does it affect you?","URL":"https://powerlines.seattle.gov/2024/07/05/what-is-a-peak-load-and-how-does-it-affect-you/","author":[{"family":"Strang","given":"Jenn"}],"accessed":{"date-parts":[["2025",5,18]]},"issued":{"date-parts":[["2024",7,5]]}}}],"schema":"https://github.com/citation-style-language/schema/raw/master/csl-citation.json"} </w:instrText>
      </w:r>
      <w:r w:rsidR="00FE2EC5">
        <w:fldChar w:fldCharType="separate"/>
      </w:r>
      <w:r w:rsidR="002F7557" w:rsidRPr="002F7557">
        <w:t>[14]</w:t>
      </w:r>
      <w:r w:rsidR="00FE2EC5">
        <w:fldChar w:fldCharType="end"/>
      </w:r>
      <w:r w:rsidR="00D61AF7">
        <w:t>. Beban ini disuplai oleh empat generator, yaitu PLTU, PLTP, PLTA, dan PLTB</w:t>
      </w:r>
      <w:r w:rsidR="00804684">
        <w:t xml:space="preserve"> dengan total kapasitas maks</w:t>
      </w:r>
      <w:r w:rsidR="00454BFA">
        <w:t xml:space="preserve">imum adalah </w:t>
      </w:r>
      <w:r w:rsidR="00D61AF7">
        <w:t xml:space="preserve"> </w:t>
      </w:r>
      <w:r w:rsidR="006954D2">
        <w:t xml:space="preserve">220 MW. </w:t>
      </w:r>
      <w:r w:rsidR="00B520E1">
        <w:t xml:space="preserve">PLTA dan PLTB merupakan pembangkit </w:t>
      </w:r>
      <w:r w:rsidR="00B520E1">
        <w:rPr>
          <w:i/>
          <w:iCs/>
        </w:rPr>
        <w:t xml:space="preserve">peak load. </w:t>
      </w:r>
      <w:r w:rsidR="00B520E1">
        <w:t xml:space="preserve">Pembangkit jenis ini </w:t>
      </w:r>
      <w:r w:rsidR="00397A5E">
        <w:t xml:space="preserve">hanya beroperasi pada jam-jam beban punacak permintaan listrik </w:t>
      </w:r>
      <w:r w:rsidR="00397A5E">
        <w:fldChar w:fldCharType="begin"/>
      </w:r>
      <w:r w:rsidR="002F7557">
        <w:instrText xml:space="preserve"> ADDIN ZOTERO_ITEM CSL_CITATION {"citationID":"wm0Osfdt","properties":{"formattedCitation":"[13]","plainCitation":"[13]","noteIndex":0},"citationItems":[{"id":464,"uris":["http://zotero.org/users/local/8itZ52aJ/items/P63IS2GF"],"itemData":{"id":464,"type":"webpage","abstract":"Explore the essential differences between base load and peak load power plants in this comprehensive guide.","language":"id","title":"Difference Between Base Load and Peak Load Power Plant","URL":"https://www.tutorialspoint.com/difference-between-base-load-and-peak-load-power-plant","accessed":{"date-parts":[["2025",5,18]]}}}],"schema":"https://github.com/citation-style-language/schema/raw/master/csl-citation.json"} </w:instrText>
      </w:r>
      <w:r w:rsidR="00397A5E">
        <w:fldChar w:fldCharType="separate"/>
      </w:r>
      <w:r w:rsidR="002F7557" w:rsidRPr="002F7557">
        <w:t>[13]</w:t>
      </w:r>
      <w:r w:rsidR="00397A5E">
        <w:fldChar w:fldCharType="end"/>
      </w:r>
      <w:r w:rsidR="00E13517">
        <w:t xml:space="preserve">. Oleh karena itu, PLTA dan PLTB hanya digunakan pada </w:t>
      </w:r>
      <w:r w:rsidR="00AE0A76">
        <w:t xml:space="preserve">malam hari, yaitu </w:t>
      </w:r>
      <w:r w:rsidR="00AE0A76">
        <w:rPr>
          <w:i/>
          <w:iCs/>
        </w:rPr>
        <w:t>peak load.</w:t>
      </w:r>
      <w:r w:rsidR="003025BD">
        <w:rPr>
          <w:i/>
          <w:iCs/>
        </w:rPr>
        <w:t xml:space="preserve"> </w:t>
      </w:r>
      <w:r w:rsidR="003025BD">
        <w:t>Total beban pada rentang waktu ini tidak melebihi kapasitas maksimum generator. Dengan demikian, generator dapat menyuplai daya sesuai dengan kebutuhan pada rentang waktu 17.00-22.00.</w:t>
      </w:r>
    </w:p>
    <w:p w14:paraId="75C14FCE" w14:textId="01ABFBA2" w:rsidR="00A668D3" w:rsidRPr="00C638CB" w:rsidRDefault="00AE0A76" w:rsidP="00A668D3">
      <w:r>
        <w:t>Pada rentang waktu 22.00-</w:t>
      </w:r>
      <w:r w:rsidR="00802DD1">
        <w:t>05.00, jumlah beban yang digun</w:t>
      </w:r>
      <w:r w:rsidR="00CE15E6">
        <w:t>a</w:t>
      </w:r>
      <w:r w:rsidR="00802DD1">
        <w:t>kan adalah</w:t>
      </w:r>
      <w:r w:rsidR="00BD15EE">
        <w:t xml:space="preserve"> </w:t>
      </w:r>
      <w:r w:rsidR="005E29C3">
        <w:t xml:space="preserve">95.2 MW. </w:t>
      </w:r>
      <w:r w:rsidR="000A6B38">
        <w:t xml:space="preserve">Jumlah beban pada rentrang waktu ini adalah </w:t>
      </w:r>
      <w:r w:rsidR="00F51EF6">
        <w:rPr>
          <w:i/>
          <w:iCs/>
        </w:rPr>
        <w:t xml:space="preserve">intermediate </w:t>
      </w:r>
      <w:r w:rsidR="00E4352E">
        <w:rPr>
          <w:i/>
          <w:iCs/>
        </w:rPr>
        <w:t>load</w:t>
      </w:r>
      <w:r w:rsidR="00986028">
        <w:rPr>
          <w:i/>
          <w:iCs/>
        </w:rPr>
        <w:t xml:space="preserve">, </w:t>
      </w:r>
      <w:r w:rsidR="007E6BE8">
        <w:t>jumlah permintaan kelistrikan</w:t>
      </w:r>
      <w:r w:rsidR="00853365">
        <w:t xml:space="preserve"> yang lebih tinggi dibandingkan </w:t>
      </w:r>
      <w:r w:rsidR="00853365">
        <w:rPr>
          <w:i/>
          <w:iCs/>
        </w:rPr>
        <w:t xml:space="preserve">base load, </w:t>
      </w:r>
      <w:r w:rsidR="00853365">
        <w:t xml:space="preserve">tetapi lebih </w:t>
      </w:r>
      <w:r w:rsidR="00E70326">
        <w:t xml:space="preserve">rendah dari permintaan </w:t>
      </w:r>
      <w:r w:rsidR="00E70326">
        <w:rPr>
          <w:i/>
          <w:iCs/>
        </w:rPr>
        <w:t xml:space="preserve">peak load </w:t>
      </w:r>
      <w:r w:rsidR="00035451">
        <w:rPr>
          <w:i/>
          <w:iCs/>
        </w:rPr>
        <w:fldChar w:fldCharType="begin"/>
      </w:r>
      <w:r w:rsidR="002F7557">
        <w:rPr>
          <w:i/>
          <w:iCs/>
        </w:rPr>
        <w:instrText xml:space="preserve"> ADDIN ZOTERO_ITEM CSL_CITATION {"citationID":"M02ucRgh","properties":{"formattedCitation":"[15]","plainCitation":"[15]","noteIndex":0},"citationItems":[{"id":466,"uris":["http://zotero.org/users/local/8itZ52aJ/items/FKR73RNJ"],"itemData":{"id":466,"type":"webpage","language":"en-US","title":"Glossary | Practical Law - Legal Resources &amp; Know-How for Professionals","URL":"https://content.next.westlaw.com/Glossary/PracticalLaw/I2e45ae4e642211e38578f7ccc38dcbee?transitionType=Default&amp;contextData=(sc.Default)","accessed":{"date-parts":[["2025",5,18]]}}}],"schema":"https://github.com/citation-style-language/schema/raw/master/csl-citation.json"} </w:instrText>
      </w:r>
      <w:r w:rsidR="00035451">
        <w:rPr>
          <w:i/>
          <w:iCs/>
        </w:rPr>
        <w:fldChar w:fldCharType="separate"/>
      </w:r>
      <w:r w:rsidR="002F7557" w:rsidRPr="002F7557">
        <w:t>[15]</w:t>
      </w:r>
      <w:r w:rsidR="00035451">
        <w:rPr>
          <w:i/>
          <w:iCs/>
        </w:rPr>
        <w:fldChar w:fldCharType="end"/>
      </w:r>
      <w:r w:rsidR="00E70326">
        <w:rPr>
          <w:i/>
          <w:iCs/>
        </w:rPr>
        <w:t>.</w:t>
      </w:r>
      <w:r w:rsidR="00B1342E">
        <w:rPr>
          <w:i/>
          <w:iCs/>
        </w:rPr>
        <w:t xml:space="preserve"> </w:t>
      </w:r>
      <w:r w:rsidR="00C638CB">
        <w:t>Beban ini disuplai oleh empat generator, yaitu PLTU, PLTP, PLTA, dan PLTB dengan total kapasitas maksimum adalah  220 MW.</w:t>
      </w:r>
      <w:r w:rsidR="003025BD">
        <w:t xml:space="preserve"> Dengan demikian, generator dapat menyuplai daya sesuai dengan kebutuhan pada rentang waktu 22.00-17.00.</w:t>
      </w:r>
    </w:p>
    <w:p w14:paraId="349B74D8" w14:textId="4037E850" w:rsidR="00D66D31" w:rsidRDefault="009B5D1C" w:rsidP="00D66D31">
      <w:pPr>
        <w:pStyle w:val="Heading2"/>
      </w:pPr>
      <w:r>
        <w:t xml:space="preserve">Pertanyaan 3 – Kapasitas </w:t>
      </w:r>
      <w:r>
        <w:rPr>
          <w:i/>
          <w:iCs/>
        </w:rPr>
        <w:t>Line</w:t>
      </w:r>
      <w:r>
        <w:t xml:space="preserve"> dan Trafo</w:t>
      </w:r>
    </w:p>
    <w:p w14:paraId="6EFE2296" w14:textId="77777777" w:rsidR="00641D19" w:rsidRDefault="00A7313C" w:rsidP="00A7313C">
      <w:r>
        <w:t>Parameter Trafo dan Line dapat dilihat pada bagian</w:t>
      </w:r>
      <w:r w:rsidR="00CD1B4A">
        <w:t xml:space="preserve"> </w:t>
      </w:r>
      <w:r w:rsidR="006271A8" w:rsidRPr="006271A8">
        <w:t>Tabel 3-2-2-1 Parameter Trafo</w:t>
      </w:r>
      <w:r w:rsidR="006271A8">
        <w:t xml:space="preserve">, </w:t>
      </w:r>
      <w:r w:rsidR="006271A8" w:rsidRPr="006271A8">
        <w:t>Tabel 3-2-3-1 P</w:t>
      </w:r>
      <w:r w:rsidR="00A92F78">
        <w:t>a</w:t>
      </w:r>
      <w:r w:rsidR="006271A8" w:rsidRPr="006271A8">
        <w:t>rameter Saluran Transmisi</w:t>
      </w:r>
      <w:r w:rsidR="006271A8">
        <w:t xml:space="preserve">, dan </w:t>
      </w:r>
      <w:r w:rsidR="006271A8" w:rsidRPr="006271A8">
        <w:t>Tabel 3-2-3-2 P</w:t>
      </w:r>
      <w:r w:rsidR="00A92F78">
        <w:t>a</w:t>
      </w:r>
      <w:r w:rsidR="006271A8" w:rsidRPr="006271A8">
        <w:t>rameter Saluran Transmisi Antargardu</w:t>
      </w:r>
      <w:r w:rsidR="006271A8">
        <w:t xml:space="preserve">. Pada perancangan sistem tenaga listrik </w:t>
      </w:r>
      <w:r w:rsidR="001B4A2E">
        <w:t>untuk kota B digunakan</w:t>
      </w:r>
      <w:r w:rsidR="008120BB">
        <w:t xml:space="preserve"> </w:t>
      </w:r>
      <w:r w:rsidR="002B54C5">
        <w:t>jenis</w:t>
      </w:r>
      <w:r w:rsidR="008120BB">
        <w:t xml:space="preserve"> buah jenis </w:t>
      </w:r>
      <w:r w:rsidR="00E81717">
        <w:t>trafo</w:t>
      </w:r>
      <w:r w:rsidR="00476E71">
        <w:t xml:space="preserve">, yaitu </w:t>
      </w:r>
      <w:r w:rsidR="00E81717">
        <w:t xml:space="preserve"> </w:t>
      </w:r>
      <w:r w:rsidR="00476E71" w:rsidRPr="00476E71">
        <w:t>Trafo 20 kV/ 70</w:t>
      </w:r>
      <w:r w:rsidR="00177BC7">
        <w:t xml:space="preserve"> </w:t>
      </w:r>
      <w:r w:rsidR="00476E71" w:rsidRPr="00476E71">
        <w:t>kV</w:t>
      </w:r>
      <w:r w:rsidR="00476E71">
        <w:t xml:space="preserve">, </w:t>
      </w:r>
      <w:r w:rsidR="00476E71" w:rsidRPr="00476E71">
        <w:t xml:space="preserve">Trafo </w:t>
      </w:r>
      <w:r w:rsidR="000254AD">
        <w:t>70</w:t>
      </w:r>
      <w:r w:rsidR="00476E71" w:rsidRPr="00476E71">
        <w:t xml:space="preserve"> kV/ </w:t>
      </w:r>
      <w:r w:rsidR="000254AD">
        <w:t>230</w:t>
      </w:r>
      <w:r w:rsidR="00177BC7">
        <w:t xml:space="preserve"> </w:t>
      </w:r>
      <w:r w:rsidR="00476E71" w:rsidRPr="00476E71">
        <w:t>kV</w:t>
      </w:r>
      <w:r w:rsidR="000254AD">
        <w:t xml:space="preserve">, </w:t>
      </w:r>
      <w:r w:rsidR="000254AD" w:rsidRPr="00476E71">
        <w:t xml:space="preserve">Trafo </w:t>
      </w:r>
      <w:r w:rsidR="000254AD">
        <w:t>230</w:t>
      </w:r>
      <w:r w:rsidR="000254AD" w:rsidRPr="00476E71">
        <w:t xml:space="preserve"> kV/ 70</w:t>
      </w:r>
      <w:r w:rsidR="00177BC7">
        <w:t xml:space="preserve"> </w:t>
      </w:r>
      <w:r w:rsidR="000254AD" w:rsidRPr="00476E71">
        <w:t>kV</w:t>
      </w:r>
      <w:r w:rsidR="000254AD">
        <w:t xml:space="preserve">, </w:t>
      </w:r>
      <w:r w:rsidR="000254AD" w:rsidRPr="00476E71">
        <w:t xml:space="preserve">Trafo </w:t>
      </w:r>
      <w:r w:rsidR="000254AD">
        <w:t>70</w:t>
      </w:r>
      <w:r w:rsidR="000254AD" w:rsidRPr="00476E71">
        <w:t xml:space="preserve"> kV/ </w:t>
      </w:r>
      <w:r w:rsidR="000254AD">
        <w:t>2</w:t>
      </w:r>
      <w:r w:rsidR="000254AD" w:rsidRPr="00476E71">
        <w:t>0</w:t>
      </w:r>
      <w:r w:rsidR="00177BC7">
        <w:t xml:space="preserve"> </w:t>
      </w:r>
      <w:r w:rsidR="000254AD" w:rsidRPr="00476E71">
        <w:t>kV</w:t>
      </w:r>
      <w:r w:rsidR="000254AD">
        <w:t xml:space="preserve">, dan </w:t>
      </w:r>
      <w:r w:rsidR="000254AD" w:rsidRPr="00476E71">
        <w:t xml:space="preserve">Trafo 20 kV/ </w:t>
      </w:r>
      <w:r w:rsidR="000254AD">
        <w:t>380</w:t>
      </w:r>
      <w:r w:rsidR="000254AD" w:rsidRPr="00476E71">
        <w:t>V</w:t>
      </w:r>
      <w:r w:rsidR="000254AD">
        <w:t xml:space="preserve">. </w:t>
      </w:r>
    </w:p>
    <w:p w14:paraId="6AD6303B" w14:textId="6E0A2709" w:rsidR="00A7313C" w:rsidRDefault="002B54C5" w:rsidP="00A7313C">
      <w:r>
        <w:t>Trafo 20 kV/</w:t>
      </w:r>
      <w:r w:rsidR="009D2381">
        <w:t xml:space="preserve"> </w:t>
      </w:r>
      <w:r>
        <w:t>70</w:t>
      </w:r>
      <w:r w:rsidR="00177BC7">
        <w:t xml:space="preserve"> kV </w:t>
      </w:r>
      <w:r w:rsidR="00573C9A">
        <w:t>diletakkan</w:t>
      </w:r>
      <w:r w:rsidR="00A06384">
        <w:t xml:space="preserve"> </w:t>
      </w:r>
      <w:r w:rsidR="00C6275A">
        <w:t xml:space="preserve">setelah generator untuk </w:t>
      </w:r>
      <w:r w:rsidR="00E66800">
        <w:t>menin</w:t>
      </w:r>
      <w:r w:rsidR="00641D19">
        <w:t>gkat</w:t>
      </w:r>
      <w:r w:rsidR="00C6275A">
        <w:t xml:space="preserve"> tegangan </w:t>
      </w:r>
      <w:r w:rsidR="00DF4CF7">
        <w:t>yang dihasilkan oleh generator, yaitu 20 kV menjadi 70 kV</w:t>
      </w:r>
      <w:r w:rsidR="00882800">
        <w:t xml:space="preserve"> untuk kebutuhan tegangan line sesuai dengan batasan</w:t>
      </w:r>
      <w:r w:rsidR="00263617">
        <w:t>.</w:t>
      </w:r>
      <w:r w:rsidR="00C84C9F">
        <w:t xml:space="preserve"> </w:t>
      </w:r>
      <w:r w:rsidR="00882800">
        <w:t xml:space="preserve">Kemudian, tegangan 70 kV ditingkatkan menjadi 230 kV menggunakan </w:t>
      </w:r>
      <w:r w:rsidR="00931242">
        <w:t>t</w:t>
      </w:r>
      <w:r w:rsidR="00C6237B" w:rsidRPr="00476E71">
        <w:t xml:space="preserve">rafo </w:t>
      </w:r>
      <w:r w:rsidR="00C6237B">
        <w:t>70</w:t>
      </w:r>
      <w:r w:rsidR="00C6237B" w:rsidRPr="00476E71">
        <w:t xml:space="preserve"> kV/ </w:t>
      </w:r>
      <w:r w:rsidR="00C6237B">
        <w:t xml:space="preserve">230 </w:t>
      </w:r>
      <w:r w:rsidR="00C6237B" w:rsidRPr="00476E71">
        <w:t>kV</w:t>
      </w:r>
      <w:r w:rsidR="00743C0F">
        <w:t xml:space="preserve">. </w:t>
      </w:r>
      <w:r w:rsidR="00A8309F">
        <w:t>Peningkatan tegangan pada jalur t</w:t>
      </w:r>
      <w:r w:rsidR="00F377FD">
        <w:t>ra</w:t>
      </w:r>
      <w:r w:rsidR="00A8309F">
        <w:t>nsmisi dilakukan untuk</w:t>
      </w:r>
      <w:r w:rsidR="00C63083">
        <w:t xml:space="preserve"> meminimalkan kehilangan daya selama pengiriman </w:t>
      </w:r>
      <w:r w:rsidR="007D1795">
        <w:fldChar w:fldCharType="begin"/>
      </w:r>
      <w:r w:rsidR="002F7557">
        <w:instrText xml:space="preserve"> ADDIN ZOTERO_ITEM CSL_CITATION {"citationID":"YLUFChlO","properties":{"formattedCitation":"[16]","plainCitation":"[16]","noteIndex":0},"citationItems":[{"id":468,"uris":["http://zotero.org/users/local/8itZ52aJ/items/9VD6UR4W"],"itemData":{"id":468,"type":"webpage","abstract":"Mengungkap fungsi penting transmisi dalam jaringan listrik untuk keandalan pasokan listrik di Indonesia. Temukan informasi lengkapnya di Listrik Indonesia.","container-title":"listrikindonesia.com","language":"id","title":"Apa Fungsi Transmisi pada Jaringan Listrik?","URL":"https://listrikindonesia.com/detail/14556/apa-fungsi-transmisi-pada-jaringan-listrik","author":[{"family":"Dwi","given":"Ahmad"}],"accessed":{"date-parts":[["2025",5,18]]},"issued":{"date-parts":[["2024",11,8]]}}}],"schema":"https://github.com/citation-style-language/schema/raw/master/csl-citation.json"} </w:instrText>
      </w:r>
      <w:r w:rsidR="007D1795">
        <w:fldChar w:fldCharType="separate"/>
      </w:r>
      <w:r w:rsidR="002F7557" w:rsidRPr="002F7557">
        <w:t>[16]</w:t>
      </w:r>
      <w:r w:rsidR="007D1795">
        <w:fldChar w:fldCharType="end"/>
      </w:r>
      <w:r w:rsidR="00C63083">
        <w:t>.</w:t>
      </w:r>
      <w:r w:rsidR="002F74A5">
        <w:t xml:space="preserve"> </w:t>
      </w:r>
      <w:r w:rsidR="00BE4EAD">
        <w:t>Lalu, tegangan 230 kV diturunkan menjadi 70 kV</w:t>
      </w:r>
      <w:r w:rsidR="008C4446">
        <w:t xml:space="preserve"> menggunakan t</w:t>
      </w:r>
      <w:r w:rsidR="008C4446" w:rsidRPr="00476E71">
        <w:t xml:space="preserve">rafo </w:t>
      </w:r>
      <w:r w:rsidR="008C4446">
        <w:t>230</w:t>
      </w:r>
      <w:r w:rsidR="008C4446" w:rsidRPr="00476E71">
        <w:t xml:space="preserve"> kV/ </w:t>
      </w:r>
      <w:r w:rsidR="008C4446">
        <w:t xml:space="preserve">70 </w:t>
      </w:r>
      <w:r w:rsidR="008C4446" w:rsidRPr="00476E71">
        <w:t>kV</w:t>
      </w:r>
      <w:r w:rsidR="00764D32">
        <w:t xml:space="preserve">. Selanjutnya, tegangan 70 </w:t>
      </w:r>
      <w:r w:rsidR="00932859">
        <w:t>kV diturunkan kembali oleh gardu</w:t>
      </w:r>
      <w:r w:rsidR="00D60144">
        <w:t xml:space="preserve"> distribusi</w:t>
      </w:r>
      <w:r w:rsidR="000914A3">
        <w:t xml:space="preserve"> (trafo 70</w:t>
      </w:r>
      <w:r w:rsidR="000914A3" w:rsidRPr="00476E71">
        <w:t xml:space="preserve"> kV/ </w:t>
      </w:r>
      <w:r w:rsidR="000914A3">
        <w:t>2</w:t>
      </w:r>
      <w:r w:rsidR="000914A3" w:rsidRPr="00476E71">
        <w:t>0</w:t>
      </w:r>
      <w:r w:rsidR="000914A3">
        <w:t xml:space="preserve"> </w:t>
      </w:r>
      <w:r w:rsidR="000914A3" w:rsidRPr="00476E71">
        <w:t>kV</w:t>
      </w:r>
      <w:r w:rsidR="000914A3">
        <w:t xml:space="preserve">) </w:t>
      </w:r>
      <w:r w:rsidR="00AB521E">
        <w:t xml:space="preserve"> untuk disalurkan ke beban. Pada </w:t>
      </w:r>
      <w:r w:rsidR="00F52C4F">
        <w:t>sistem tenaga listrik kota B, terdapat empat buah gardu</w:t>
      </w:r>
      <w:r w:rsidR="00C310AF">
        <w:t xml:space="preserve"> </w:t>
      </w:r>
      <w:r w:rsidR="00825794">
        <w:t>yang masing-masing terhubung dengan se</w:t>
      </w:r>
      <w:r w:rsidR="00493BC8">
        <w:t>tiap beban. Pada beban 2 dan beban 3</w:t>
      </w:r>
      <w:r w:rsidR="00984883">
        <w:t xml:space="preserve"> </w:t>
      </w:r>
      <w:r w:rsidR="001F22F1">
        <w:t>d</w:t>
      </w:r>
      <w:r w:rsidR="00250858">
        <w:t>ibutuhkan</w:t>
      </w:r>
      <w:r w:rsidR="001F22F1">
        <w:t xml:space="preserve"> tegangan 20 kV</w:t>
      </w:r>
      <w:r w:rsidR="00250858">
        <w:t>, sehingga tegangan tersebut langsung dialurkan ke beban. Sementara, pada beban 1 dan beban 4</w:t>
      </w:r>
      <w:r w:rsidR="00984883">
        <w:t xml:space="preserve"> dibutuhkan tegangan </w:t>
      </w:r>
      <w:r w:rsidR="00A11AF3">
        <w:t xml:space="preserve">380 V, sehingga digunakan trafo </w:t>
      </w:r>
      <w:r w:rsidR="00653334">
        <w:t>2</w:t>
      </w:r>
      <w:r w:rsidR="00026A7B">
        <w:t>0</w:t>
      </w:r>
      <w:r w:rsidR="00026A7B" w:rsidRPr="00476E71">
        <w:t xml:space="preserve"> kV/ </w:t>
      </w:r>
      <w:r w:rsidR="00026A7B">
        <w:t xml:space="preserve">380 </w:t>
      </w:r>
      <w:r w:rsidR="00026A7B" w:rsidRPr="00476E71">
        <w:t>V</w:t>
      </w:r>
      <w:r w:rsidR="00C10ED6">
        <w:t xml:space="preserve"> sebelum tegangan disalurkan ke beban</w:t>
      </w:r>
      <w:r w:rsidR="00653334">
        <w:t xml:space="preserve">. Pada trafo ini digunakan konfigurasi Wye-Wye </w:t>
      </w:r>
      <w:r w:rsidR="00D73D70">
        <w:t xml:space="preserve">untuk kebutuhan ground pada bagian beban 1 dan 4. </w:t>
      </w:r>
      <w:r w:rsidR="00B07993">
        <w:t xml:space="preserve">Daya </w:t>
      </w:r>
      <w:r w:rsidR="007D61F6">
        <w:t>no</w:t>
      </w:r>
      <w:r w:rsidR="00B07993">
        <w:t>nimal untuk semua trafo digunakan 250 MVA</w:t>
      </w:r>
      <w:r w:rsidR="003A34B3">
        <w:t xml:space="preserve"> </w:t>
      </w:r>
      <w:r w:rsidR="00F3264A">
        <w:t xml:space="preserve">untuk </w:t>
      </w:r>
      <w:r w:rsidR="003A34B3">
        <w:t xml:space="preserve">menyesuaikan dengan </w:t>
      </w:r>
      <w:r w:rsidR="00145030">
        <w:t xml:space="preserve">kapasitas </w:t>
      </w:r>
      <w:r w:rsidR="00EC1527">
        <w:t>daya</w:t>
      </w:r>
      <w:r w:rsidR="007F5E9F">
        <w:t xml:space="preserve"> pada </w:t>
      </w:r>
      <w:r w:rsidR="00EC1527">
        <w:t xml:space="preserve"> generator</w:t>
      </w:r>
      <w:r w:rsidR="00BB3FAB">
        <w:t>.</w:t>
      </w:r>
    </w:p>
    <w:p w14:paraId="1FE8B128" w14:textId="77FC6848" w:rsidR="00DC4954" w:rsidRPr="00A7313C" w:rsidRDefault="005C33FC" w:rsidP="00A7313C">
      <w:r>
        <w:t xml:space="preserve">Pada perancangan sistem tenaga listrik kota B, digunakan </w:t>
      </w:r>
      <w:r w:rsidR="00D85F99">
        <w:t>parameter jarak pada line sesuai dengan batasan</w:t>
      </w:r>
      <w:r w:rsidR="00FE6111">
        <w:t xml:space="preserve"> dan spesifikasi. </w:t>
      </w:r>
      <w:r w:rsidR="00AE6AE9">
        <w:t xml:space="preserve">Pada saluran 20 kV, </w:t>
      </w:r>
      <w:r w:rsidR="00935632">
        <w:t xml:space="preserve">jenis kabel yang dapat digunakan adalah </w:t>
      </w:r>
      <w:r w:rsidR="00AE6AE9">
        <w:t xml:space="preserve"> N2XSY</w:t>
      </w:r>
      <w:r w:rsidR="00EF133B">
        <w:t xml:space="preserve"> 12/20 kV</w:t>
      </w:r>
      <w:r w:rsidR="00C037D3">
        <w:t xml:space="preserve"> dengan parameter</w:t>
      </w:r>
      <w:r w:rsidR="003F4F47">
        <w:t xml:space="preserve"> </w:t>
      </w:r>
      <w:r w:rsidR="00637D6D">
        <w:t>R = 0.0</w:t>
      </w:r>
      <w:r w:rsidR="0016645C">
        <w:t xml:space="preserve">283 </w:t>
      </w:r>
      <w:r w:rsidR="00647B21">
        <w:t>Ω/km</w:t>
      </w:r>
      <w:r w:rsidR="00981EB1">
        <w:t xml:space="preserve"> dan L = </w:t>
      </w:r>
      <w:r w:rsidR="00936713">
        <w:t xml:space="preserve">0.286 </w:t>
      </w:r>
      <w:r w:rsidR="007B73F1">
        <w:t>mH/ km</w:t>
      </w:r>
      <w:r w:rsidR="00516320">
        <w:t xml:space="preserve"> </w:t>
      </w:r>
      <w:r w:rsidR="008A319E">
        <w:fldChar w:fldCharType="begin"/>
      </w:r>
      <w:r w:rsidR="002F7557">
        <w:instrText xml:space="preserve"> ADDIN ZOTERO_ITEM CSL_CITATION {"citationID":"GWkDQ1YV","properties":{"formattedCitation":"[17]","plainCitation":"[17]","noteIndex":0},"citationItems":[{"id":470,"uris":["http://zotero.org/users/local/8itZ52aJ/items/QSXU2XW4"],"itemData":{"id":470,"type":"document","title":"N2XSY-1.pdf","URL":"http://www.kabel.co.id/wp-content/uploads/2017/09/N2XSY-1.pdf","accessed":{"date-parts":[["2025",5,18]]}}}],"schema":"https://github.com/citation-style-language/schema/raw/master/csl-citation.json"} </w:instrText>
      </w:r>
      <w:r w:rsidR="008A319E">
        <w:fldChar w:fldCharType="separate"/>
      </w:r>
      <w:r w:rsidR="002F7557" w:rsidRPr="002F7557">
        <w:t>[17]</w:t>
      </w:r>
      <w:r w:rsidR="008A319E">
        <w:fldChar w:fldCharType="end"/>
      </w:r>
      <w:r w:rsidR="007B73F1">
        <w:t>.</w:t>
      </w:r>
      <w:r w:rsidR="00D53611">
        <w:t xml:space="preserve"> Sedangkan, pada saluran </w:t>
      </w:r>
      <w:r w:rsidR="00F100A1">
        <w:t>70 kV</w:t>
      </w:r>
      <w:r w:rsidR="00342898">
        <w:t xml:space="preserve"> </w:t>
      </w:r>
      <w:r w:rsidR="00935632">
        <w:t xml:space="preserve">jenis kabel yang dapat digunakan adalah </w:t>
      </w:r>
      <w:r w:rsidR="00452EAA" w:rsidRPr="00452EAA">
        <w:t>N2XC(AL)2Y/NA2XC(AL)2Y 87/150(170) kV</w:t>
      </w:r>
      <w:r w:rsidR="00696705">
        <w:t xml:space="preserve"> dengan parameter </w:t>
      </w:r>
      <w:r w:rsidR="00F207BE">
        <w:t xml:space="preserve"> </w:t>
      </w:r>
      <w:r w:rsidR="00696705">
        <w:t>R = 0.0</w:t>
      </w:r>
      <w:r w:rsidR="0050673F">
        <w:t>247</w:t>
      </w:r>
      <w:r w:rsidR="00696705">
        <w:t xml:space="preserve"> Ω/km dan L = 0.</w:t>
      </w:r>
      <w:r w:rsidR="002216F2">
        <w:t>556</w:t>
      </w:r>
      <w:r w:rsidR="00696705">
        <w:t xml:space="preserve"> mH/ km</w:t>
      </w:r>
      <w:r w:rsidR="00E7145C">
        <w:t xml:space="preserve">. </w:t>
      </w:r>
      <w:r w:rsidR="00DC4954">
        <w:t xml:space="preserve">Pada </w:t>
      </w:r>
      <w:r w:rsidR="00451A6D">
        <w:t>rangka</w:t>
      </w:r>
      <w:r w:rsidR="001B0AC1">
        <w:t>ian simulasi, terdapat line yang dipasang secara</w:t>
      </w:r>
      <w:r w:rsidR="002943B4">
        <w:t xml:space="preserve"> paralel. Hal tersebut bertujuan untuk </w:t>
      </w:r>
      <w:r w:rsidR="00F205DF">
        <w:t>mengurangi hambatan</w:t>
      </w:r>
      <w:r w:rsidR="0022274D">
        <w:t>.</w:t>
      </w:r>
    </w:p>
    <w:p w14:paraId="03DF14BD" w14:textId="55AA3422" w:rsidR="009B5D1C" w:rsidRDefault="009B5D1C" w:rsidP="008D5C46">
      <w:pPr>
        <w:pStyle w:val="Heading2"/>
      </w:pPr>
      <w:r>
        <w:t xml:space="preserve">Pertanyaan 4 </w:t>
      </w:r>
      <w:r w:rsidR="008D5C46">
        <w:t>–</w:t>
      </w:r>
      <w:r>
        <w:t xml:space="preserve"> </w:t>
      </w:r>
      <w:r w:rsidR="008D5C46">
        <w:t>Kasus Darurat</w:t>
      </w:r>
    </w:p>
    <w:p w14:paraId="32828EBA" w14:textId="4E44FF0A" w:rsidR="008D5C46" w:rsidRDefault="001450AA" w:rsidP="00BE4B17">
      <w:r w:rsidRPr="001450AA">
        <w:t xml:space="preserve">Pada kasus darurat, yaitu hanya beban </w:t>
      </w:r>
      <w:r w:rsidR="00C467C1">
        <w:t>pr</w:t>
      </w:r>
      <w:r w:rsidRPr="001450AA">
        <w:t>ioritas yang disupply</w:t>
      </w:r>
      <w:r w:rsidR="00442336">
        <w:t>. Berikut adalah d</w:t>
      </w:r>
      <w:r w:rsidRPr="001450AA">
        <w:t xml:space="preserve">esain minimal </w:t>
      </w:r>
      <w:r w:rsidR="00442336">
        <w:t>p</w:t>
      </w:r>
      <w:r w:rsidRPr="001450AA">
        <w:t xml:space="preserve">enggunaan </w:t>
      </w:r>
      <w:r w:rsidR="00442336">
        <w:t>p</w:t>
      </w:r>
      <w:r w:rsidRPr="001450AA">
        <w:t>embangkit</w:t>
      </w:r>
      <w:r w:rsidR="00C55480">
        <w:t xml:space="preserve"> yang digunakan</w:t>
      </w:r>
      <w:r w:rsidR="007C12E0">
        <w:t>.</w:t>
      </w:r>
    </w:p>
    <w:p w14:paraId="52EA2E5D" w14:textId="3C072BDE" w:rsidR="00765286" w:rsidRDefault="00765286" w:rsidP="00BE4B17">
      <w:r>
        <w:rPr>
          <w:noProof/>
        </w:rPr>
        <w:drawing>
          <wp:inline distT="0" distB="0" distL="0" distR="0" wp14:anchorId="7A2AAFB3" wp14:editId="2C3A906E">
            <wp:extent cx="2861945" cy="1316355"/>
            <wp:effectExtent l="0" t="0" r="0" b="0"/>
            <wp:docPr id="9287563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756392" name=""/>
                    <pic:cNvPicPr/>
                  </pic:nvPicPr>
                  <pic:blipFill>
                    <a:blip r:embed="rId18"/>
                    <a:stretch>
                      <a:fillRect/>
                    </a:stretch>
                  </pic:blipFill>
                  <pic:spPr>
                    <a:xfrm>
                      <a:off x="0" y="0"/>
                      <a:ext cx="2861945" cy="1316355"/>
                    </a:xfrm>
                    <a:prstGeom prst="rect">
                      <a:avLst/>
                    </a:prstGeom>
                  </pic:spPr>
                </pic:pic>
              </a:graphicData>
            </a:graphic>
          </wp:inline>
        </w:drawing>
      </w:r>
    </w:p>
    <w:p w14:paraId="373C7125" w14:textId="1CB83309" w:rsidR="007C12E0" w:rsidRDefault="00765286" w:rsidP="00765286">
      <w:pPr>
        <w:pStyle w:val="Caption"/>
      </w:pPr>
      <w:r>
        <w:t xml:space="preserve">Gambar 4-4-1 Desain Rangkaian </w:t>
      </w:r>
      <w:r w:rsidR="00AA406D">
        <w:t>pada Kasus Darurat.</w:t>
      </w:r>
    </w:p>
    <w:p w14:paraId="39321944" w14:textId="5BA630F0" w:rsidR="00862EBC" w:rsidRDefault="00344C3F" w:rsidP="00BE4B17">
      <w:r>
        <w:t xml:space="preserve">Dapat dilihat </w:t>
      </w:r>
      <w:r w:rsidR="0021223A">
        <w:t>pada Gambar 4-4-1, de</w:t>
      </w:r>
      <w:r w:rsidR="003E0F8C">
        <w:t>sain rangkaian pada kasus darurat</w:t>
      </w:r>
      <w:r w:rsidR="0059639E">
        <w:t xml:space="preserve"> saat hanya beban prioritas yang disuplai</w:t>
      </w:r>
      <w:r w:rsidR="0090460C">
        <w:t xml:space="preserve"> </w:t>
      </w:r>
      <w:r w:rsidR="0014601F">
        <w:t xml:space="preserve">hanya mengaktifkan generator PLTP. </w:t>
      </w:r>
      <w:r w:rsidR="00EA6E8B">
        <w:t xml:space="preserve">Hal ini karena </w:t>
      </w:r>
      <w:r w:rsidR="00D138B1">
        <w:t xml:space="preserve">generator PLTP merupakan pemabngkit </w:t>
      </w:r>
      <w:r w:rsidR="00D138B1">
        <w:rPr>
          <w:i/>
          <w:iCs/>
        </w:rPr>
        <w:t xml:space="preserve">base load. </w:t>
      </w:r>
      <w:r w:rsidR="005F7C59">
        <w:t xml:space="preserve">Pembangkit PLTP  ini menyediakan </w:t>
      </w:r>
      <w:r w:rsidR="00E91787">
        <w:t>tenaga listrik se</w:t>
      </w:r>
      <w:r w:rsidR="007F202D">
        <w:t xml:space="preserve">cara </w:t>
      </w:r>
      <w:r w:rsidR="0077367E">
        <w:t>terus-menerus</w:t>
      </w:r>
      <w:r w:rsidR="002F7557">
        <w:t xml:space="preserve"> sepanjang tahun</w:t>
      </w:r>
      <w:r w:rsidR="00DE305E">
        <w:t xml:space="preserve"> dan beroperasi </w:t>
      </w:r>
      <w:r w:rsidR="00E25E40">
        <w:t xml:space="preserve"> </w:t>
      </w:r>
      <w:r w:rsidR="00583A11">
        <w:t>selama 24 jam</w:t>
      </w:r>
      <w:r w:rsidR="002F7557">
        <w:t xml:space="preserve"> </w:t>
      </w:r>
      <w:r w:rsidR="002F7557">
        <w:fldChar w:fldCharType="begin"/>
      </w:r>
      <w:r w:rsidR="002F7557">
        <w:instrText xml:space="preserve"> ADDIN ZOTERO_ITEM CSL_CITATION {"citationID":"n3olI9MU","properties":{"formattedCitation":"[13]","plainCitation":"[13]","noteIndex":0},"citationItems":[{"id":464,"uris":["http://zotero.org/users/local/8itZ52aJ/items/P63IS2GF"],"itemData":{"id":464,"type":"webpage","abstract":"Explore the essential differences between base load and peak load power plants in this comprehensive guide.","language":"id","title":"Difference Between Base Load and Peak Load Power Plant","URL":"https://www.tutorialspoint.com/difference-between-base-load-and-peak-load-power-plant","accessed":{"date-parts":[["2025",5,18]]}}}],"schema":"https://github.com/citation-style-language/schema/raw/master/csl-citation.json"} </w:instrText>
      </w:r>
      <w:r w:rsidR="002F7557">
        <w:fldChar w:fldCharType="separate"/>
      </w:r>
      <w:r w:rsidR="002F7557" w:rsidRPr="002F7557">
        <w:t>[13]</w:t>
      </w:r>
      <w:r w:rsidR="002F7557">
        <w:fldChar w:fldCharType="end"/>
      </w:r>
      <w:r w:rsidR="00B47F78">
        <w:t>.</w:t>
      </w:r>
      <w:r w:rsidR="006F0EAF">
        <w:t xml:space="preserve"> </w:t>
      </w:r>
      <w:r w:rsidR="00DE305E">
        <w:t xml:space="preserve"> </w:t>
      </w:r>
      <w:r w:rsidR="00113B63">
        <w:t xml:space="preserve">Oleh karena itu, pembangkit PLTP dapat menyuplai beban prioritas sepanjang hari. Selain itu, </w:t>
      </w:r>
      <w:r w:rsidR="00486D06">
        <w:t>pembangkit PLTP</w:t>
      </w:r>
      <w:r w:rsidR="002B51B2">
        <w:t xml:space="preserve"> berfungsi </w:t>
      </w:r>
      <w:r w:rsidR="00281F34">
        <w:t xml:space="preserve">sebagai generator dengan mode </w:t>
      </w:r>
      <w:r w:rsidR="00281F34">
        <w:rPr>
          <w:i/>
          <w:iCs/>
        </w:rPr>
        <w:t xml:space="preserve">swing. </w:t>
      </w:r>
      <w:r w:rsidR="00B359F6">
        <w:t xml:space="preserve">Generator </w:t>
      </w:r>
      <w:r w:rsidR="00B359F6">
        <w:rPr>
          <w:i/>
          <w:iCs/>
        </w:rPr>
        <w:t xml:space="preserve">swing </w:t>
      </w:r>
      <w:r w:rsidR="00E61EDB">
        <w:t>akan berusaha memenuhi kek</w:t>
      </w:r>
      <w:r w:rsidR="00A21405">
        <w:t>urangan aliran daya pada sistem di mana nilai sudut tegangan terminal generator akan dijaga teta</w:t>
      </w:r>
      <w:r w:rsidR="00AA6A71">
        <w:t>p berada pada nilai operasi tertentu.</w:t>
      </w:r>
      <w:r w:rsidR="002850A9">
        <w:t xml:space="preserve"> Dengan demikian, generator PLTP dapat menyesuaikan daya keluarannya </w:t>
      </w:r>
      <w:r w:rsidR="00C33A8B">
        <w:t>sec</w:t>
      </w:r>
      <w:r w:rsidR="003054F5">
        <w:t>a</w:t>
      </w:r>
      <w:r w:rsidR="00C33A8B">
        <w:t xml:space="preserve">ra instan </w:t>
      </w:r>
      <w:r w:rsidR="002850A9">
        <w:t>ses</w:t>
      </w:r>
      <w:r w:rsidR="00872226">
        <w:t>ua</w:t>
      </w:r>
      <w:r w:rsidR="002850A9">
        <w:t>i dengan kebutuhan beban prioritas</w:t>
      </w:r>
      <w:r w:rsidR="00872226">
        <w:t>.</w:t>
      </w:r>
    </w:p>
    <w:p w14:paraId="6AEC1BF9" w14:textId="52F08CC8" w:rsidR="00862EBC" w:rsidRDefault="00862EBC" w:rsidP="00BE4B17">
      <w:r>
        <w:t xml:space="preserve">Berikut adalah hasil simulasi </w:t>
      </w:r>
      <w:r>
        <w:rPr>
          <w:i/>
          <w:iCs/>
        </w:rPr>
        <w:t>load flow analysis</w:t>
      </w:r>
      <w:r w:rsidR="00F01AE8">
        <w:rPr>
          <w:i/>
          <w:iCs/>
        </w:rPr>
        <w:t xml:space="preserve"> </w:t>
      </w:r>
      <w:r w:rsidR="00F01AE8">
        <w:t>untuk kasus darurat</w:t>
      </w:r>
      <w:r w:rsidR="00E838EB">
        <w:t>.</w:t>
      </w:r>
    </w:p>
    <w:p w14:paraId="4D9EFFA0" w14:textId="76B3CA88" w:rsidR="00885A14" w:rsidRPr="00EB422A" w:rsidRDefault="00885A14" w:rsidP="00885A14">
      <w:pPr>
        <w:pStyle w:val="Caption"/>
      </w:pPr>
      <w:r>
        <w:t xml:space="preserve">Tabel 4-4-1 Hasil Simulasi </w:t>
      </w:r>
      <w:r>
        <w:rPr>
          <w:i/>
          <w:iCs/>
        </w:rPr>
        <w:t>Load Flow Analysis</w:t>
      </w:r>
      <w:r w:rsidR="000D7306">
        <w:rPr>
          <w:i/>
          <w:iCs/>
        </w:rPr>
        <w:t xml:space="preserve"> </w:t>
      </w:r>
      <w:r w:rsidR="00EB422A">
        <w:t>Kasus Darurat</w:t>
      </w:r>
    </w:p>
    <w:tbl>
      <w:tblPr>
        <w:tblStyle w:val="TableGrid"/>
        <w:tblW w:w="0" w:type="dxa"/>
        <w:tblLook w:val="04A0" w:firstRow="1" w:lastRow="0" w:firstColumn="1" w:lastColumn="0" w:noHBand="0" w:noVBand="1"/>
      </w:tblPr>
      <w:tblGrid>
        <w:gridCol w:w="453"/>
        <w:gridCol w:w="1099"/>
        <w:gridCol w:w="692"/>
        <w:gridCol w:w="721"/>
        <w:gridCol w:w="719"/>
        <w:gridCol w:w="813"/>
      </w:tblGrid>
      <w:tr w:rsidR="00955972" w:rsidRPr="00955972" w14:paraId="0CD2B768" w14:textId="77777777" w:rsidTr="00955972">
        <w:trPr>
          <w:trHeight w:val="315"/>
        </w:trPr>
        <w:tc>
          <w:tcPr>
            <w:tcW w:w="0" w:type="auto"/>
            <w:hideMark/>
          </w:tcPr>
          <w:p w14:paraId="3E63E676" w14:textId="77777777" w:rsidR="00955972" w:rsidRPr="00955972" w:rsidRDefault="00955972" w:rsidP="00955972">
            <w:pPr>
              <w:rPr>
                <w:b/>
                <w:bCs/>
                <w:sz w:val="16"/>
                <w:szCs w:val="16"/>
                <w:lang w:val="en-ID"/>
              </w:rPr>
            </w:pPr>
            <w:r w:rsidRPr="00955972">
              <w:rPr>
                <w:b/>
                <w:bCs/>
                <w:sz w:val="16"/>
                <w:szCs w:val="16"/>
                <w:lang w:val="en-ID"/>
              </w:rPr>
              <w:t>No.</w:t>
            </w:r>
          </w:p>
        </w:tc>
        <w:tc>
          <w:tcPr>
            <w:tcW w:w="0" w:type="auto"/>
            <w:hideMark/>
          </w:tcPr>
          <w:p w14:paraId="198D210D" w14:textId="77777777" w:rsidR="00955972" w:rsidRPr="00955972" w:rsidRDefault="00955972" w:rsidP="00955972">
            <w:pPr>
              <w:rPr>
                <w:b/>
                <w:bCs/>
                <w:sz w:val="16"/>
                <w:szCs w:val="16"/>
                <w:lang w:val="en-ID"/>
              </w:rPr>
            </w:pPr>
            <w:r w:rsidRPr="00955972">
              <w:rPr>
                <w:b/>
                <w:bCs/>
                <w:sz w:val="16"/>
                <w:szCs w:val="16"/>
                <w:lang w:val="en-ID"/>
              </w:rPr>
              <w:t>Beban</w:t>
            </w:r>
          </w:p>
        </w:tc>
        <w:tc>
          <w:tcPr>
            <w:tcW w:w="0" w:type="auto"/>
            <w:hideMark/>
          </w:tcPr>
          <w:p w14:paraId="56399D94" w14:textId="77777777" w:rsidR="00955972" w:rsidRPr="00955972" w:rsidRDefault="00955972" w:rsidP="00955972">
            <w:pPr>
              <w:rPr>
                <w:b/>
                <w:bCs/>
                <w:sz w:val="16"/>
                <w:szCs w:val="16"/>
                <w:lang w:val="en-ID"/>
              </w:rPr>
            </w:pPr>
            <w:r w:rsidRPr="00955972">
              <w:rPr>
                <w:b/>
                <w:bCs/>
                <w:sz w:val="16"/>
                <w:szCs w:val="16"/>
                <w:lang w:val="en-ID"/>
              </w:rPr>
              <w:t>V (</w:t>
            </w:r>
            <w:proofErr w:type="spellStart"/>
            <w:r w:rsidRPr="00955972">
              <w:rPr>
                <w:b/>
                <w:bCs/>
                <w:sz w:val="16"/>
                <w:szCs w:val="16"/>
                <w:lang w:val="en-ID"/>
              </w:rPr>
              <w:t>pu</w:t>
            </w:r>
            <w:proofErr w:type="spellEnd"/>
            <w:r w:rsidRPr="00955972">
              <w:rPr>
                <w:b/>
                <w:bCs/>
                <w:sz w:val="16"/>
                <w:szCs w:val="16"/>
                <w:lang w:val="en-ID"/>
              </w:rPr>
              <w:t>)</w:t>
            </w:r>
          </w:p>
        </w:tc>
        <w:tc>
          <w:tcPr>
            <w:tcW w:w="0" w:type="auto"/>
            <w:hideMark/>
          </w:tcPr>
          <w:p w14:paraId="7B5F16E5" w14:textId="77777777" w:rsidR="00955972" w:rsidRPr="00955972" w:rsidRDefault="00955972" w:rsidP="00955972">
            <w:pPr>
              <w:rPr>
                <w:b/>
                <w:bCs/>
                <w:sz w:val="16"/>
                <w:szCs w:val="16"/>
                <w:lang w:val="en-ID"/>
              </w:rPr>
            </w:pPr>
            <w:proofErr w:type="spellStart"/>
            <w:r w:rsidRPr="00955972">
              <w:rPr>
                <w:b/>
                <w:bCs/>
                <w:sz w:val="16"/>
                <w:szCs w:val="16"/>
                <w:lang w:val="en-ID"/>
              </w:rPr>
              <w:t>Fasa</w:t>
            </w:r>
            <w:proofErr w:type="spellEnd"/>
            <w:r w:rsidRPr="00955972">
              <w:rPr>
                <w:b/>
                <w:bCs/>
                <w:sz w:val="16"/>
                <w:szCs w:val="16"/>
                <w:lang w:val="en-ID"/>
              </w:rPr>
              <w:t xml:space="preserve"> (°)</w:t>
            </w:r>
          </w:p>
        </w:tc>
        <w:tc>
          <w:tcPr>
            <w:tcW w:w="0" w:type="auto"/>
            <w:hideMark/>
          </w:tcPr>
          <w:p w14:paraId="09FE511F" w14:textId="77777777" w:rsidR="00955972" w:rsidRPr="00955972" w:rsidRDefault="00955972" w:rsidP="00955972">
            <w:pPr>
              <w:rPr>
                <w:b/>
                <w:bCs/>
                <w:sz w:val="16"/>
                <w:szCs w:val="16"/>
                <w:lang w:val="en-ID"/>
              </w:rPr>
            </w:pPr>
            <w:r w:rsidRPr="00955972">
              <w:rPr>
                <w:b/>
                <w:bCs/>
                <w:sz w:val="16"/>
                <w:szCs w:val="16"/>
                <w:lang w:val="en-ID"/>
              </w:rPr>
              <w:t>P (MW)</w:t>
            </w:r>
          </w:p>
        </w:tc>
        <w:tc>
          <w:tcPr>
            <w:tcW w:w="0" w:type="auto"/>
            <w:hideMark/>
          </w:tcPr>
          <w:p w14:paraId="7C7AC489" w14:textId="11732615" w:rsidR="00955972" w:rsidRPr="00955972" w:rsidRDefault="00955972" w:rsidP="00955972">
            <w:pPr>
              <w:rPr>
                <w:b/>
                <w:bCs/>
                <w:sz w:val="16"/>
                <w:szCs w:val="16"/>
                <w:lang w:val="en-ID"/>
              </w:rPr>
            </w:pPr>
            <w:r w:rsidRPr="00955972">
              <w:rPr>
                <w:b/>
                <w:bCs/>
                <w:sz w:val="16"/>
                <w:szCs w:val="16"/>
                <w:lang w:val="en-ID"/>
              </w:rPr>
              <w:t>Q (MVA</w:t>
            </w:r>
            <w:r>
              <w:rPr>
                <w:b/>
                <w:bCs/>
                <w:sz w:val="16"/>
                <w:szCs w:val="16"/>
                <w:lang w:val="en-ID"/>
              </w:rPr>
              <w:t>r</w:t>
            </w:r>
            <w:r w:rsidRPr="00955972">
              <w:rPr>
                <w:b/>
                <w:bCs/>
                <w:sz w:val="16"/>
                <w:szCs w:val="16"/>
                <w:lang w:val="en-ID"/>
              </w:rPr>
              <w:t>)</w:t>
            </w:r>
          </w:p>
        </w:tc>
      </w:tr>
      <w:tr w:rsidR="00955972" w:rsidRPr="00955972" w14:paraId="6028BBD4" w14:textId="77777777" w:rsidTr="00955972">
        <w:trPr>
          <w:trHeight w:val="315"/>
        </w:trPr>
        <w:tc>
          <w:tcPr>
            <w:tcW w:w="0" w:type="auto"/>
            <w:hideMark/>
          </w:tcPr>
          <w:p w14:paraId="0AD2B92C" w14:textId="77777777" w:rsidR="00955972" w:rsidRPr="00955972" w:rsidRDefault="00955972" w:rsidP="00955972">
            <w:pPr>
              <w:rPr>
                <w:sz w:val="16"/>
                <w:szCs w:val="16"/>
                <w:lang w:val="en-ID"/>
              </w:rPr>
            </w:pPr>
            <w:r w:rsidRPr="00955972">
              <w:rPr>
                <w:sz w:val="16"/>
                <w:szCs w:val="16"/>
                <w:lang w:val="en-ID"/>
              </w:rPr>
              <w:t>1</w:t>
            </w:r>
          </w:p>
        </w:tc>
        <w:tc>
          <w:tcPr>
            <w:tcW w:w="0" w:type="auto"/>
            <w:hideMark/>
          </w:tcPr>
          <w:p w14:paraId="51167CCA" w14:textId="77777777" w:rsidR="00955972" w:rsidRPr="00955972" w:rsidRDefault="00955972" w:rsidP="00955972">
            <w:pPr>
              <w:rPr>
                <w:sz w:val="16"/>
                <w:szCs w:val="16"/>
                <w:lang w:val="en-ID"/>
              </w:rPr>
            </w:pPr>
            <w:r w:rsidRPr="00955972">
              <w:rPr>
                <w:sz w:val="16"/>
                <w:szCs w:val="16"/>
                <w:lang w:val="en-ID"/>
              </w:rPr>
              <w:t xml:space="preserve">Rumah </w:t>
            </w:r>
            <w:proofErr w:type="spellStart"/>
            <w:r w:rsidRPr="00955972">
              <w:rPr>
                <w:sz w:val="16"/>
                <w:szCs w:val="16"/>
                <w:lang w:val="en-ID"/>
              </w:rPr>
              <w:t>sakit</w:t>
            </w:r>
            <w:proofErr w:type="spellEnd"/>
          </w:p>
        </w:tc>
        <w:tc>
          <w:tcPr>
            <w:tcW w:w="0" w:type="auto"/>
            <w:hideMark/>
          </w:tcPr>
          <w:p w14:paraId="66BE26E0" w14:textId="77777777" w:rsidR="00955972" w:rsidRPr="00955972" w:rsidRDefault="00955972" w:rsidP="00955972">
            <w:pPr>
              <w:rPr>
                <w:sz w:val="16"/>
                <w:szCs w:val="16"/>
                <w:lang w:val="en-ID"/>
              </w:rPr>
            </w:pPr>
            <w:r w:rsidRPr="00955972">
              <w:rPr>
                <w:sz w:val="16"/>
                <w:szCs w:val="16"/>
                <w:lang w:val="en-ID"/>
              </w:rPr>
              <w:t>1.0214</w:t>
            </w:r>
          </w:p>
        </w:tc>
        <w:tc>
          <w:tcPr>
            <w:tcW w:w="0" w:type="auto"/>
            <w:hideMark/>
          </w:tcPr>
          <w:p w14:paraId="27E642E2" w14:textId="77777777" w:rsidR="00955972" w:rsidRPr="00955972" w:rsidRDefault="00955972" w:rsidP="00955972">
            <w:pPr>
              <w:rPr>
                <w:sz w:val="16"/>
                <w:szCs w:val="16"/>
                <w:lang w:val="en-ID"/>
              </w:rPr>
            </w:pPr>
            <w:r w:rsidRPr="00955972">
              <w:rPr>
                <w:sz w:val="16"/>
                <w:szCs w:val="16"/>
                <w:lang w:val="en-ID"/>
              </w:rPr>
              <w:t>-1.9356</w:t>
            </w:r>
          </w:p>
        </w:tc>
        <w:tc>
          <w:tcPr>
            <w:tcW w:w="0" w:type="auto"/>
            <w:hideMark/>
          </w:tcPr>
          <w:p w14:paraId="47A093F8" w14:textId="77777777" w:rsidR="00955972" w:rsidRPr="00955972" w:rsidRDefault="00955972" w:rsidP="00955972">
            <w:pPr>
              <w:rPr>
                <w:sz w:val="16"/>
                <w:szCs w:val="16"/>
                <w:lang w:val="en-ID"/>
              </w:rPr>
            </w:pPr>
            <w:r w:rsidRPr="00955972">
              <w:rPr>
                <w:sz w:val="16"/>
                <w:szCs w:val="16"/>
                <w:lang w:val="en-ID"/>
              </w:rPr>
              <w:t>0.939</w:t>
            </w:r>
          </w:p>
        </w:tc>
        <w:tc>
          <w:tcPr>
            <w:tcW w:w="0" w:type="auto"/>
            <w:hideMark/>
          </w:tcPr>
          <w:p w14:paraId="76596FF3" w14:textId="77777777" w:rsidR="00955972" w:rsidRPr="00955972" w:rsidRDefault="00955972" w:rsidP="00955972">
            <w:pPr>
              <w:rPr>
                <w:sz w:val="16"/>
                <w:szCs w:val="16"/>
                <w:lang w:val="en-ID"/>
              </w:rPr>
            </w:pPr>
            <w:r w:rsidRPr="00955972">
              <w:rPr>
                <w:sz w:val="16"/>
                <w:szCs w:val="16"/>
                <w:lang w:val="en-ID"/>
              </w:rPr>
              <w:t>0.4549</w:t>
            </w:r>
          </w:p>
        </w:tc>
      </w:tr>
      <w:tr w:rsidR="00955972" w:rsidRPr="00955972" w14:paraId="47FF7136" w14:textId="77777777" w:rsidTr="00955972">
        <w:trPr>
          <w:trHeight w:val="315"/>
        </w:trPr>
        <w:tc>
          <w:tcPr>
            <w:tcW w:w="0" w:type="auto"/>
            <w:hideMark/>
          </w:tcPr>
          <w:p w14:paraId="15BAAC47" w14:textId="77777777" w:rsidR="00955972" w:rsidRPr="00955972" w:rsidRDefault="00955972" w:rsidP="00955972">
            <w:pPr>
              <w:rPr>
                <w:sz w:val="16"/>
                <w:szCs w:val="16"/>
                <w:lang w:val="en-ID"/>
              </w:rPr>
            </w:pPr>
            <w:r w:rsidRPr="00955972">
              <w:rPr>
                <w:sz w:val="16"/>
                <w:szCs w:val="16"/>
                <w:lang w:val="en-ID"/>
              </w:rPr>
              <w:t>2</w:t>
            </w:r>
          </w:p>
        </w:tc>
        <w:tc>
          <w:tcPr>
            <w:tcW w:w="0" w:type="auto"/>
            <w:hideMark/>
          </w:tcPr>
          <w:p w14:paraId="356FE7BA" w14:textId="77777777" w:rsidR="00955972" w:rsidRPr="00955972" w:rsidRDefault="00955972" w:rsidP="00955972">
            <w:pPr>
              <w:rPr>
                <w:sz w:val="16"/>
                <w:szCs w:val="16"/>
                <w:lang w:val="en-ID"/>
              </w:rPr>
            </w:pPr>
            <w:r w:rsidRPr="00955972">
              <w:rPr>
                <w:sz w:val="16"/>
                <w:szCs w:val="16"/>
                <w:lang w:val="en-ID"/>
              </w:rPr>
              <w:t>Pusat server data</w:t>
            </w:r>
          </w:p>
        </w:tc>
        <w:tc>
          <w:tcPr>
            <w:tcW w:w="0" w:type="auto"/>
            <w:hideMark/>
          </w:tcPr>
          <w:p w14:paraId="21198C6F" w14:textId="77777777" w:rsidR="00955972" w:rsidRPr="00955972" w:rsidRDefault="00955972" w:rsidP="00955972">
            <w:pPr>
              <w:rPr>
                <w:sz w:val="16"/>
                <w:szCs w:val="16"/>
                <w:lang w:val="en-ID"/>
              </w:rPr>
            </w:pPr>
            <w:r w:rsidRPr="00955972">
              <w:rPr>
                <w:sz w:val="16"/>
                <w:szCs w:val="16"/>
                <w:lang w:val="en-ID"/>
              </w:rPr>
              <w:t>1.0215</w:t>
            </w:r>
          </w:p>
        </w:tc>
        <w:tc>
          <w:tcPr>
            <w:tcW w:w="0" w:type="auto"/>
            <w:hideMark/>
          </w:tcPr>
          <w:p w14:paraId="6C2D4B33" w14:textId="77777777" w:rsidR="00955972" w:rsidRPr="00955972" w:rsidRDefault="00955972" w:rsidP="00955972">
            <w:pPr>
              <w:rPr>
                <w:sz w:val="16"/>
                <w:szCs w:val="16"/>
                <w:lang w:val="en-ID"/>
              </w:rPr>
            </w:pPr>
            <w:r w:rsidRPr="00955972">
              <w:rPr>
                <w:sz w:val="16"/>
                <w:szCs w:val="16"/>
                <w:lang w:val="en-ID"/>
              </w:rPr>
              <w:t>-1.9362</w:t>
            </w:r>
          </w:p>
        </w:tc>
        <w:tc>
          <w:tcPr>
            <w:tcW w:w="0" w:type="auto"/>
            <w:hideMark/>
          </w:tcPr>
          <w:p w14:paraId="20AACB4E" w14:textId="77777777" w:rsidR="00955972" w:rsidRPr="00955972" w:rsidRDefault="00955972" w:rsidP="00955972">
            <w:pPr>
              <w:rPr>
                <w:sz w:val="16"/>
                <w:szCs w:val="16"/>
                <w:lang w:val="en-ID"/>
              </w:rPr>
            </w:pPr>
            <w:r w:rsidRPr="00955972">
              <w:rPr>
                <w:sz w:val="16"/>
                <w:szCs w:val="16"/>
                <w:lang w:val="en-ID"/>
              </w:rPr>
              <w:t>0.0235</w:t>
            </w:r>
          </w:p>
        </w:tc>
        <w:tc>
          <w:tcPr>
            <w:tcW w:w="0" w:type="auto"/>
            <w:hideMark/>
          </w:tcPr>
          <w:p w14:paraId="534638D7" w14:textId="77777777" w:rsidR="00955972" w:rsidRPr="00955972" w:rsidRDefault="00955972" w:rsidP="00955972">
            <w:pPr>
              <w:rPr>
                <w:sz w:val="16"/>
                <w:szCs w:val="16"/>
                <w:lang w:val="en-ID"/>
              </w:rPr>
            </w:pPr>
            <w:r w:rsidRPr="00955972">
              <w:rPr>
                <w:sz w:val="16"/>
                <w:szCs w:val="16"/>
                <w:lang w:val="en-ID"/>
              </w:rPr>
              <w:t>0.0114</w:t>
            </w:r>
          </w:p>
        </w:tc>
      </w:tr>
      <w:tr w:rsidR="00955972" w:rsidRPr="00955972" w14:paraId="42D26214" w14:textId="77777777" w:rsidTr="00955972">
        <w:trPr>
          <w:trHeight w:val="315"/>
        </w:trPr>
        <w:tc>
          <w:tcPr>
            <w:tcW w:w="0" w:type="auto"/>
            <w:hideMark/>
          </w:tcPr>
          <w:p w14:paraId="2DA70E0B" w14:textId="77777777" w:rsidR="00955972" w:rsidRPr="00955972" w:rsidRDefault="00955972" w:rsidP="00955972">
            <w:pPr>
              <w:rPr>
                <w:sz w:val="16"/>
                <w:szCs w:val="16"/>
                <w:lang w:val="en-ID"/>
              </w:rPr>
            </w:pPr>
            <w:r w:rsidRPr="00955972">
              <w:rPr>
                <w:sz w:val="16"/>
                <w:szCs w:val="16"/>
                <w:lang w:val="en-ID"/>
              </w:rPr>
              <w:t>3</w:t>
            </w:r>
          </w:p>
        </w:tc>
        <w:tc>
          <w:tcPr>
            <w:tcW w:w="0" w:type="auto"/>
            <w:hideMark/>
          </w:tcPr>
          <w:p w14:paraId="7CD28546" w14:textId="77777777" w:rsidR="00955972" w:rsidRPr="00955972" w:rsidRDefault="00955972" w:rsidP="00955972">
            <w:pPr>
              <w:rPr>
                <w:sz w:val="16"/>
                <w:szCs w:val="16"/>
                <w:lang w:val="en-ID"/>
              </w:rPr>
            </w:pPr>
            <w:r w:rsidRPr="00955972">
              <w:rPr>
                <w:sz w:val="16"/>
                <w:szCs w:val="16"/>
                <w:lang w:val="en-ID"/>
              </w:rPr>
              <w:t xml:space="preserve">Kantor </w:t>
            </w:r>
            <w:proofErr w:type="spellStart"/>
            <w:r w:rsidRPr="00955972">
              <w:rPr>
                <w:sz w:val="16"/>
                <w:szCs w:val="16"/>
                <w:lang w:val="en-ID"/>
              </w:rPr>
              <w:t>lembaga</w:t>
            </w:r>
            <w:proofErr w:type="spellEnd"/>
          </w:p>
        </w:tc>
        <w:tc>
          <w:tcPr>
            <w:tcW w:w="0" w:type="auto"/>
            <w:hideMark/>
          </w:tcPr>
          <w:p w14:paraId="334FC0FF" w14:textId="77777777" w:rsidR="00955972" w:rsidRPr="00955972" w:rsidRDefault="00955972" w:rsidP="00955972">
            <w:pPr>
              <w:rPr>
                <w:sz w:val="16"/>
                <w:szCs w:val="16"/>
                <w:lang w:val="en-ID"/>
              </w:rPr>
            </w:pPr>
            <w:r w:rsidRPr="00955972">
              <w:rPr>
                <w:sz w:val="16"/>
                <w:szCs w:val="16"/>
                <w:lang w:val="en-ID"/>
              </w:rPr>
              <w:t>1.0214</w:t>
            </w:r>
          </w:p>
        </w:tc>
        <w:tc>
          <w:tcPr>
            <w:tcW w:w="0" w:type="auto"/>
            <w:hideMark/>
          </w:tcPr>
          <w:p w14:paraId="15ABC623" w14:textId="77777777" w:rsidR="00955972" w:rsidRPr="00955972" w:rsidRDefault="00955972" w:rsidP="00955972">
            <w:pPr>
              <w:rPr>
                <w:sz w:val="16"/>
                <w:szCs w:val="16"/>
                <w:lang w:val="en-ID"/>
              </w:rPr>
            </w:pPr>
            <w:r w:rsidRPr="00955972">
              <w:rPr>
                <w:sz w:val="16"/>
                <w:szCs w:val="16"/>
                <w:lang w:val="en-ID"/>
              </w:rPr>
              <w:t>-1.9356</w:t>
            </w:r>
          </w:p>
        </w:tc>
        <w:tc>
          <w:tcPr>
            <w:tcW w:w="0" w:type="auto"/>
            <w:hideMark/>
          </w:tcPr>
          <w:p w14:paraId="79DCFBD6" w14:textId="77777777" w:rsidR="00955972" w:rsidRPr="00955972" w:rsidRDefault="00955972" w:rsidP="00955972">
            <w:pPr>
              <w:rPr>
                <w:sz w:val="16"/>
                <w:szCs w:val="16"/>
                <w:lang w:val="en-ID"/>
              </w:rPr>
            </w:pPr>
            <w:r w:rsidRPr="00955972">
              <w:rPr>
                <w:sz w:val="16"/>
                <w:szCs w:val="16"/>
                <w:lang w:val="en-ID"/>
              </w:rPr>
              <w:t>0.939</w:t>
            </w:r>
          </w:p>
        </w:tc>
        <w:tc>
          <w:tcPr>
            <w:tcW w:w="0" w:type="auto"/>
            <w:hideMark/>
          </w:tcPr>
          <w:p w14:paraId="2DB639C1" w14:textId="77777777" w:rsidR="00955972" w:rsidRPr="00955972" w:rsidRDefault="00955972" w:rsidP="00955972">
            <w:pPr>
              <w:rPr>
                <w:sz w:val="16"/>
                <w:szCs w:val="16"/>
                <w:lang w:val="en-ID"/>
              </w:rPr>
            </w:pPr>
            <w:r w:rsidRPr="00955972">
              <w:rPr>
                <w:sz w:val="16"/>
                <w:szCs w:val="16"/>
                <w:lang w:val="en-ID"/>
              </w:rPr>
              <w:t>0.4549</w:t>
            </w:r>
          </w:p>
        </w:tc>
      </w:tr>
      <w:tr w:rsidR="00955972" w:rsidRPr="00955972" w14:paraId="7ED70CC4" w14:textId="77777777" w:rsidTr="00955972">
        <w:trPr>
          <w:trHeight w:val="315"/>
        </w:trPr>
        <w:tc>
          <w:tcPr>
            <w:tcW w:w="0" w:type="auto"/>
            <w:hideMark/>
          </w:tcPr>
          <w:p w14:paraId="1C095F40" w14:textId="77777777" w:rsidR="00955972" w:rsidRPr="00955972" w:rsidRDefault="00955972" w:rsidP="00955972">
            <w:pPr>
              <w:rPr>
                <w:sz w:val="16"/>
                <w:szCs w:val="16"/>
                <w:lang w:val="en-ID"/>
              </w:rPr>
            </w:pPr>
            <w:r w:rsidRPr="00955972">
              <w:rPr>
                <w:sz w:val="16"/>
                <w:szCs w:val="16"/>
                <w:lang w:val="en-ID"/>
              </w:rPr>
              <w:t>4</w:t>
            </w:r>
          </w:p>
        </w:tc>
        <w:tc>
          <w:tcPr>
            <w:tcW w:w="0" w:type="auto"/>
            <w:hideMark/>
          </w:tcPr>
          <w:p w14:paraId="2E97E6C1" w14:textId="77777777" w:rsidR="00955972" w:rsidRPr="00955972" w:rsidRDefault="00955972" w:rsidP="00955972">
            <w:pPr>
              <w:rPr>
                <w:sz w:val="16"/>
                <w:szCs w:val="16"/>
                <w:lang w:val="en-ID"/>
              </w:rPr>
            </w:pPr>
            <w:r w:rsidRPr="00955972">
              <w:rPr>
                <w:sz w:val="16"/>
                <w:szCs w:val="16"/>
                <w:lang w:val="en-ID"/>
              </w:rPr>
              <w:t>Istana negara</w:t>
            </w:r>
          </w:p>
        </w:tc>
        <w:tc>
          <w:tcPr>
            <w:tcW w:w="0" w:type="auto"/>
            <w:hideMark/>
          </w:tcPr>
          <w:p w14:paraId="147C3F0D" w14:textId="77777777" w:rsidR="00955972" w:rsidRPr="00955972" w:rsidRDefault="00955972" w:rsidP="00955972">
            <w:pPr>
              <w:rPr>
                <w:sz w:val="16"/>
                <w:szCs w:val="16"/>
                <w:lang w:val="en-ID"/>
              </w:rPr>
            </w:pPr>
            <w:r w:rsidRPr="00955972">
              <w:rPr>
                <w:sz w:val="16"/>
                <w:szCs w:val="16"/>
                <w:lang w:val="en-ID"/>
              </w:rPr>
              <w:t>1.0214</w:t>
            </w:r>
          </w:p>
        </w:tc>
        <w:tc>
          <w:tcPr>
            <w:tcW w:w="0" w:type="auto"/>
            <w:hideMark/>
          </w:tcPr>
          <w:p w14:paraId="7D8B8D64" w14:textId="77777777" w:rsidR="00955972" w:rsidRPr="00955972" w:rsidRDefault="00955972" w:rsidP="00955972">
            <w:pPr>
              <w:rPr>
                <w:sz w:val="16"/>
                <w:szCs w:val="16"/>
                <w:lang w:val="en-ID"/>
              </w:rPr>
            </w:pPr>
            <w:r w:rsidRPr="00955972">
              <w:rPr>
                <w:sz w:val="16"/>
                <w:szCs w:val="16"/>
                <w:lang w:val="en-ID"/>
              </w:rPr>
              <w:t>-1.9356</w:t>
            </w:r>
          </w:p>
        </w:tc>
        <w:tc>
          <w:tcPr>
            <w:tcW w:w="0" w:type="auto"/>
            <w:hideMark/>
          </w:tcPr>
          <w:p w14:paraId="6DBC33F4" w14:textId="77777777" w:rsidR="00955972" w:rsidRPr="00955972" w:rsidRDefault="00955972" w:rsidP="00955972">
            <w:pPr>
              <w:rPr>
                <w:sz w:val="16"/>
                <w:szCs w:val="16"/>
                <w:lang w:val="en-ID"/>
              </w:rPr>
            </w:pPr>
            <w:r w:rsidRPr="00955972">
              <w:rPr>
                <w:sz w:val="16"/>
                <w:szCs w:val="16"/>
                <w:lang w:val="en-ID"/>
              </w:rPr>
              <w:t>0.939</w:t>
            </w:r>
          </w:p>
        </w:tc>
        <w:tc>
          <w:tcPr>
            <w:tcW w:w="0" w:type="auto"/>
            <w:hideMark/>
          </w:tcPr>
          <w:p w14:paraId="682216F1" w14:textId="77777777" w:rsidR="00955972" w:rsidRPr="00955972" w:rsidRDefault="00955972" w:rsidP="00955972">
            <w:pPr>
              <w:rPr>
                <w:sz w:val="16"/>
                <w:szCs w:val="16"/>
                <w:lang w:val="en-ID"/>
              </w:rPr>
            </w:pPr>
            <w:r w:rsidRPr="00955972">
              <w:rPr>
                <w:sz w:val="16"/>
                <w:szCs w:val="16"/>
                <w:lang w:val="en-ID"/>
              </w:rPr>
              <w:t>0.4549</w:t>
            </w:r>
          </w:p>
        </w:tc>
      </w:tr>
      <w:tr w:rsidR="00955972" w:rsidRPr="00955972" w14:paraId="5933706E" w14:textId="77777777" w:rsidTr="00955972">
        <w:trPr>
          <w:trHeight w:val="315"/>
        </w:trPr>
        <w:tc>
          <w:tcPr>
            <w:tcW w:w="0" w:type="auto"/>
            <w:hideMark/>
          </w:tcPr>
          <w:p w14:paraId="1B11A6A7" w14:textId="77777777" w:rsidR="00955972" w:rsidRPr="00955972" w:rsidRDefault="00955972" w:rsidP="00955972">
            <w:pPr>
              <w:rPr>
                <w:sz w:val="16"/>
                <w:szCs w:val="16"/>
                <w:lang w:val="en-ID"/>
              </w:rPr>
            </w:pPr>
            <w:r w:rsidRPr="00955972">
              <w:rPr>
                <w:sz w:val="16"/>
                <w:szCs w:val="16"/>
                <w:lang w:val="en-ID"/>
              </w:rPr>
              <w:t>5</w:t>
            </w:r>
          </w:p>
        </w:tc>
        <w:tc>
          <w:tcPr>
            <w:tcW w:w="0" w:type="auto"/>
            <w:hideMark/>
          </w:tcPr>
          <w:p w14:paraId="0F331A6E" w14:textId="77777777" w:rsidR="00955972" w:rsidRPr="00955972" w:rsidRDefault="00955972" w:rsidP="00955972">
            <w:pPr>
              <w:rPr>
                <w:sz w:val="16"/>
                <w:szCs w:val="16"/>
                <w:lang w:val="en-ID"/>
              </w:rPr>
            </w:pPr>
            <w:proofErr w:type="spellStart"/>
            <w:r w:rsidRPr="00955972">
              <w:rPr>
                <w:sz w:val="16"/>
                <w:szCs w:val="16"/>
                <w:lang w:val="en-ID"/>
              </w:rPr>
              <w:t>Pangkalan</w:t>
            </w:r>
            <w:proofErr w:type="spellEnd"/>
            <w:r w:rsidRPr="00955972">
              <w:rPr>
                <w:sz w:val="16"/>
                <w:szCs w:val="16"/>
                <w:lang w:val="en-ID"/>
              </w:rPr>
              <w:t xml:space="preserve"> </w:t>
            </w:r>
            <w:proofErr w:type="spellStart"/>
            <w:r w:rsidRPr="00955972">
              <w:rPr>
                <w:sz w:val="16"/>
                <w:szCs w:val="16"/>
                <w:lang w:val="en-ID"/>
              </w:rPr>
              <w:t>militer</w:t>
            </w:r>
            <w:proofErr w:type="spellEnd"/>
          </w:p>
        </w:tc>
        <w:tc>
          <w:tcPr>
            <w:tcW w:w="0" w:type="auto"/>
            <w:hideMark/>
          </w:tcPr>
          <w:p w14:paraId="3689A58F" w14:textId="77777777" w:rsidR="00955972" w:rsidRPr="00955972" w:rsidRDefault="00955972" w:rsidP="00955972">
            <w:pPr>
              <w:rPr>
                <w:sz w:val="16"/>
                <w:szCs w:val="16"/>
                <w:lang w:val="en-ID"/>
              </w:rPr>
            </w:pPr>
            <w:r w:rsidRPr="00955972">
              <w:rPr>
                <w:sz w:val="16"/>
                <w:szCs w:val="16"/>
                <w:lang w:val="en-ID"/>
              </w:rPr>
              <w:t>1.0214</w:t>
            </w:r>
          </w:p>
        </w:tc>
        <w:tc>
          <w:tcPr>
            <w:tcW w:w="0" w:type="auto"/>
            <w:hideMark/>
          </w:tcPr>
          <w:p w14:paraId="59A1303F" w14:textId="77777777" w:rsidR="00955972" w:rsidRPr="00955972" w:rsidRDefault="00955972" w:rsidP="00955972">
            <w:pPr>
              <w:rPr>
                <w:sz w:val="16"/>
                <w:szCs w:val="16"/>
                <w:lang w:val="en-ID"/>
              </w:rPr>
            </w:pPr>
            <w:r w:rsidRPr="00955972">
              <w:rPr>
                <w:sz w:val="16"/>
                <w:szCs w:val="16"/>
                <w:lang w:val="en-ID"/>
              </w:rPr>
              <w:t>-1.9348</w:t>
            </w:r>
          </w:p>
        </w:tc>
        <w:tc>
          <w:tcPr>
            <w:tcW w:w="0" w:type="auto"/>
            <w:hideMark/>
          </w:tcPr>
          <w:p w14:paraId="17C4BDCD" w14:textId="77777777" w:rsidR="00955972" w:rsidRPr="00955972" w:rsidRDefault="00955972" w:rsidP="00955972">
            <w:pPr>
              <w:rPr>
                <w:sz w:val="16"/>
                <w:szCs w:val="16"/>
                <w:lang w:val="en-ID"/>
              </w:rPr>
            </w:pPr>
            <w:r w:rsidRPr="00955972">
              <w:rPr>
                <w:sz w:val="16"/>
                <w:szCs w:val="16"/>
                <w:lang w:val="en-ID"/>
              </w:rPr>
              <w:t>2.1178</w:t>
            </w:r>
          </w:p>
        </w:tc>
        <w:tc>
          <w:tcPr>
            <w:tcW w:w="0" w:type="auto"/>
            <w:hideMark/>
          </w:tcPr>
          <w:p w14:paraId="71B21DF0" w14:textId="77777777" w:rsidR="00955972" w:rsidRPr="00955972" w:rsidRDefault="00955972" w:rsidP="00955972">
            <w:pPr>
              <w:rPr>
                <w:sz w:val="16"/>
                <w:szCs w:val="16"/>
                <w:lang w:val="en-ID"/>
              </w:rPr>
            </w:pPr>
            <w:r w:rsidRPr="00955972">
              <w:rPr>
                <w:sz w:val="16"/>
                <w:szCs w:val="16"/>
                <w:lang w:val="en-ID"/>
              </w:rPr>
              <w:t>1.0234</w:t>
            </w:r>
          </w:p>
        </w:tc>
      </w:tr>
    </w:tbl>
    <w:p w14:paraId="17B20B04" w14:textId="6CA7CA07" w:rsidR="009B19EB" w:rsidRDefault="00901FDC" w:rsidP="00BE4B17">
      <w:r>
        <w:t xml:space="preserve">Berdasarkan hasil simulasi </w:t>
      </w:r>
      <w:r w:rsidR="00F732D1">
        <w:rPr>
          <w:i/>
          <w:iCs/>
        </w:rPr>
        <w:t xml:space="preserve">load </w:t>
      </w:r>
      <w:r w:rsidR="002D1CF4">
        <w:rPr>
          <w:i/>
          <w:iCs/>
        </w:rPr>
        <w:t>flow analysis</w:t>
      </w:r>
      <w:r w:rsidR="00DF6EC0">
        <w:rPr>
          <w:i/>
          <w:iCs/>
        </w:rPr>
        <w:t xml:space="preserve">, </w:t>
      </w:r>
      <w:r w:rsidR="00DF6EC0">
        <w:t>diperoleh nilai tegangan (pu)</w:t>
      </w:r>
      <w:r w:rsidR="005D4FF1">
        <w:t xml:space="preserve"> yang berada dalam kondisi normal</w:t>
      </w:r>
      <w:r w:rsidR="00D52324">
        <w:t xml:space="preserve">, tidak mengalami </w:t>
      </w:r>
      <w:r w:rsidR="00D52324">
        <w:rPr>
          <w:i/>
          <w:iCs/>
        </w:rPr>
        <w:t xml:space="preserve">overvolatge </w:t>
      </w:r>
      <w:r w:rsidR="00D52324">
        <w:t xml:space="preserve">maupun </w:t>
      </w:r>
      <w:r w:rsidR="00D52324">
        <w:rPr>
          <w:i/>
          <w:iCs/>
        </w:rPr>
        <w:t>undervoltage</w:t>
      </w:r>
      <w:r w:rsidR="00675681">
        <w:t xml:space="preserve">. Hasil tersebut menunjukkan bahwa </w:t>
      </w:r>
      <w:r w:rsidR="00CC4CE3">
        <w:t xml:space="preserve">tegangan pada setiap beban </w:t>
      </w:r>
      <w:r w:rsidR="00571EF3">
        <w:t>prioritas ber</w:t>
      </w:r>
      <w:r w:rsidR="006C365C">
        <w:t>ada pada nilai nominal</w:t>
      </w:r>
      <w:r w:rsidR="00453E41">
        <w:t>.</w:t>
      </w:r>
      <w:r w:rsidR="00F313FF">
        <w:t xml:space="preserve"> Dengan demikian, dapat disimpulkan bahwa generator PLTP menyuplai daya secara stabil </w:t>
      </w:r>
      <w:r w:rsidR="001A05E8">
        <w:t xml:space="preserve"> dan </w:t>
      </w:r>
      <w:r w:rsidR="003E4107">
        <w:t xml:space="preserve">menjaga tegangan </w:t>
      </w:r>
      <w:r w:rsidR="007A650F">
        <w:t xml:space="preserve">pada beban prioritas </w:t>
      </w:r>
      <w:r w:rsidR="003E4107">
        <w:t xml:space="preserve">tetap </w:t>
      </w:r>
      <w:r w:rsidR="00B01F3A">
        <w:t>sesuai dengan kebutuhan</w:t>
      </w:r>
      <w:r w:rsidR="003E4107">
        <w:t>.</w:t>
      </w:r>
    </w:p>
    <w:p w14:paraId="4F9F1356" w14:textId="5B106735" w:rsidR="00D66D31" w:rsidRDefault="00D66D31" w:rsidP="00D47AC3">
      <w:pPr>
        <w:pStyle w:val="Heading2"/>
        <w:rPr>
          <w:lang w:val="en-US"/>
        </w:rPr>
      </w:pPr>
      <w:proofErr w:type="spellStart"/>
      <w:r w:rsidRPr="00BC49C1">
        <w:rPr>
          <w:lang w:val="en-US"/>
        </w:rPr>
        <w:t>Pertanyaan</w:t>
      </w:r>
      <w:proofErr w:type="spellEnd"/>
      <w:r w:rsidRPr="00BC49C1">
        <w:rPr>
          <w:lang w:val="en-US"/>
        </w:rPr>
        <w:t xml:space="preserve"> 5 </w:t>
      </w:r>
      <w:r w:rsidR="00BC49C1" w:rsidRPr="00BC49C1">
        <w:rPr>
          <w:lang w:val="en-US"/>
        </w:rPr>
        <w:t>–</w:t>
      </w:r>
      <w:r w:rsidRPr="00BC49C1">
        <w:rPr>
          <w:lang w:val="en-US"/>
        </w:rPr>
        <w:t xml:space="preserve"> </w:t>
      </w:r>
      <w:r w:rsidR="00BC49C1" w:rsidRPr="00BC49C1">
        <w:rPr>
          <w:lang w:val="en-US"/>
        </w:rPr>
        <w:t xml:space="preserve">Desain </w:t>
      </w:r>
      <w:r w:rsidR="00BC49C1" w:rsidRPr="00BC49C1">
        <w:rPr>
          <w:i/>
          <w:iCs/>
          <w:lang w:val="en-US"/>
        </w:rPr>
        <w:t>Line</w:t>
      </w:r>
      <w:r w:rsidR="00BC49C1" w:rsidRPr="00BC49C1">
        <w:rPr>
          <w:lang w:val="en-US"/>
        </w:rPr>
        <w:t xml:space="preserve"> dan </w:t>
      </w:r>
      <w:proofErr w:type="spellStart"/>
      <w:r w:rsidR="00BC49C1" w:rsidRPr="00BC49C1">
        <w:rPr>
          <w:lang w:val="en-US"/>
        </w:rPr>
        <w:t>Tr</w:t>
      </w:r>
      <w:r w:rsidR="00BC49C1">
        <w:rPr>
          <w:lang w:val="en-US"/>
        </w:rPr>
        <w:t>afo</w:t>
      </w:r>
      <w:proofErr w:type="spellEnd"/>
      <w:r w:rsidR="004E0E95">
        <w:rPr>
          <w:lang w:val="en-US"/>
        </w:rPr>
        <w:t xml:space="preserve"> </w:t>
      </w:r>
      <w:r w:rsidR="004E0E95" w:rsidRPr="004E0E95">
        <w:t xml:space="preserve">pada setiap Feeder </w:t>
      </w:r>
      <w:r w:rsidR="004E0E95">
        <w:t>jika</w:t>
      </w:r>
      <w:r w:rsidR="004E0E95" w:rsidRPr="004E0E95">
        <w:t xml:space="preserve"> ada kemungkinan 2 dari 3 Line tersebut putus</w:t>
      </w:r>
    </w:p>
    <w:p w14:paraId="7E1192FF" w14:textId="77777777" w:rsidR="00D47AC3" w:rsidRDefault="00D47AC3" w:rsidP="00D47AC3">
      <w:pPr>
        <w:pStyle w:val="ListParagraph"/>
        <w:rPr>
          <w:lang w:val="en-US"/>
        </w:rPr>
      </w:pPr>
    </w:p>
    <w:p w14:paraId="7CEC8A62" w14:textId="4B2EB9BE" w:rsidR="00D47AC3" w:rsidRDefault="00D47AC3" w:rsidP="0009665D">
      <w:pPr>
        <w:pStyle w:val="Heading2"/>
        <w:rPr>
          <w:lang w:val="en-US"/>
        </w:rPr>
      </w:pPr>
      <w:proofErr w:type="spellStart"/>
      <w:r>
        <w:rPr>
          <w:lang w:val="en-US"/>
        </w:rPr>
        <w:t>Pertanyaan</w:t>
      </w:r>
      <w:proofErr w:type="spellEnd"/>
      <w:r>
        <w:rPr>
          <w:lang w:val="en-US"/>
        </w:rPr>
        <w:t xml:space="preserve"> 6 </w:t>
      </w:r>
      <w:r w:rsidR="0009665D">
        <w:rPr>
          <w:lang w:val="en-US"/>
        </w:rPr>
        <w:t>–</w:t>
      </w:r>
      <w:r>
        <w:rPr>
          <w:lang w:val="en-US"/>
        </w:rPr>
        <w:t xml:space="preserve"> </w:t>
      </w:r>
      <w:proofErr w:type="spellStart"/>
      <w:r w:rsidR="0009665D">
        <w:rPr>
          <w:lang w:val="en-US"/>
        </w:rPr>
        <w:t>Analisis</w:t>
      </w:r>
      <w:proofErr w:type="spellEnd"/>
      <w:r w:rsidR="0009665D">
        <w:rPr>
          <w:lang w:val="en-US"/>
        </w:rPr>
        <w:t xml:space="preserve"> </w:t>
      </w:r>
      <w:r w:rsidR="0009665D">
        <w:rPr>
          <w:i/>
          <w:iCs/>
          <w:lang w:val="en-US"/>
        </w:rPr>
        <w:t>Symmetrical Fault</w:t>
      </w:r>
    </w:p>
    <w:p w14:paraId="78709642" w14:textId="0C88453A" w:rsidR="0009665D" w:rsidRDefault="52B844DE" w:rsidP="6B4E699A">
      <w:pPr>
        <w:rPr>
          <w:lang w:val="en-US"/>
        </w:rPr>
      </w:pPr>
      <w:proofErr w:type="spellStart"/>
      <w:r w:rsidRPr="52A840D0">
        <w:rPr>
          <w:lang w:val="en-US"/>
        </w:rPr>
        <w:t>Simulasi</w:t>
      </w:r>
      <w:proofErr w:type="spellEnd"/>
      <w:r w:rsidRPr="52A840D0">
        <w:rPr>
          <w:lang w:val="en-US"/>
        </w:rPr>
        <w:t xml:space="preserve"> symmetrical fault </w:t>
      </w:r>
      <w:proofErr w:type="spellStart"/>
      <w:r w:rsidRPr="37C24D45">
        <w:rPr>
          <w:lang w:val="en-US"/>
        </w:rPr>
        <w:t>dilakukan</w:t>
      </w:r>
      <w:proofErr w:type="spellEnd"/>
      <w:r w:rsidRPr="37C24D45">
        <w:rPr>
          <w:lang w:val="en-US"/>
        </w:rPr>
        <w:t xml:space="preserve"> pa</w:t>
      </w:r>
      <w:r w:rsidR="68327567" w:rsidRPr="37C24D45">
        <w:rPr>
          <w:lang w:val="en-US"/>
        </w:rPr>
        <w:t xml:space="preserve">da </w:t>
      </w:r>
      <w:proofErr w:type="spellStart"/>
      <w:r w:rsidR="68327567" w:rsidRPr="37C24D45">
        <w:rPr>
          <w:lang w:val="en-US"/>
        </w:rPr>
        <w:t>sistem</w:t>
      </w:r>
      <w:proofErr w:type="spellEnd"/>
      <w:r w:rsidR="68327567" w:rsidRPr="37C24D45">
        <w:rPr>
          <w:lang w:val="en-US"/>
        </w:rPr>
        <w:t xml:space="preserve"> </w:t>
      </w:r>
      <w:proofErr w:type="spellStart"/>
      <w:r w:rsidR="68327567" w:rsidRPr="37C24D45">
        <w:rPr>
          <w:lang w:val="en-US"/>
        </w:rPr>
        <w:t>tenaga</w:t>
      </w:r>
      <w:proofErr w:type="spellEnd"/>
      <w:r w:rsidR="68327567" w:rsidRPr="37C24D45">
        <w:rPr>
          <w:lang w:val="en-US"/>
        </w:rPr>
        <w:t xml:space="preserve"> </w:t>
      </w:r>
      <w:proofErr w:type="spellStart"/>
      <w:r w:rsidR="68327567" w:rsidRPr="37C24D45">
        <w:rPr>
          <w:lang w:val="en-US"/>
        </w:rPr>
        <w:t>listrik</w:t>
      </w:r>
      <w:proofErr w:type="spellEnd"/>
    </w:p>
    <w:p w14:paraId="0E8CD0B0" w14:textId="0BBDB244" w:rsidR="0009665D" w:rsidRDefault="0009665D" w:rsidP="00A85DFF">
      <w:pPr>
        <w:pStyle w:val="Heading2"/>
      </w:pPr>
      <w:r w:rsidRPr="00A85DFF">
        <w:t xml:space="preserve">Pertanyaan </w:t>
      </w:r>
      <w:r w:rsidR="006D574A">
        <w:t>7</w:t>
      </w:r>
      <w:r w:rsidRPr="00A85DFF">
        <w:t xml:space="preserve"> </w:t>
      </w:r>
      <w:r w:rsidR="00A85DFF" w:rsidRPr="00A85DFF">
        <w:t>–</w:t>
      </w:r>
      <w:r w:rsidRPr="00A85DFF">
        <w:t xml:space="preserve"> </w:t>
      </w:r>
      <w:r w:rsidR="00A85DFF" w:rsidRPr="00A85DFF">
        <w:t>Desain Kapasitas Pembangkit L</w:t>
      </w:r>
      <w:r w:rsidR="00A85DFF">
        <w:t>ain</w:t>
      </w:r>
      <w:r w:rsidR="00326224">
        <w:t xml:space="preserve"> (Kondisi 1)</w:t>
      </w:r>
    </w:p>
    <w:p w14:paraId="6D2BA87E" w14:textId="77777777" w:rsidR="00326224" w:rsidRDefault="00326224" w:rsidP="00326224"/>
    <w:p w14:paraId="7A2B9CC5" w14:textId="6A131254" w:rsidR="00326224" w:rsidRDefault="00326224" w:rsidP="00326224">
      <w:pPr>
        <w:pStyle w:val="Heading2"/>
      </w:pPr>
      <w:r w:rsidRPr="00A85DFF">
        <w:t xml:space="preserve">Pertanyaan </w:t>
      </w:r>
      <w:r w:rsidR="006D574A">
        <w:t>8</w:t>
      </w:r>
      <w:r w:rsidRPr="00A85DFF">
        <w:t xml:space="preserve"> – Desain Kapasitas Pembangkit L</w:t>
      </w:r>
      <w:r>
        <w:t>ain (Kondisi 2)</w:t>
      </w:r>
    </w:p>
    <w:p w14:paraId="02FDEDB2" w14:textId="77777777" w:rsidR="00326224" w:rsidRDefault="00326224" w:rsidP="00326224">
      <w:pPr>
        <w:pStyle w:val="ListParagraph"/>
      </w:pPr>
    </w:p>
    <w:p w14:paraId="61397F62" w14:textId="0A93892D" w:rsidR="00326224" w:rsidRDefault="00DC68F1" w:rsidP="00DC68F1">
      <w:pPr>
        <w:pStyle w:val="Heading2"/>
      </w:pPr>
      <w:r w:rsidRPr="00A85DFF">
        <w:t xml:space="preserve">Pertanyaan </w:t>
      </w:r>
      <w:r w:rsidR="006D574A">
        <w:t>9</w:t>
      </w:r>
      <w:r w:rsidRPr="00A85DFF">
        <w:t xml:space="preserve"> – Desain Kapasitas Pembangkit L</w:t>
      </w:r>
      <w:r>
        <w:t>ain (Kondisi 1 &amp; 2)</w:t>
      </w:r>
    </w:p>
    <w:p w14:paraId="33431304" w14:textId="4F4A1573" w:rsidR="00A85DFF" w:rsidRPr="00A85DFF" w:rsidRDefault="00A85DFF" w:rsidP="00BE4B17">
      <w:r>
        <w:t xml:space="preserve"> </w:t>
      </w:r>
    </w:p>
    <w:p w14:paraId="21764556" w14:textId="77777777" w:rsidR="002E3576" w:rsidRPr="00523FE9" w:rsidRDefault="002E3576" w:rsidP="00D03367">
      <w:pPr>
        <w:pStyle w:val="LABDAS10Bab"/>
      </w:pPr>
      <w:r w:rsidRPr="00523FE9">
        <w:t>Kesimpulan</w:t>
      </w:r>
      <w:bookmarkEnd w:id="3"/>
    </w:p>
    <w:p w14:paraId="544070F2" w14:textId="77777777" w:rsidR="00DC68F1" w:rsidRDefault="00DC68F1" w:rsidP="00DC68F1">
      <w:pPr>
        <w:pStyle w:val="Heading2"/>
      </w:pPr>
      <w:r>
        <w:t>Pertanyaan 1 – Perbandingan KK</w:t>
      </w:r>
    </w:p>
    <w:p w14:paraId="439475A7" w14:textId="5D59F834" w:rsidR="00DC68F1" w:rsidRPr="00EA4AEF" w:rsidRDefault="00331A87" w:rsidP="00DC68F1">
      <w:r>
        <w:t>Berdasarkan hasil perhitungan, diperoleh jumlah KK beban rumah tangga (RT) adalah 10254</w:t>
      </w:r>
      <w:r w:rsidR="009645C2">
        <w:t xml:space="preserve">. Pada hasil simulasi </w:t>
      </w:r>
      <w:r w:rsidR="009645C2">
        <w:rPr>
          <w:i/>
          <w:iCs/>
        </w:rPr>
        <w:t xml:space="preserve">load flow analysis </w:t>
      </w:r>
      <w:r w:rsidR="009645C2">
        <w:t xml:space="preserve">diperoleh </w:t>
      </w:r>
      <w:r w:rsidR="00045DAE">
        <w:t>nilai tegangan (pu) sesuai dengan spesifikasi</w:t>
      </w:r>
      <w:r w:rsidR="00BE37DE">
        <w:t xml:space="preserve">, yaitu </w:t>
      </w:r>
      <w:r w:rsidR="004B68AE">
        <w:t>lebih dari 0.96 pu untuk beban 1, 3, dan 4</w:t>
      </w:r>
      <w:r w:rsidR="00847E28">
        <w:t xml:space="preserve"> dan lebih dari 0.98 pu </w:t>
      </w:r>
      <w:r w:rsidR="0041209F">
        <w:t xml:space="preserve">untuk beban 2. Namun, tejadi kondisi </w:t>
      </w:r>
      <w:r w:rsidR="0041209F">
        <w:rPr>
          <w:i/>
          <w:iCs/>
        </w:rPr>
        <w:t xml:space="preserve">overvoltage </w:t>
      </w:r>
      <w:r w:rsidR="0041209F">
        <w:t xml:space="preserve">pada beban </w:t>
      </w:r>
      <w:r w:rsidR="00ED0E6F">
        <w:t xml:space="preserve">1 akibat dari penambahan kapasitor bank </w:t>
      </w:r>
      <w:r w:rsidR="000358E3">
        <w:t xml:space="preserve">untuk mengatasi </w:t>
      </w:r>
      <w:r w:rsidR="000358E3">
        <w:rPr>
          <w:i/>
          <w:iCs/>
        </w:rPr>
        <w:t>undervoltage</w:t>
      </w:r>
      <w:r w:rsidR="007D192E">
        <w:rPr>
          <w:i/>
          <w:iCs/>
        </w:rPr>
        <w:t xml:space="preserve"> </w:t>
      </w:r>
      <w:r w:rsidR="007D192E">
        <w:t>terutama saat waktu siang hari (</w:t>
      </w:r>
      <w:r w:rsidR="00657107">
        <w:t>05.00-17.00).</w:t>
      </w:r>
      <w:r w:rsidR="00EA4AEF">
        <w:t xml:space="preserve"> Dengan demikian, perlu digunakan </w:t>
      </w:r>
      <w:r w:rsidR="00EA4AEF">
        <w:rPr>
          <w:i/>
          <w:iCs/>
        </w:rPr>
        <w:t xml:space="preserve">reactor shunt </w:t>
      </w:r>
      <w:r w:rsidR="00EA4AEF">
        <w:t>untuk</w:t>
      </w:r>
      <w:r w:rsidR="006D4AA4">
        <w:t xml:space="preserve"> untuk menyerap kelebihan daya reaktif yang dihasilkan dari reaktansi induktif saluran transmisi.</w:t>
      </w:r>
    </w:p>
    <w:p w14:paraId="505A86C1" w14:textId="77777777" w:rsidR="00DC68F1" w:rsidRDefault="00DC68F1" w:rsidP="00DC68F1">
      <w:pPr>
        <w:pStyle w:val="Heading2"/>
      </w:pPr>
      <w:r>
        <w:t>Pertanyaan 2 – Jadwal Beban</w:t>
      </w:r>
    </w:p>
    <w:p w14:paraId="0A8E24B5" w14:textId="0B37B2A6" w:rsidR="00DC68F1" w:rsidRPr="00791033" w:rsidRDefault="00E75483" w:rsidP="00DC68F1">
      <w:r>
        <w:t>Berdasarkan hasil perhitungan</w:t>
      </w:r>
      <w:r w:rsidR="00F200AC">
        <w:t xml:space="preserve">, diperoleh </w:t>
      </w:r>
      <w:r w:rsidR="00F319EA">
        <w:t xml:space="preserve">total daya reaktif, daya aktif, dan daya semu untuk semua </w:t>
      </w:r>
      <w:r w:rsidR="003553FC">
        <w:t xml:space="preserve">setiap rentang waktu </w:t>
      </w:r>
      <w:r w:rsidR="003553FC" w:rsidRPr="000D593E">
        <w:t>05.00-17.00 ; 17.00-22.00 ; 22.00-05.00</w:t>
      </w:r>
      <w:r w:rsidR="003553FC">
        <w:t xml:space="preserve">. </w:t>
      </w:r>
      <w:r w:rsidR="0048036D">
        <w:t>Berdasrkan kurva beban, r</w:t>
      </w:r>
      <w:r w:rsidR="003553FC">
        <w:t xml:space="preserve">entang waktu </w:t>
      </w:r>
      <w:r w:rsidR="003553FC" w:rsidRPr="000D593E">
        <w:t>05.00-17.00</w:t>
      </w:r>
      <w:r w:rsidR="003553FC">
        <w:t xml:space="preserve"> merupakan </w:t>
      </w:r>
      <w:r w:rsidR="003553FC">
        <w:rPr>
          <w:i/>
          <w:iCs/>
        </w:rPr>
        <w:t xml:space="preserve">base load, </w:t>
      </w:r>
      <w:r w:rsidR="00B931A7">
        <w:t xml:space="preserve">rentang waktu </w:t>
      </w:r>
      <w:r w:rsidR="00B931A7" w:rsidRPr="000D593E">
        <w:t>17.00-22.00</w:t>
      </w:r>
      <w:r w:rsidR="00AA3596">
        <w:t xml:space="preserve"> merupakan </w:t>
      </w:r>
      <w:r w:rsidR="00AA3596">
        <w:rPr>
          <w:i/>
          <w:iCs/>
        </w:rPr>
        <w:t xml:space="preserve">peak load, </w:t>
      </w:r>
      <w:r w:rsidR="00AA3596">
        <w:t xml:space="preserve">dan rentang waktu </w:t>
      </w:r>
      <w:r w:rsidR="00AA3596" w:rsidRPr="000D593E">
        <w:t>22.00-05.00</w:t>
      </w:r>
      <w:r w:rsidR="00AA3596">
        <w:t xml:space="preserve"> merupakan </w:t>
      </w:r>
      <w:r w:rsidR="0048036D">
        <w:rPr>
          <w:i/>
          <w:iCs/>
        </w:rPr>
        <w:t xml:space="preserve">intermediate load. </w:t>
      </w:r>
      <w:r w:rsidR="00791033">
        <w:t>Total beban pada</w:t>
      </w:r>
      <w:r w:rsidR="00C43676">
        <w:t xml:space="preserve"> semua </w:t>
      </w:r>
      <w:r w:rsidR="00791033">
        <w:t xml:space="preserve"> rentang waktu tidak melebihi kapasitas maksimum generator. Dengan demikian, generator dapat menyuplai daya sesuai dengan kebutuhan </w:t>
      </w:r>
      <w:r w:rsidR="00F60E43">
        <w:t>sepanjang hari</w:t>
      </w:r>
      <w:r w:rsidR="00791033">
        <w:t>.</w:t>
      </w:r>
    </w:p>
    <w:p w14:paraId="58D7CFD1" w14:textId="77777777" w:rsidR="00DC68F1" w:rsidRDefault="00DC68F1" w:rsidP="00DC68F1">
      <w:pPr>
        <w:pStyle w:val="Heading2"/>
      </w:pPr>
      <w:r>
        <w:t xml:space="preserve">Pertanyaan 3 – Kapasitas </w:t>
      </w:r>
      <w:r>
        <w:rPr>
          <w:i/>
          <w:iCs/>
        </w:rPr>
        <w:t>Line</w:t>
      </w:r>
      <w:r>
        <w:t xml:space="preserve"> dan Trafo</w:t>
      </w:r>
    </w:p>
    <w:p w14:paraId="6A4C6415" w14:textId="77777777" w:rsidR="00DC68F1" w:rsidRPr="00D66D31" w:rsidRDefault="00DC68F1" w:rsidP="00DC68F1"/>
    <w:p w14:paraId="0FA86DB2" w14:textId="77777777" w:rsidR="00DC68F1" w:rsidRDefault="00DC68F1" w:rsidP="00DC68F1">
      <w:pPr>
        <w:pStyle w:val="Heading2"/>
      </w:pPr>
      <w:r>
        <w:t>Pertanyaan 4 – Kasus Darurat</w:t>
      </w:r>
    </w:p>
    <w:p w14:paraId="4B850700" w14:textId="161B1C71" w:rsidR="00DC68F1" w:rsidRPr="003054F5" w:rsidRDefault="00C255B9" w:rsidP="00DC68F1">
      <w:r>
        <w:t>Pada kasus darurat</w:t>
      </w:r>
      <w:r w:rsidR="00550706">
        <w:t xml:space="preserve"> dimana hanya beban prioritas yang disuplai,</w:t>
      </w:r>
      <w:r w:rsidR="002D2E7A">
        <w:t xml:space="preserve"> dirancang desain rangkaian minimal</w:t>
      </w:r>
      <w:r w:rsidR="00F95AB8">
        <w:t xml:space="preserve">, yaitu </w:t>
      </w:r>
      <w:r w:rsidR="004E5CE5">
        <w:t>hanya digunakan generator PLTP</w:t>
      </w:r>
      <w:r w:rsidR="00F95AB8">
        <w:t>. Generator PLTP dipilih karena bekerja sepanjang hari dan</w:t>
      </w:r>
      <w:r w:rsidR="00B758A2">
        <w:t xml:space="preserve"> berfungsi sebagai generator mode </w:t>
      </w:r>
      <w:r w:rsidR="00B758A2">
        <w:rPr>
          <w:i/>
          <w:iCs/>
        </w:rPr>
        <w:t>swing</w:t>
      </w:r>
      <w:r w:rsidR="003054F5">
        <w:rPr>
          <w:i/>
          <w:iCs/>
        </w:rPr>
        <w:t xml:space="preserve">, </w:t>
      </w:r>
      <w:r w:rsidR="003054F5">
        <w:t>sehingga dapat memenuhi kebutuhan beban prioritas</w:t>
      </w:r>
      <w:r w:rsidR="00B758A2">
        <w:rPr>
          <w:i/>
          <w:iCs/>
        </w:rPr>
        <w:t>.</w:t>
      </w:r>
      <w:r w:rsidR="003054F5">
        <w:rPr>
          <w:i/>
          <w:iCs/>
        </w:rPr>
        <w:t xml:space="preserve"> </w:t>
      </w:r>
      <w:r w:rsidR="003054F5">
        <w:t xml:space="preserve">Berdasarkan hasil simulasi </w:t>
      </w:r>
      <w:r w:rsidR="003054F5">
        <w:rPr>
          <w:i/>
          <w:iCs/>
        </w:rPr>
        <w:t xml:space="preserve">load flow anlysis </w:t>
      </w:r>
      <w:r w:rsidR="003054F5">
        <w:t xml:space="preserve">diperoleh </w:t>
      </w:r>
      <w:r w:rsidR="00762D13">
        <w:t>nilai tegangan (pu) dalam kondisi normal yang menunjukkan bahwa generator PLTP menyuplai daya secara stabil  dan menjaga tegangan pada beban prioritas tetap sesuai dengan kebutuhan.</w:t>
      </w:r>
    </w:p>
    <w:p w14:paraId="496A73D3" w14:textId="77777777" w:rsidR="00DC68F1" w:rsidRDefault="00DC68F1" w:rsidP="00DC68F1">
      <w:pPr>
        <w:pStyle w:val="Heading2"/>
        <w:rPr>
          <w:lang w:val="en-US"/>
        </w:rPr>
      </w:pPr>
      <w:proofErr w:type="spellStart"/>
      <w:r w:rsidRPr="00BC49C1">
        <w:rPr>
          <w:lang w:val="en-US"/>
        </w:rPr>
        <w:t>Pertanyaan</w:t>
      </w:r>
      <w:proofErr w:type="spellEnd"/>
      <w:r w:rsidRPr="00BC49C1">
        <w:rPr>
          <w:lang w:val="en-US"/>
        </w:rPr>
        <w:t xml:space="preserve"> 5 – Desain </w:t>
      </w:r>
      <w:r w:rsidRPr="00BC49C1">
        <w:rPr>
          <w:i/>
          <w:iCs/>
          <w:lang w:val="en-US"/>
        </w:rPr>
        <w:t>Line</w:t>
      </w:r>
      <w:r w:rsidRPr="00BC49C1">
        <w:rPr>
          <w:lang w:val="en-US"/>
        </w:rPr>
        <w:t xml:space="preserve"> dan </w:t>
      </w:r>
      <w:proofErr w:type="spellStart"/>
      <w:r w:rsidRPr="00BC49C1">
        <w:rPr>
          <w:lang w:val="en-US"/>
        </w:rPr>
        <w:t>Tr</w:t>
      </w:r>
      <w:r>
        <w:rPr>
          <w:lang w:val="en-US"/>
        </w:rPr>
        <w:t>afo</w:t>
      </w:r>
      <w:proofErr w:type="spellEnd"/>
    </w:p>
    <w:p w14:paraId="13EA43EA" w14:textId="77777777" w:rsidR="00DC68F1" w:rsidRDefault="00DC68F1" w:rsidP="00DC68F1">
      <w:pPr>
        <w:pStyle w:val="ListParagraph"/>
        <w:rPr>
          <w:lang w:val="en-US"/>
        </w:rPr>
      </w:pPr>
    </w:p>
    <w:p w14:paraId="1D3C2ED1" w14:textId="77777777" w:rsidR="00DC68F1" w:rsidRDefault="00DC68F1" w:rsidP="00DC68F1">
      <w:pPr>
        <w:pStyle w:val="Heading2"/>
        <w:rPr>
          <w:lang w:val="en-US"/>
        </w:rPr>
      </w:pPr>
      <w:proofErr w:type="spellStart"/>
      <w:r>
        <w:rPr>
          <w:lang w:val="en-US"/>
        </w:rPr>
        <w:t>Pertanyaan</w:t>
      </w:r>
      <w:proofErr w:type="spellEnd"/>
      <w:r>
        <w:rPr>
          <w:lang w:val="en-US"/>
        </w:rPr>
        <w:t xml:space="preserve"> 6 – </w:t>
      </w:r>
      <w:proofErr w:type="spellStart"/>
      <w:r>
        <w:rPr>
          <w:lang w:val="en-US"/>
        </w:rPr>
        <w:t>Analisis</w:t>
      </w:r>
      <w:proofErr w:type="spellEnd"/>
      <w:r>
        <w:rPr>
          <w:lang w:val="en-US"/>
        </w:rPr>
        <w:t xml:space="preserve"> </w:t>
      </w:r>
      <w:r>
        <w:rPr>
          <w:i/>
          <w:iCs/>
          <w:lang w:val="en-US"/>
        </w:rPr>
        <w:t>Symmetrical Fault</w:t>
      </w:r>
    </w:p>
    <w:p w14:paraId="28DCD45B" w14:textId="77777777" w:rsidR="00DC68F1" w:rsidRDefault="00DC68F1" w:rsidP="00DC68F1">
      <w:pPr>
        <w:pStyle w:val="ListParagraph"/>
        <w:rPr>
          <w:lang w:val="en-US"/>
        </w:rPr>
      </w:pPr>
    </w:p>
    <w:p w14:paraId="3ACB6506" w14:textId="77777777" w:rsidR="00DC68F1" w:rsidRDefault="00DC68F1" w:rsidP="00DC68F1">
      <w:pPr>
        <w:pStyle w:val="Heading2"/>
      </w:pPr>
      <w:r w:rsidRPr="00A85DFF">
        <w:t>Pertanyaan 7 – Desain Kapasitas Pembangkit L</w:t>
      </w:r>
      <w:r>
        <w:t>ain (Kondisi 1)</w:t>
      </w:r>
    </w:p>
    <w:p w14:paraId="5C621004" w14:textId="72557688"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05.00 – 17.00</w:t>
      </w:r>
    </w:p>
    <w:p w14:paraId="390D56C6" w14:textId="77777777" w:rsidR="001E0736" w:rsidRDefault="001E0736" w:rsidP="001E0736">
      <w:pPr>
        <w:rPr>
          <w:lang w:val="en-US"/>
        </w:rPr>
      </w:pPr>
    </w:p>
    <w:p w14:paraId="4FC6C44B" w14:textId="4FD6ECF5"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17654D56" w14:textId="77777777" w:rsidR="001E0736" w:rsidRDefault="001E0736" w:rsidP="001E0736">
      <w:pPr>
        <w:rPr>
          <w:lang w:val="en-US"/>
        </w:rPr>
      </w:pPr>
    </w:p>
    <w:p w14:paraId="245498C9" w14:textId="45EEBEA2"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7</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5C7627DE" w14:textId="77777777" w:rsidR="001E0736" w:rsidRPr="001E0736" w:rsidRDefault="001E0736" w:rsidP="001E0736">
      <w:pPr>
        <w:rPr>
          <w:lang w:val="en-US"/>
        </w:rPr>
      </w:pPr>
    </w:p>
    <w:p w14:paraId="27EF7956" w14:textId="77777777" w:rsidR="00DC68F1" w:rsidRPr="001E0736" w:rsidRDefault="00DC68F1" w:rsidP="00DC68F1">
      <w:pPr>
        <w:rPr>
          <w:lang w:val="en-US"/>
        </w:rPr>
      </w:pPr>
    </w:p>
    <w:p w14:paraId="290EB023" w14:textId="5560BB62" w:rsidR="00DC68F1" w:rsidRDefault="00DC68F1" w:rsidP="00DC68F1">
      <w:pPr>
        <w:pStyle w:val="Heading2"/>
      </w:pPr>
      <w:r w:rsidRPr="00A85DFF">
        <w:t xml:space="preserve">Pertanyaan </w:t>
      </w:r>
      <w:r w:rsidR="00627B15">
        <w:t>8</w:t>
      </w:r>
      <w:r w:rsidRPr="00A85DFF">
        <w:t xml:space="preserve"> – Desain Kapasitas Pembangkit L</w:t>
      </w:r>
      <w:r>
        <w:t>ain (Kondisi 2)</w:t>
      </w:r>
    </w:p>
    <w:p w14:paraId="3387E4AA" w14:textId="0C052FDC" w:rsidR="00DC68F1" w:rsidRDefault="00627B15" w:rsidP="00627B15">
      <w:pPr>
        <w:pStyle w:val="Caption"/>
        <w:jc w:val="left"/>
        <w:rPr>
          <w:lang w:val="en-US"/>
        </w:rPr>
      </w:pPr>
      <w:bookmarkStart w:id="4" w:name="_Hlk198453547"/>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05.00 – 17.00</w:t>
      </w:r>
      <w:bookmarkEnd w:id="4"/>
    </w:p>
    <w:p w14:paraId="5C0BC211" w14:textId="77777777" w:rsidR="001E0736" w:rsidRDefault="001E0736" w:rsidP="001E0736">
      <w:pPr>
        <w:rPr>
          <w:lang w:val="en-US"/>
        </w:rPr>
      </w:pPr>
    </w:p>
    <w:p w14:paraId="6E0A5F69" w14:textId="787538A2"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00DC68F1" w:rsidRPr="00627B15">
        <w:rPr>
          <w:lang w:val="en-US"/>
        </w:rPr>
        <w:t>Pertanyaan</w:t>
      </w:r>
      <w:proofErr w:type="spellEnd"/>
      <w:r w:rsidR="00DC68F1" w:rsidRPr="00627B15">
        <w:rPr>
          <w:lang w:val="en-US"/>
        </w:rPr>
        <w:t xml:space="preserve"> </w:t>
      </w:r>
      <w:r w:rsidRPr="00627B15">
        <w:rPr>
          <w:lang w:val="en-US"/>
        </w:rPr>
        <w:t xml:space="preserve">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655F7B06" w14:textId="77777777" w:rsidR="001E0736" w:rsidRDefault="001E0736" w:rsidP="001E0736">
      <w:pPr>
        <w:rPr>
          <w:lang w:val="en-US"/>
        </w:rPr>
      </w:pPr>
    </w:p>
    <w:p w14:paraId="550DBC15" w14:textId="0DE88436" w:rsidR="001E0736" w:rsidRDefault="001E0736" w:rsidP="001E0736">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8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1AC37660" w14:textId="77777777" w:rsidR="001E0736" w:rsidRPr="001E0736" w:rsidRDefault="001E0736" w:rsidP="001E0736">
      <w:pPr>
        <w:rPr>
          <w:lang w:val="en-US"/>
        </w:rPr>
      </w:pPr>
    </w:p>
    <w:p w14:paraId="7F5C1F34" w14:textId="02766431" w:rsidR="00DC68F1" w:rsidRDefault="00DC68F1" w:rsidP="00DC68F1">
      <w:pPr>
        <w:pStyle w:val="Heading2"/>
      </w:pPr>
      <w:r w:rsidRPr="00A85DFF">
        <w:t xml:space="preserve">Pertanyaan </w:t>
      </w:r>
      <w:r w:rsidR="00627B15">
        <w:t>9</w:t>
      </w:r>
      <w:r w:rsidRPr="00A85DFF">
        <w:t xml:space="preserve"> – Desain Kapasitas Pembangkit L</w:t>
      </w:r>
      <w:r>
        <w:t>ain (Kondisi 1 &amp; 2)</w:t>
      </w:r>
    </w:p>
    <w:p w14:paraId="736437A4" w14:textId="715754FF" w:rsidR="0070609E" w:rsidRDefault="00DC68F1" w:rsidP="0070609E">
      <w:pPr>
        <w:pStyle w:val="Caption"/>
        <w:jc w:val="left"/>
        <w:rPr>
          <w:lang w:val="en-US"/>
        </w:rPr>
      </w:pPr>
      <w:r w:rsidRPr="0070609E">
        <w:rPr>
          <w:lang w:val="en-US"/>
        </w:rPr>
        <w:t xml:space="preserve"> </w:t>
      </w:r>
      <w:r w:rsidR="0070609E" w:rsidRPr="00627B15">
        <w:rPr>
          <w:lang w:val="en-US"/>
        </w:rPr>
        <w:t xml:space="preserve">Tabel </w:t>
      </w:r>
      <w:proofErr w:type="spellStart"/>
      <w:r w:rsidR="0070609E" w:rsidRPr="00627B15">
        <w:rPr>
          <w:lang w:val="en-US"/>
        </w:rPr>
        <w:t>Jawaban</w:t>
      </w:r>
      <w:proofErr w:type="spellEnd"/>
      <w:r w:rsidR="0070609E" w:rsidRPr="00627B15">
        <w:rPr>
          <w:lang w:val="en-US"/>
        </w:rPr>
        <w:t xml:space="preserve"> </w:t>
      </w:r>
      <w:proofErr w:type="spellStart"/>
      <w:r w:rsidR="0070609E" w:rsidRPr="00627B15">
        <w:rPr>
          <w:lang w:val="en-US"/>
        </w:rPr>
        <w:t>Pertanyaan</w:t>
      </w:r>
      <w:proofErr w:type="spellEnd"/>
      <w:r w:rsidR="0070609E" w:rsidRPr="00627B15">
        <w:rPr>
          <w:lang w:val="en-US"/>
        </w:rPr>
        <w:t xml:space="preserve"> </w:t>
      </w:r>
      <w:r w:rsidR="0070609E">
        <w:rPr>
          <w:lang w:val="en-US"/>
        </w:rPr>
        <w:t>9</w:t>
      </w:r>
      <w:r w:rsidR="0070609E" w:rsidRPr="00627B15">
        <w:rPr>
          <w:lang w:val="en-US"/>
        </w:rPr>
        <w:t xml:space="preserve"> – Hasil </w:t>
      </w:r>
      <w:proofErr w:type="spellStart"/>
      <w:r w:rsidR="0070609E" w:rsidRPr="00627B15">
        <w:rPr>
          <w:lang w:val="en-US"/>
        </w:rPr>
        <w:t>S</w:t>
      </w:r>
      <w:r w:rsidR="0070609E">
        <w:rPr>
          <w:lang w:val="en-US"/>
        </w:rPr>
        <w:t>imulasi</w:t>
      </w:r>
      <w:proofErr w:type="spellEnd"/>
      <w:r w:rsidR="0070609E">
        <w:rPr>
          <w:lang w:val="en-US"/>
        </w:rPr>
        <w:t xml:space="preserve"> </w:t>
      </w:r>
      <w:r w:rsidR="0070609E">
        <w:rPr>
          <w:i/>
          <w:iCs/>
          <w:lang w:val="en-US"/>
        </w:rPr>
        <w:t>Load Flow</w:t>
      </w:r>
      <w:r w:rsidR="0070609E">
        <w:rPr>
          <w:lang w:val="en-US"/>
        </w:rPr>
        <w:t xml:space="preserve"> </w:t>
      </w:r>
      <w:proofErr w:type="spellStart"/>
      <w:r w:rsidR="0070609E">
        <w:rPr>
          <w:lang w:val="en-US"/>
        </w:rPr>
        <w:t>Periode</w:t>
      </w:r>
      <w:proofErr w:type="spellEnd"/>
      <w:r w:rsidR="0070609E">
        <w:rPr>
          <w:lang w:val="en-US"/>
        </w:rPr>
        <w:t xml:space="preserve"> 05.00 – 17.00</w:t>
      </w:r>
    </w:p>
    <w:p w14:paraId="66B774C8" w14:textId="77777777" w:rsidR="0070609E" w:rsidRDefault="0070609E" w:rsidP="0070609E">
      <w:pPr>
        <w:rPr>
          <w:lang w:val="en-US"/>
        </w:rPr>
      </w:pPr>
    </w:p>
    <w:p w14:paraId="27080449" w14:textId="3749F3E8" w:rsidR="0070609E" w:rsidRDefault="0070609E" w:rsidP="0070609E">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9</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17.00 – 22.00</w:t>
      </w:r>
    </w:p>
    <w:p w14:paraId="79992002" w14:textId="77777777" w:rsidR="0070609E" w:rsidRDefault="0070609E" w:rsidP="0070609E">
      <w:pPr>
        <w:rPr>
          <w:lang w:val="en-US"/>
        </w:rPr>
      </w:pPr>
    </w:p>
    <w:p w14:paraId="026DF57A" w14:textId="5C25FDF9" w:rsidR="0070609E" w:rsidRDefault="0070609E" w:rsidP="0070609E">
      <w:pPr>
        <w:pStyle w:val="Caption"/>
        <w:jc w:val="left"/>
        <w:rPr>
          <w:lang w:val="en-US"/>
        </w:rPr>
      </w:pPr>
      <w:r w:rsidRPr="00627B15">
        <w:rPr>
          <w:lang w:val="en-US"/>
        </w:rPr>
        <w:t xml:space="preserve">Tabel </w:t>
      </w:r>
      <w:proofErr w:type="spellStart"/>
      <w:r w:rsidRPr="00627B15">
        <w:rPr>
          <w:lang w:val="en-US"/>
        </w:rPr>
        <w:t>Jawaban</w:t>
      </w:r>
      <w:proofErr w:type="spellEnd"/>
      <w:r w:rsidRPr="00627B15">
        <w:rPr>
          <w:lang w:val="en-US"/>
        </w:rPr>
        <w:t xml:space="preserve"> </w:t>
      </w:r>
      <w:proofErr w:type="spellStart"/>
      <w:r w:rsidRPr="00627B15">
        <w:rPr>
          <w:lang w:val="en-US"/>
        </w:rPr>
        <w:t>Pertanyaan</w:t>
      </w:r>
      <w:proofErr w:type="spellEnd"/>
      <w:r w:rsidRPr="00627B15">
        <w:rPr>
          <w:lang w:val="en-US"/>
        </w:rPr>
        <w:t xml:space="preserve"> </w:t>
      </w:r>
      <w:r>
        <w:rPr>
          <w:lang w:val="en-US"/>
        </w:rPr>
        <w:t>9</w:t>
      </w:r>
      <w:r w:rsidRPr="00627B15">
        <w:rPr>
          <w:lang w:val="en-US"/>
        </w:rPr>
        <w:t xml:space="preserve"> – Hasil </w:t>
      </w:r>
      <w:proofErr w:type="spellStart"/>
      <w:r w:rsidRPr="00627B15">
        <w:rPr>
          <w:lang w:val="en-US"/>
        </w:rPr>
        <w:t>S</w:t>
      </w:r>
      <w:r>
        <w:rPr>
          <w:lang w:val="en-US"/>
        </w:rPr>
        <w:t>imulasi</w:t>
      </w:r>
      <w:proofErr w:type="spellEnd"/>
      <w:r>
        <w:rPr>
          <w:lang w:val="en-US"/>
        </w:rPr>
        <w:t xml:space="preserve"> </w:t>
      </w:r>
      <w:r>
        <w:rPr>
          <w:i/>
          <w:iCs/>
          <w:lang w:val="en-US"/>
        </w:rPr>
        <w:t>Load Flow</w:t>
      </w:r>
      <w:r>
        <w:rPr>
          <w:lang w:val="en-US"/>
        </w:rPr>
        <w:t xml:space="preserve"> </w:t>
      </w:r>
      <w:proofErr w:type="spellStart"/>
      <w:r>
        <w:rPr>
          <w:lang w:val="en-US"/>
        </w:rPr>
        <w:t>Periode</w:t>
      </w:r>
      <w:proofErr w:type="spellEnd"/>
      <w:r>
        <w:rPr>
          <w:lang w:val="en-US"/>
        </w:rPr>
        <w:t xml:space="preserve"> 22.00 – 05.00</w:t>
      </w:r>
    </w:p>
    <w:p w14:paraId="68A02815" w14:textId="6CFF5126" w:rsidR="0010492E" w:rsidRPr="0070609E" w:rsidRDefault="0010492E" w:rsidP="005D6B50">
      <w:pPr>
        <w:rPr>
          <w:lang w:val="en-US"/>
        </w:rPr>
      </w:pPr>
    </w:p>
    <w:p w14:paraId="632E940E" w14:textId="77777777" w:rsidR="002E3576" w:rsidRPr="00627B15" w:rsidRDefault="002E3576" w:rsidP="00D03367">
      <w:pPr>
        <w:pStyle w:val="LABDAS15DaftarPustaka"/>
        <w:rPr>
          <w:lang w:val="sv-SE"/>
        </w:rPr>
      </w:pPr>
      <w:bookmarkStart w:id="5" w:name="_Toc202170971"/>
      <w:r w:rsidRPr="00627B15">
        <w:rPr>
          <w:lang w:val="sv-SE"/>
        </w:rPr>
        <w:t>Daftar Pustaka</w:t>
      </w:r>
      <w:bookmarkEnd w:id="5"/>
    </w:p>
    <w:p w14:paraId="7B8FA807" w14:textId="77777777" w:rsidR="002F7557" w:rsidRPr="002F7557" w:rsidRDefault="008C783E" w:rsidP="002F7557">
      <w:pPr>
        <w:pStyle w:val="Bibliography"/>
        <w:rPr>
          <w:rFonts w:ascii="Garamond" w:hAnsi="Garamond"/>
          <w:sz w:val="22"/>
        </w:rPr>
      </w:pPr>
      <w:r>
        <w:rPr>
          <w:lang w:val="en-GB"/>
        </w:rPr>
        <w:fldChar w:fldCharType="begin"/>
      </w:r>
      <w:r>
        <w:rPr>
          <w:lang w:val="en-GB"/>
        </w:rPr>
        <w:instrText xml:space="preserve"> ADDIN ZOTERO_BIBL {"uncited":[],"omitted":[],"custom":[]} CSL_BIBLIOGRAPHY </w:instrText>
      </w:r>
      <w:r>
        <w:rPr>
          <w:lang w:val="en-GB"/>
        </w:rPr>
        <w:fldChar w:fldCharType="separate"/>
      </w:r>
      <w:r w:rsidR="002F7557" w:rsidRPr="002F7557">
        <w:rPr>
          <w:rFonts w:ascii="Garamond" w:hAnsi="Garamond"/>
          <w:sz w:val="22"/>
        </w:rPr>
        <w:t>[1]</w:t>
      </w:r>
      <w:r w:rsidR="002F7557" w:rsidRPr="002F7557">
        <w:rPr>
          <w:rFonts w:ascii="Garamond" w:hAnsi="Garamond"/>
          <w:sz w:val="22"/>
        </w:rPr>
        <w:tab/>
        <w:t xml:space="preserve">“Modul EL3217 STE Terbaru.pdf.” </w:t>
      </w:r>
    </w:p>
    <w:p w14:paraId="512E1665" w14:textId="77777777" w:rsidR="002F7557" w:rsidRPr="002F7557" w:rsidRDefault="002F7557" w:rsidP="002F7557">
      <w:pPr>
        <w:pStyle w:val="Bibliography"/>
        <w:rPr>
          <w:rFonts w:ascii="Garamond" w:hAnsi="Garamond"/>
          <w:sz w:val="22"/>
        </w:rPr>
      </w:pPr>
      <w:r w:rsidRPr="002F7557">
        <w:rPr>
          <w:rFonts w:ascii="Garamond" w:hAnsi="Garamond"/>
          <w:sz w:val="22"/>
        </w:rPr>
        <w:t>[2]</w:t>
      </w:r>
      <w:r w:rsidRPr="002F7557">
        <w:rPr>
          <w:rFonts w:ascii="Garamond" w:hAnsi="Garamond"/>
          <w:sz w:val="22"/>
        </w:rPr>
        <w:tab/>
        <w:t>“What is Generator Capability Curve?” Diakses: 18 Mei 2025. [Daring]. Tersedia pada: https://electengmaterials.com/what-is-generator-capability-curve/</w:t>
      </w:r>
    </w:p>
    <w:p w14:paraId="701DF249" w14:textId="77777777" w:rsidR="002F7557" w:rsidRPr="002F7557" w:rsidRDefault="002F7557" w:rsidP="002F7557">
      <w:pPr>
        <w:pStyle w:val="Bibliography"/>
        <w:rPr>
          <w:rFonts w:ascii="Garamond" w:hAnsi="Garamond"/>
          <w:sz w:val="22"/>
        </w:rPr>
      </w:pPr>
      <w:r w:rsidRPr="002F7557">
        <w:rPr>
          <w:rFonts w:ascii="Garamond" w:hAnsi="Garamond"/>
          <w:sz w:val="22"/>
        </w:rPr>
        <w:t>[3]</w:t>
      </w:r>
      <w:r w:rsidRPr="002F7557">
        <w:rPr>
          <w:rFonts w:ascii="Garamond" w:hAnsi="Garamond"/>
          <w:sz w:val="22"/>
        </w:rPr>
        <w:tab/>
        <w:t>“Two-bus electric power system | Download Scientific Diagram.” Diakses: 18 Mei 2025. [Daring]. Tersedia pada: https://www.researchgate.net/figure/Two-bus-electric-power-system_fig1_284511404</w:t>
      </w:r>
    </w:p>
    <w:p w14:paraId="47E4D34E" w14:textId="77777777" w:rsidR="002F7557" w:rsidRPr="002F7557" w:rsidRDefault="002F7557" w:rsidP="002F7557">
      <w:pPr>
        <w:pStyle w:val="Bibliography"/>
        <w:rPr>
          <w:rFonts w:ascii="Garamond" w:hAnsi="Garamond"/>
          <w:sz w:val="22"/>
        </w:rPr>
      </w:pPr>
      <w:r w:rsidRPr="002F7557">
        <w:rPr>
          <w:rFonts w:ascii="Garamond" w:hAnsi="Garamond"/>
          <w:sz w:val="22"/>
        </w:rPr>
        <w:t>[4]</w:t>
      </w:r>
      <w:r w:rsidRPr="002F7557">
        <w:rPr>
          <w:rFonts w:ascii="Garamond" w:hAnsi="Garamond"/>
          <w:sz w:val="22"/>
        </w:rPr>
        <w:tab/>
        <w:t>L. C. L. C. is an electrical contractor with 36 years of experience in residential,  light commercial electrical wiring H. worked as an electronic technician, dan  later as an engineer for the I. C. H. is also a member of T. S. H. I. R. B. L. more about T. S. R. Board, “What Is a Short Circuit, and What Causes One?,” The Spruce. Diakses: 14 Mei 2025. [Daring]. Tersedia pada: https://www.thespruce.com/what-causes-short-circuits-4118973</w:t>
      </w:r>
    </w:p>
    <w:p w14:paraId="308B29AF" w14:textId="77777777" w:rsidR="002F7557" w:rsidRPr="002F7557" w:rsidRDefault="002F7557" w:rsidP="002F7557">
      <w:pPr>
        <w:pStyle w:val="Bibliography"/>
        <w:rPr>
          <w:rFonts w:ascii="Garamond" w:hAnsi="Garamond"/>
          <w:sz w:val="22"/>
        </w:rPr>
      </w:pPr>
      <w:r w:rsidRPr="002F7557">
        <w:rPr>
          <w:rFonts w:ascii="Garamond" w:hAnsi="Garamond"/>
          <w:sz w:val="22"/>
        </w:rPr>
        <w:t>[5]</w:t>
      </w:r>
      <w:r w:rsidRPr="002F7557">
        <w:rPr>
          <w:rFonts w:ascii="Garamond" w:hAnsi="Garamond"/>
          <w:sz w:val="22"/>
        </w:rPr>
        <w:tab/>
        <w:t>A. T, “What are Symmetrical &amp; Unsymmetrical Faults?,” Circuit Globe. Diakses: 14 Mei 2025. [Daring]. Tersedia pada: https://circuitglobe.com/symmetrical-and-unsymmetrical-faults.html</w:t>
      </w:r>
    </w:p>
    <w:p w14:paraId="65CAE9F3" w14:textId="77777777" w:rsidR="002F7557" w:rsidRPr="002F7557" w:rsidRDefault="002F7557" w:rsidP="002F7557">
      <w:pPr>
        <w:pStyle w:val="Bibliography"/>
        <w:rPr>
          <w:rFonts w:ascii="Garamond" w:hAnsi="Garamond"/>
          <w:sz w:val="22"/>
        </w:rPr>
      </w:pPr>
      <w:r w:rsidRPr="002F7557">
        <w:rPr>
          <w:rFonts w:ascii="Garamond" w:hAnsi="Garamond"/>
          <w:sz w:val="22"/>
        </w:rPr>
        <w:t>[6]</w:t>
      </w:r>
      <w:r w:rsidRPr="002F7557">
        <w:rPr>
          <w:rFonts w:ascii="Garamond" w:hAnsi="Garamond"/>
          <w:sz w:val="22"/>
        </w:rPr>
        <w:tab/>
        <w:t>T. Agarwal, “Types of Faults in Electrical Power Systems and Their Effects,” ElProCus - Electronic Projects for Engineering Students. Diakses: 14 Mei 2025. [Daring]. Tersedia pada: https://www.elprocus.com/what-are-the-different-types-of-faults-in-electrical-power-systems/</w:t>
      </w:r>
    </w:p>
    <w:p w14:paraId="347E0524" w14:textId="77777777" w:rsidR="002F7557" w:rsidRPr="002F7557" w:rsidRDefault="002F7557" w:rsidP="002F7557">
      <w:pPr>
        <w:pStyle w:val="Bibliography"/>
        <w:rPr>
          <w:rFonts w:ascii="Garamond" w:hAnsi="Garamond"/>
          <w:sz w:val="22"/>
        </w:rPr>
      </w:pPr>
      <w:r w:rsidRPr="002F7557">
        <w:rPr>
          <w:rFonts w:ascii="Garamond" w:hAnsi="Garamond"/>
          <w:sz w:val="22"/>
        </w:rPr>
        <w:t>[7]</w:t>
      </w:r>
      <w:r w:rsidRPr="002F7557">
        <w:rPr>
          <w:rFonts w:ascii="Garamond" w:hAnsi="Garamond"/>
          <w:sz w:val="22"/>
        </w:rPr>
        <w:tab/>
        <w:t>Electricalampere, “What are Symmetrical &amp; Unsymmetrical Faults?,” Electrical Ampere. Diakses: 15 Mei 2025. [Daring]. Tersedia pada: https://electricalampere.com/symmetrical-and-unsymmetrical-faults/</w:t>
      </w:r>
    </w:p>
    <w:p w14:paraId="61980533" w14:textId="77777777" w:rsidR="002F7557" w:rsidRPr="002F7557" w:rsidRDefault="002F7557" w:rsidP="002F7557">
      <w:pPr>
        <w:pStyle w:val="Bibliography"/>
        <w:rPr>
          <w:rFonts w:ascii="Garamond" w:hAnsi="Garamond"/>
          <w:sz w:val="22"/>
        </w:rPr>
      </w:pPr>
      <w:r w:rsidRPr="002F7557">
        <w:rPr>
          <w:rFonts w:ascii="Garamond" w:hAnsi="Garamond"/>
          <w:sz w:val="22"/>
        </w:rPr>
        <w:t>[8]</w:t>
      </w:r>
      <w:r w:rsidRPr="002F7557">
        <w:rPr>
          <w:rFonts w:ascii="Garamond" w:hAnsi="Garamond"/>
          <w:sz w:val="22"/>
        </w:rPr>
        <w:tab/>
        <w:t xml:space="preserve">M. Farhan, “PENGARUH PEMBEBANAN TERHADAP ARUS EKSITASI GENERATOR UNIT 2 PLTMH CURUG,” </w:t>
      </w:r>
      <w:r w:rsidRPr="002F7557">
        <w:rPr>
          <w:rFonts w:ascii="Garamond" w:hAnsi="Garamond"/>
          <w:i/>
          <w:iCs/>
          <w:sz w:val="22"/>
        </w:rPr>
        <w:t>J. SIMETRIK</w:t>
      </w:r>
      <w:r w:rsidRPr="002F7557">
        <w:rPr>
          <w:rFonts w:ascii="Garamond" w:hAnsi="Garamond"/>
          <w:sz w:val="22"/>
        </w:rPr>
        <w:t>, vol. 11, no. 1, hlm. 398–403, Agu 2021, doi: 10.31959/js.v11i1.653.</w:t>
      </w:r>
    </w:p>
    <w:p w14:paraId="200C6E8A" w14:textId="77777777" w:rsidR="002F7557" w:rsidRPr="002F7557" w:rsidRDefault="002F7557" w:rsidP="002F7557">
      <w:pPr>
        <w:pStyle w:val="Bibliography"/>
        <w:rPr>
          <w:rFonts w:ascii="Garamond" w:hAnsi="Garamond"/>
          <w:sz w:val="22"/>
        </w:rPr>
      </w:pPr>
      <w:r w:rsidRPr="002F7557">
        <w:rPr>
          <w:rFonts w:ascii="Garamond" w:hAnsi="Garamond"/>
          <w:sz w:val="22"/>
        </w:rPr>
        <w:t>[9]</w:t>
      </w:r>
      <w:r w:rsidRPr="002F7557">
        <w:rPr>
          <w:rFonts w:ascii="Garamond" w:hAnsi="Garamond"/>
          <w:sz w:val="22"/>
        </w:rPr>
        <w:tab/>
        <w:t>“Apa Itu Kapasitor Bank dan Mengapa Anda Membutuhkannya?” Diakses: 28 April 2025. [Daring]. Tersedia pada: https://www.jualkomponenlistrik.com/blog/apa-itu-kapasitor-bank-dan-mengapa-anda-membutuhkannya</w:t>
      </w:r>
    </w:p>
    <w:p w14:paraId="17F96506" w14:textId="77777777" w:rsidR="002F7557" w:rsidRPr="002F7557" w:rsidRDefault="002F7557" w:rsidP="002F7557">
      <w:pPr>
        <w:pStyle w:val="Bibliography"/>
        <w:rPr>
          <w:rFonts w:ascii="Garamond" w:hAnsi="Garamond"/>
          <w:sz w:val="22"/>
        </w:rPr>
      </w:pPr>
      <w:r w:rsidRPr="002F7557">
        <w:rPr>
          <w:rFonts w:ascii="Garamond" w:hAnsi="Garamond"/>
          <w:sz w:val="22"/>
        </w:rPr>
        <w:t>[10]</w:t>
      </w:r>
      <w:r w:rsidRPr="002F7557">
        <w:rPr>
          <w:rFonts w:ascii="Garamond" w:hAnsi="Garamond"/>
          <w:sz w:val="22"/>
        </w:rPr>
        <w:tab/>
        <w:t>KL, “5 Cara Mengatasi Genset Over Voltage dan Faktor Penyebabnya,” Kawan Lama Group. Diakses: 18 Mei 2025. [Daring]. Tersedia pada: https://www.kawanlama.com/blog/tips/cara-mengatasi-genset-over-voltage</w:t>
      </w:r>
    </w:p>
    <w:p w14:paraId="751856E9" w14:textId="65F03E5E" w:rsidR="00DB786B" w:rsidRDefault="008C783E" w:rsidP="005A2F1F">
      <w:pPr>
        <w:pStyle w:val="LABDAS16NomorDaftarPustaka"/>
        <w:numPr>
          <w:ilvl w:val="0"/>
          <w:numId w:val="0"/>
        </w:numPr>
        <w:ind w:left="567" w:hanging="567"/>
        <w:rPr>
          <w:lang w:val="en-GB"/>
        </w:rPr>
      </w:pPr>
      <w:r>
        <w:rPr>
          <w:lang w:val="en-GB"/>
        </w:rPr>
        <w:fldChar w:fldCharType="end"/>
      </w:r>
    </w:p>
    <w:p w14:paraId="6073F3DB" w14:textId="77777777" w:rsidR="00D00DB9" w:rsidRDefault="00D00DB9" w:rsidP="00260D74">
      <w:pPr>
        <w:spacing w:before="0" w:after="0"/>
        <w:jc w:val="left"/>
        <w:rPr>
          <w:rFonts w:ascii="Garamond" w:hAnsi="Garamond"/>
          <w:sz w:val="22"/>
          <w:lang w:val="en-GB"/>
        </w:rPr>
      </w:pPr>
    </w:p>
    <w:p w14:paraId="228FE5A9" w14:textId="77777777" w:rsidR="000D56B8" w:rsidRDefault="000D56B8" w:rsidP="00260D74">
      <w:pPr>
        <w:spacing w:before="0" w:after="0"/>
        <w:jc w:val="left"/>
        <w:rPr>
          <w:rFonts w:ascii="Garamond" w:hAnsi="Garamond"/>
          <w:sz w:val="22"/>
          <w:lang w:val="en-GB"/>
        </w:rPr>
        <w:sectPr w:rsidR="000D56B8" w:rsidSect="00E2123C">
          <w:type w:val="continuous"/>
          <w:pgSz w:w="11906" w:h="16838"/>
          <w:pgMar w:top="964" w:right="964" w:bottom="964" w:left="1531" w:header="709" w:footer="709" w:gutter="0"/>
          <w:cols w:num="2" w:space="397"/>
          <w:docGrid w:linePitch="360"/>
        </w:sectPr>
      </w:pPr>
    </w:p>
    <w:p w14:paraId="2FED3C69" w14:textId="2CDD7D60" w:rsidR="00E93800" w:rsidRDefault="00BC489E" w:rsidP="00BC489E">
      <w:pPr>
        <w:pStyle w:val="Title"/>
        <w:rPr>
          <w:lang w:val="en-GB"/>
        </w:rPr>
      </w:pPr>
      <w:r>
        <w:rPr>
          <w:lang w:val="en-GB"/>
        </w:rPr>
        <w:t>Lampiran</w:t>
      </w:r>
    </w:p>
    <w:p w14:paraId="42ECE533" w14:textId="6C94BF78" w:rsidR="00BC489E" w:rsidRPr="00BD26CB" w:rsidRDefault="005D6347" w:rsidP="00CD1F3C">
      <w:pPr>
        <w:pStyle w:val="ListParagraph"/>
        <w:numPr>
          <w:ilvl w:val="0"/>
          <w:numId w:val="5"/>
        </w:numPr>
      </w:pPr>
      <w:r w:rsidRPr="00BD26CB">
        <w:rPr>
          <w:i/>
          <w:iCs/>
        </w:rPr>
        <w:t>Logbook</w:t>
      </w:r>
      <w:r w:rsidR="00BD26CB" w:rsidRPr="00BD26CB">
        <w:rPr>
          <w:i/>
          <w:iCs/>
        </w:rPr>
        <w:t xml:space="preserve"> </w:t>
      </w:r>
      <w:r w:rsidR="00BD26CB" w:rsidRPr="00BD26CB">
        <w:t>1 -</w:t>
      </w:r>
      <w:r w:rsidR="00BD63B3" w:rsidRPr="00BD26CB">
        <w:rPr>
          <w:i/>
          <w:iCs/>
        </w:rPr>
        <w:t xml:space="preserve"> </w:t>
      </w:r>
      <w:r w:rsidR="00BD26CB" w:rsidRPr="00BD26CB">
        <w:t xml:space="preserve">Status Kehadiran </w:t>
      </w:r>
      <w:r w:rsidR="00512578">
        <w:t>dalam</w:t>
      </w:r>
      <w:r w:rsidR="00BD26CB" w:rsidRPr="00BD26CB">
        <w:t xml:space="preserve"> D</w:t>
      </w:r>
      <w:r w:rsidR="00BD26CB">
        <w:t>iskusi</w:t>
      </w:r>
      <w:r w:rsidR="00512578">
        <w:t>/Asistensi</w:t>
      </w:r>
    </w:p>
    <w:tbl>
      <w:tblPr>
        <w:tblStyle w:val="TableGrid"/>
        <w:tblW w:w="0" w:type="auto"/>
        <w:tblInd w:w="720" w:type="dxa"/>
        <w:tblLook w:val="04A0" w:firstRow="1" w:lastRow="0" w:firstColumn="1" w:lastColumn="0" w:noHBand="0" w:noVBand="1"/>
      </w:tblPr>
      <w:tblGrid>
        <w:gridCol w:w="500"/>
        <w:gridCol w:w="1752"/>
        <w:gridCol w:w="1316"/>
        <w:gridCol w:w="1316"/>
        <w:gridCol w:w="1316"/>
      </w:tblGrid>
      <w:tr w:rsidR="00BD63B3" w14:paraId="3C3E387D" w14:textId="77777777" w:rsidTr="00FE6A7A">
        <w:tc>
          <w:tcPr>
            <w:tcW w:w="0" w:type="auto"/>
          </w:tcPr>
          <w:p w14:paraId="2255153D" w14:textId="06475660" w:rsidR="00BD63B3" w:rsidRDefault="00BD63B3" w:rsidP="005D6347">
            <w:pPr>
              <w:pStyle w:val="ListParagraph"/>
              <w:ind w:left="0"/>
              <w:rPr>
                <w:lang w:val="en-GB"/>
              </w:rPr>
            </w:pPr>
            <w:r>
              <w:rPr>
                <w:lang w:val="en-GB"/>
              </w:rPr>
              <w:t>No.</w:t>
            </w:r>
          </w:p>
        </w:tc>
        <w:tc>
          <w:tcPr>
            <w:tcW w:w="0" w:type="auto"/>
          </w:tcPr>
          <w:p w14:paraId="72929922" w14:textId="35026846" w:rsidR="00BD63B3" w:rsidRDefault="00BD63B3" w:rsidP="005D6347">
            <w:pPr>
              <w:pStyle w:val="ListParagraph"/>
              <w:ind w:left="0"/>
              <w:rPr>
                <w:lang w:val="en-GB"/>
              </w:rPr>
            </w:pPr>
            <w:r>
              <w:rPr>
                <w:lang w:val="en-GB"/>
              </w:rPr>
              <w:t>Nama (NIM)</w:t>
            </w:r>
          </w:p>
        </w:tc>
        <w:tc>
          <w:tcPr>
            <w:tcW w:w="0" w:type="auto"/>
          </w:tcPr>
          <w:p w14:paraId="744055C4" w14:textId="44DDB622" w:rsidR="00BD63B3" w:rsidRDefault="00BD63B3" w:rsidP="005D6347">
            <w:pPr>
              <w:pStyle w:val="ListParagraph"/>
              <w:ind w:left="0"/>
              <w:rPr>
                <w:lang w:val="en-GB"/>
              </w:rPr>
            </w:pPr>
            <w:proofErr w:type="spellStart"/>
            <w:r>
              <w:rPr>
                <w:lang w:val="en-GB"/>
              </w:rPr>
              <w:t>Pertemuan</w:t>
            </w:r>
            <w:proofErr w:type="spellEnd"/>
            <w:r>
              <w:rPr>
                <w:lang w:val="en-GB"/>
              </w:rPr>
              <w:t xml:space="preserve"> 1 </w:t>
            </w:r>
            <w:r w:rsidR="00DF5739">
              <w:rPr>
                <w:lang w:val="en-GB"/>
              </w:rPr>
              <w:br/>
            </w:r>
          </w:p>
        </w:tc>
        <w:tc>
          <w:tcPr>
            <w:tcW w:w="0" w:type="auto"/>
          </w:tcPr>
          <w:p w14:paraId="63273145" w14:textId="141C016C" w:rsidR="00BD63B3" w:rsidRDefault="00BD63B3" w:rsidP="005D6347">
            <w:pPr>
              <w:pStyle w:val="ListParagraph"/>
              <w:ind w:left="0"/>
              <w:rPr>
                <w:lang w:val="en-GB"/>
              </w:rPr>
            </w:pPr>
            <w:proofErr w:type="spellStart"/>
            <w:r>
              <w:rPr>
                <w:lang w:val="en-GB"/>
              </w:rPr>
              <w:t>Pertemuan</w:t>
            </w:r>
            <w:proofErr w:type="spellEnd"/>
            <w:r>
              <w:rPr>
                <w:lang w:val="en-GB"/>
              </w:rPr>
              <w:t xml:space="preserve"> 2</w:t>
            </w:r>
          </w:p>
        </w:tc>
        <w:tc>
          <w:tcPr>
            <w:tcW w:w="0" w:type="auto"/>
          </w:tcPr>
          <w:p w14:paraId="719A01A6" w14:textId="40BB79E8" w:rsidR="00BD63B3" w:rsidRDefault="00BD63B3" w:rsidP="005D6347">
            <w:pPr>
              <w:pStyle w:val="ListParagraph"/>
              <w:ind w:left="0"/>
              <w:rPr>
                <w:lang w:val="en-GB"/>
              </w:rPr>
            </w:pPr>
            <w:proofErr w:type="spellStart"/>
            <w:r>
              <w:rPr>
                <w:lang w:val="en-GB"/>
              </w:rPr>
              <w:t>Pertemuan</w:t>
            </w:r>
            <w:proofErr w:type="spellEnd"/>
            <w:r>
              <w:rPr>
                <w:lang w:val="en-GB"/>
              </w:rPr>
              <w:t xml:space="preserve"> 3</w:t>
            </w:r>
          </w:p>
        </w:tc>
      </w:tr>
      <w:tr w:rsidR="00BD63B3" w14:paraId="75FC5F97" w14:textId="77777777" w:rsidTr="00FE6A7A">
        <w:tc>
          <w:tcPr>
            <w:tcW w:w="0" w:type="auto"/>
          </w:tcPr>
          <w:p w14:paraId="4B56A850" w14:textId="3D0DD6BE" w:rsidR="00BD63B3" w:rsidRDefault="00BD63B3" w:rsidP="005D6347">
            <w:pPr>
              <w:pStyle w:val="ListParagraph"/>
              <w:ind w:left="0"/>
              <w:rPr>
                <w:lang w:val="en-GB"/>
              </w:rPr>
            </w:pPr>
            <w:r>
              <w:rPr>
                <w:lang w:val="en-GB"/>
              </w:rPr>
              <w:t>1</w:t>
            </w:r>
          </w:p>
        </w:tc>
        <w:tc>
          <w:tcPr>
            <w:tcW w:w="0" w:type="auto"/>
          </w:tcPr>
          <w:p w14:paraId="3A09DE90" w14:textId="7DCA0CB6" w:rsidR="00BD63B3" w:rsidRDefault="00BD63B3" w:rsidP="005D6347">
            <w:pPr>
              <w:pStyle w:val="ListParagraph"/>
              <w:ind w:left="0"/>
              <w:rPr>
                <w:lang w:val="en-GB"/>
              </w:rPr>
            </w:pPr>
          </w:p>
        </w:tc>
        <w:tc>
          <w:tcPr>
            <w:tcW w:w="0" w:type="auto"/>
          </w:tcPr>
          <w:p w14:paraId="109F018F" w14:textId="0E6D4586" w:rsidR="00BD63B3" w:rsidRDefault="00BD63B3" w:rsidP="005D6347">
            <w:pPr>
              <w:pStyle w:val="ListParagraph"/>
              <w:ind w:left="0"/>
              <w:rPr>
                <w:lang w:val="en-GB"/>
              </w:rPr>
            </w:pPr>
          </w:p>
        </w:tc>
        <w:tc>
          <w:tcPr>
            <w:tcW w:w="0" w:type="auto"/>
          </w:tcPr>
          <w:p w14:paraId="3F0B761C" w14:textId="77777777" w:rsidR="00BD63B3" w:rsidRDefault="00BD63B3" w:rsidP="005D6347">
            <w:pPr>
              <w:pStyle w:val="ListParagraph"/>
              <w:ind w:left="0"/>
              <w:rPr>
                <w:lang w:val="en-GB"/>
              </w:rPr>
            </w:pPr>
          </w:p>
        </w:tc>
        <w:tc>
          <w:tcPr>
            <w:tcW w:w="0" w:type="auto"/>
          </w:tcPr>
          <w:p w14:paraId="35BEDBA0" w14:textId="77777777" w:rsidR="00BD63B3" w:rsidRDefault="00BD63B3" w:rsidP="005D6347">
            <w:pPr>
              <w:pStyle w:val="ListParagraph"/>
              <w:ind w:left="0"/>
              <w:rPr>
                <w:lang w:val="en-GB"/>
              </w:rPr>
            </w:pPr>
          </w:p>
        </w:tc>
      </w:tr>
      <w:tr w:rsidR="00BD63B3" w14:paraId="677BC2FC" w14:textId="77777777" w:rsidTr="00FE6A7A">
        <w:tc>
          <w:tcPr>
            <w:tcW w:w="0" w:type="auto"/>
          </w:tcPr>
          <w:p w14:paraId="362D6F5E" w14:textId="68A5A915" w:rsidR="00BD63B3" w:rsidRDefault="00BD63B3" w:rsidP="005D6347">
            <w:pPr>
              <w:pStyle w:val="ListParagraph"/>
              <w:ind w:left="0"/>
              <w:rPr>
                <w:lang w:val="en-GB"/>
              </w:rPr>
            </w:pPr>
            <w:r>
              <w:rPr>
                <w:lang w:val="en-GB"/>
              </w:rPr>
              <w:t>2</w:t>
            </w:r>
          </w:p>
        </w:tc>
        <w:tc>
          <w:tcPr>
            <w:tcW w:w="0" w:type="auto"/>
          </w:tcPr>
          <w:p w14:paraId="6DEC1538" w14:textId="1563F151" w:rsidR="00BD63B3" w:rsidRDefault="00BD63B3" w:rsidP="005D6347">
            <w:pPr>
              <w:pStyle w:val="ListParagraph"/>
              <w:ind w:left="0"/>
              <w:rPr>
                <w:lang w:val="en-GB"/>
              </w:rPr>
            </w:pPr>
          </w:p>
        </w:tc>
        <w:tc>
          <w:tcPr>
            <w:tcW w:w="0" w:type="auto"/>
          </w:tcPr>
          <w:p w14:paraId="6299E93E" w14:textId="42DEBA36" w:rsidR="00BD63B3" w:rsidRDefault="00BD63B3" w:rsidP="005D6347">
            <w:pPr>
              <w:pStyle w:val="ListParagraph"/>
              <w:ind w:left="0"/>
              <w:rPr>
                <w:lang w:val="en-GB"/>
              </w:rPr>
            </w:pPr>
          </w:p>
        </w:tc>
        <w:tc>
          <w:tcPr>
            <w:tcW w:w="0" w:type="auto"/>
          </w:tcPr>
          <w:p w14:paraId="4595E982" w14:textId="77777777" w:rsidR="00BD63B3" w:rsidRDefault="00BD63B3" w:rsidP="005D6347">
            <w:pPr>
              <w:pStyle w:val="ListParagraph"/>
              <w:ind w:left="0"/>
              <w:rPr>
                <w:lang w:val="en-GB"/>
              </w:rPr>
            </w:pPr>
          </w:p>
        </w:tc>
        <w:tc>
          <w:tcPr>
            <w:tcW w:w="0" w:type="auto"/>
          </w:tcPr>
          <w:p w14:paraId="232BEEFA" w14:textId="77777777" w:rsidR="00BD63B3" w:rsidRDefault="00BD63B3" w:rsidP="005D6347">
            <w:pPr>
              <w:pStyle w:val="ListParagraph"/>
              <w:ind w:left="0"/>
              <w:rPr>
                <w:lang w:val="en-GB"/>
              </w:rPr>
            </w:pPr>
          </w:p>
        </w:tc>
      </w:tr>
      <w:tr w:rsidR="00BD63B3" w14:paraId="2B26F72F" w14:textId="77777777" w:rsidTr="00FE6A7A">
        <w:tc>
          <w:tcPr>
            <w:tcW w:w="0" w:type="auto"/>
          </w:tcPr>
          <w:p w14:paraId="2D1586BF" w14:textId="5F79976F" w:rsidR="00BD63B3" w:rsidRDefault="00BD63B3" w:rsidP="005D6347">
            <w:pPr>
              <w:pStyle w:val="ListParagraph"/>
              <w:ind w:left="0"/>
              <w:rPr>
                <w:lang w:val="en-GB"/>
              </w:rPr>
            </w:pPr>
            <w:r>
              <w:rPr>
                <w:lang w:val="en-GB"/>
              </w:rPr>
              <w:t>3</w:t>
            </w:r>
          </w:p>
        </w:tc>
        <w:tc>
          <w:tcPr>
            <w:tcW w:w="0" w:type="auto"/>
          </w:tcPr>
          <w:p w14:paraId="11F43968" w14:textId="7F1D9622" w:rsidR="00BD63B3" w:rsidRDefault="00BD63B3" w:rsidP="005D6347">
            <w:pPr>
              <w:pStyle w:val="ListParagraph"/>
              <w:ind w:left="0"/>
              <w:rPr>
                <w:lang w:val="en-GB"/>
              </w:rPr>
            </w:pPr>
          </w:p>
        </w:tc>
        <w:tc>
          <w:tcPr>
            <w:tcW w:w="0" w:type="auto"/>
          </w:tcPr>
          <w:p w14:paraId="167BCAF8" w14:textId="456D462D" w:rsidR="00BD63B3" w:rsidRDefault="00BD63B3" w:rsidP="005D6347">
            <w:pPr>
              <w:pStyle w:val="ListParagraph"/>
              <w:ind w:left="0"/>
              <w:rPr>
                <w:lang w:val="en-GB"/>
              </w:rPr>
            </w:pPr>
          </w:p>
        </w:tc>
        <w:tc>
          <w:tcPr>
            <w:tcW w:w="0" w:type="auto"/>
          </w:tcPr>
          <w:p w14:paraId="26264497" w14:textId="77777777" w:rsidR="00BD63B3" w:rsidRDefault="00BD63B3" w:rsidP="005D6347">
            <w:pPr>
              <w:pStyle w:val="ListParagraph"/>
              <w:ind w:left="0"/>
              <w:rPr>
                <w:lang w:val="en-GB"/>
              </w:rPr>
            </w:pPr>
          </w:p>
        </w:tc>
        <w:tc>
          <w:tcPr>
            <w:tcW w:w="0" w:type="auto"/>
          </w:tcPr>
          <w:p w14:paraId="25222D0C" w14:textId="77777777" w:rsidR="00BD63B3" w:rsidRDefault="00BD63B3" w:rsidP="005D6347">
            <w:pPr>
              <w:pStyle w:val="ListParagraph"/>
              <w:ind w:left="0"/>
              <w:rPr>
                <w:lang w:val="en-GB"/>
              </w:rPr>
            </w:pPr>
          </w:p>
        </w:tc>
      </w:tr>
      <w:tr w:rsidR="00BD63B3" w14:paraId="59CE13B3" w14:textId="77777777" w:rsidTr="00FE6A7A">
        <w:tc>
          <w:tcPr>
            <w:tcW w:w="0" w:type="auto"/>
          </w:tcPr>
          <w:p w14:paraId="10B5D7C6" w14:textId="3DE0C15B" w:rsidR="00BD63B3" w:rsidRDefault="00BD63B3" w:rsidP="005D6347">
            <w:pPr>
              <w:pStyle w:val="ListParagraph"/>
              <w:ind w:left="0"/>
              <w:rPr>
                <w:lang w:val="en-GB"/>
              </w:rPr>
            </w:pPr>
            <w:r>
              <w:rPr>
                <w:lang w:val="en-GB"/>
              </w:rPr>
              <w:t>4</w:t>
            </w:r>
          </w:p>
        </w:tc>
        <w:tc>
          <w:tcPr>
            <w:tcW w:w="0" w:type="auto"/>
          </w:tcPr>
          <w:p w14:paraId="10E5870A" w14:textId="1C5C0198" w:rsidR="00BD63B3" w:rsidRDefault="00BD63B3" w:rsidP="005D6347">
            <w:pPr>
              <w:pStyle w:val="ListParagraph"/>
              <w:ind w:left="0"/>
              <w:rPr>
                <w:lang w:val="en-GB"/>
              </w:rPr>
            </w:pPr>
          </w:p>
        </w:tc>
        <w:tc>
          <w:tcPr>
            <w:tcW w:w="0" w:type="auto"/>
          </w:tcPr>
          <w:p w14:paraId="7F7389E6" w14:textId="7B820E5E" w:rsidR="00BD63B3" w:rsidRDefault="00BD63B3" w:rsidP="005D6347">
            <w:pPr>
              <w:pStyle w:val="ListParagraph"/>
              <w:ind w:left="0"/>
              <w:rPr>
                <w:lang w:val="en-GB"/>
              </w:rPr>
            </w:pPr>
          </w:p>
        </w:tc>
        <w:tc>
          <w:tcPr>
            <w:tcW w:w="0" w:type="auto"/>
          </w:tcPr>
          <w:p w14:paraId="0E7E27DB" w14:textId="77777777" w:rsidR="00BD63B3" w:rsidRDefault="00BD63B3" w:rsidP="005D6347">
            <w:pPr>
              <w:pStyle w:val="ListParagraph"/>
              <w:ind w:left="0"/>
              <w:rPr>
                <w:lang w:val="en-GB"/>
              </w:rPr>
            </w:pPr>
          </w:p>
        </w:tc>
        <w:tc>
          <w:tcPr>
            <w:tcW w:w="0" w:type="auto"/>
          </w:tcPr>
          <w:p w14:paraId="18CBB43C" w14:textId="77777777" w:rsidR="00BD63B3" w:rsidRDefault="00BD63B3" w:rsidP="005D6347">
            <w:pPr>
              <w:pStyle w:val="ListParagraph"/>
              <w:ind w:left="0"/>
              <w:rPr>
                <w:lang w:val="en-GB"/>
              </w:rPr>
            </w:pPr>
          </w:p>
        </w:tc>
      </w:tr>
      <w:tr w:rsidR="00BD63B3" w14:paraId="25557FA6" w14:textId="77777777" w:rsidTr="00FE6A7A">
        <w:tc>
          <w:tcPr>
            <w:tcW w:w="0" w:type="auto"/>
          </w:tcPr>
          <w:p w14:paraId="6D19B7D6" w14:textId="72668CB5" w:rsidR="00BD63B3" w:rsidRDefault="00BD63B3" w:rsidP="005D6347">
            <w:pPr>
              <w:pStyle w:val="ListParagraph"/>
              <w:ind w:left="0"/>
              <w:rPr>
                <w:lang w:val="en-GB"/>
              </w:rPr>
            </w:pPr>
            <w:r>
              <w:rPr>
                <w:lang w:val="en-GB"/>
              </w:rPr>
              <w:t>5</w:t>
            </w:r>
          </w:p>
        </w:tc>
        <w:tc>
          <w:tcPr>
            <w:tcW w:w="0" w:type="auto"/>
          </w:tcPr>
          <w:p w14:paraId="0EAE8169" w14:textId="0DCF7E42" w:rsidR="00BD63B3" w:rsidRDefault="00BD63B3" w:rsidP="005D6347">
            <w:pPr>
              <w:pStyle w:val="ListParagraph"/>
              <w:ind w:left="0"/>
              <w:rPr>
                <w:lang w:val="en-GB"/>
              </w:rPr>
            </w:pPr>
            <w:r w:rsidRPr="005F5F6A">
              <w:rPr>
                <w:lang w:val="en-GB"/>
              </w:rPr>
              <w:t>Rafi Ananta Alden</w:t>
            </w:r>
          </w:p>
        </w:tc>
        <w:tc>
          <w:tcPr>
            <w:tcW w:w="0" w:type="auto"/>
          </w:tcPr>
          <w:p w14:paraId="57A74593" w14:textId="11DE6B73" w:rsidR="00BD63B3" w:rsidRDefault="00BD63B3" w:rsidP="005D6347">
            <w:pPr>
              <w:pStyle w:val="ListParagraph"/>
              <w:ind w:left="0"/>
              <w:rPr>
                <w:lang w:val="en-GB"/>
              </w:rPr>
            </w:pPr>
            <w:r>
              <w:rPr>
                <w:lang w:val="en-GB"/>
              </w:rPr>
              <w:t>Hadir</w:t>
            </w:r>
          </w:p>
        </w:tc>
        <w:tc>
          <w:tcPr>
            <w:tcW w:w="0" w:type="auto"/>
          </w:tcPr>
          <w:p w14:paraId="47250D97" w14:textId="77777777" w:rsidR="00BD63B3" w:rsidRDefault="00BD63B3" w:rsidP="005D6347">
            <w:pPr>
              <w:pStyle w:val="ListParagraph"/>
              <w:ind w:left="0"/>
              <w:rPr>
                <w:lang w:val="en-GB"/>
              </w:rPr>
            </w:pPr>
          </w:p>
        </w:tc>
        <w:tc>
          <w:tcPr>
            <w:tcW w:w="0" w:type="auto"/>
          </w:tcPr>
          <w:p w14:paraId="738736FD" w14:textId="77777777" w:rsidR="00BD63B3" w:rsidRDefault="00BD63B3" w:rsidP="005D6347">
            <w:pPr>
              <w:pStyle w:val="ListParagraph"/>
              <w:ind w:left="0"/>
              <w:rPr>
                <w:lang w:val="en-GB"/>
              </w:rPr>
            </w:pPr>
          </w:p>
        </w:tc>
      </w:tr>
    </w:tbl>
    <w:p w14:paraId="7B8AC3E2" w14:textId="77777777" w:rsidR="0010346A" w:rsidRDefault="00103988" w:rsidP="00CD1F3C">
      <w:pPr>
        <w:pStyle w:val="ListParagraph"/>
        <w:numPr>
          <w:ilvl w:val="0"/>
          <w:numId w:val="5"/>
        </w:numPr>
        <w:jc w:val="left"/>
        <w:rPr>
          <w:lang w:val="en-GB"/>
        </w:rPr>
      </w:pPr>
      <w:r>
        <w:rPr>
          <w:i/>
          <w:iCs/>
          <w:lang w:val="en-GB"/>
        </w:rPr>
        <w:t>Logbook</w:t>
      </w:r>
      <w:r>
        <w:rPr>
          <w:lang w:val="en-GB"/>
        </w:rPr>
        <w:t xml:space="preserve"> 2 – </w:t>
      </w:r>
      <w:proofErr w:type="spellStart"/>
      <w:r>
        <w:rPr>
          <w:lang w:val="en-GB"/>
        </w:rPr>
        <w:t>Topik</w:t>
      </w:r>
      <w:proofErr w:type="spellEnd"/>
      <w:r>
        <w:rPr>
          <w:lang w:val="en-GB"/>
        </w:rPr>
        <w:t xml:space="preserve"> </w:t>
      </w:r>
      <w:proofErr w:type="spellStart"/>
      <w:r>
        <w:rPr>
          <w:lang w:val="en-GB"/>
        </w:rPr>
        <w:t>Diskusi</w:t>
      </w:r>
      <w:proofErr w:type="spellEnd"/>
    </w:p>
    <w:tbl>
      <w:tblPr>
        <w:tblStyle w:val="TableGrid"/>
        <w:tblW w:w="0" w:type="auto"/>
        <w:tblInd w:w="720" w:type="dxa"/>
        <w:tblLook w:val="04A0" w:firstRow="1" w:lastRow="0" w:firstColumn="1" w:lastColumn="0" w:noHBand="0" w:noVBand="1"/>
      </w:tblPr>
      <w:tblGrid>
        <w:gridCol w:w="1272"/>
        <w:gridCol w:w="1501"/>
        <w:gridCol w:w="5908"/>
      </w:tblGrid>
      <w:tr w:rsidR="000B0785" w14:paraId="59AE2FEA" w14:textId="5F4584A3" w:rsidTr="00FE6A7A">
        <w:tc>
          <w:tcPr>
            <w:tcW w:w="0" w:type="auto"/>
          </w:tcPr>
          <w:p w14:paraId="6B2102E0" w14:textId="0A4CE41F" w:rsidR="000B0785" w:rsidRDefault="000B0785" w:rsidP="0010346A">
            <w:pPr>
              <w:pStyle w:val="ListParagraph"/>
              <w:ind w:left="0"/>
              <w:jc w:val="left"/>
              <w:rPr>
                <w:lang w:val="en-GB"/>
              </w:rPr>
            </w:pPr>
            <w:proofErr w:type="spellStart"/>
            <w:r>
              <w:rPr>
                <w:lang w:val="en-GB"/>
              </w:rPr>
              <w:t>Pertemuan</w:t>
            </w:r>
            <w:proofErr w:type="spellEnd"/>
            <w:r>
              <w:rPr>
                <w:lang w:val="en-GB"/>
              </w:rPr>
              <w:t xml:space="preserve"> </w:t>
            </w:r>
            <w:proofErr w:type="spellStart"/>
            <w:r>
              <w:rPr>
                <w:lang w:val="en-GB"/>
              </w:rPr>
              <w:t>ke</w:t>
            </w:r>
            <w:proofErr w:type="spellEnd"/>
            <w:r>
              <w:rPr>
                <w:lang w:val="en-GB"/>
              </w:rPr>
              <w:t>-</w:t>
            </w:r>
          </w:p>
        </w:tc>
        <w:tc>
          <w:tcPr>
            <w:tcW w:w="0" w:type="auto"/>
          </w:tcPr>
          <w:p w14:paraId="6C782EF4" w14:textId="3C879FEB" w:rsidR="000B0785" w:rsidRDefault="000B0785" w:rsidP="0010346A">
            <w:pPr>
              <w:pStyle w:val="ListParagraph"/>
              <w:ind w:left="0"/>
              <w:jc w:val="left"/>
              <w:rPr>
                <w:lang w:val="en-GB"/>
              </w:rPr>
            </w:pPr>
            <w:r>
              <w:rPr>
                <w:lang w:val="en-GB"/>
              </w:rPr>
              <w:t>Waktu Pelaksanaan</w:t>
            </w:r>
          </w:p>
        </w:tc>
        <w:tc>
          <w:tcPr>
            <w:tcW w:w="0" w:type="auto"/>
          </w:tcPr>
          <w:p w14:paraId="08FE568E" w14:textId="7D2AEEA7" w:rsidR="000B0785" w:rsidRDefault="000B0785" w:rsidP="0010346A">
            <w:pPr>
              <w:pStyle w:val="ListParagraph"/>
              <w:ind w:left="0"/>
              <w:jc w:val="left"/>
              <w:rPr>
                <w:lang w:val="en-GB"/>
              </w:rPr>
            </w:pPr>
            <w:r>
              <w:rPr>
                <w:lang w:val="en-GB"/>
              </w:rPr>
              <w:t>Hasil Diskusi</w:t>
            </w:r>
          </w:p>
        </w:tc>
      </w:tr>
      <w:tr w:rsidR="00DF5739" w:rsidRPr="008425D9" w14:paraId="1427EE56" w14:textId="30384D4A" w:rsidTr="00FE6A7A">
        <w:tc>
          <w:tcPr>
            <w:tcW w:w="0" w:type="auto"/>
          </w:tcPr>
          <w:p w14:paraId="2CF7F1CC" w14:textId="7F8AA8B6" w:rsidR="00DF5739" w:rsidRDefault="00DF5739" w:rsidP="00DF5739">
            <w:pPr>
              <w:pStyle w:val="ListParagraph"/>
              <w:ind w:left="0"/>
              <w:jc w:val="left"/>
              <w:rPr>
                <w:lang w:val="en-GB"/>
              </w:rPr>
            </w:pPr>
            <w:r>
              <w:rPr>
                <w:lang w:val="en-GB"/>
              </w:rPr>
              <w:t>1</w:t>
            </w:r>
          </w:p>
        </w:tc>
        <w:tc>
          <w:tcPr>
            <w:tcW w:w="0" w:type="auto"/>
          </w:tcPr>
          <w:p w14:paraId="3F03E9AA" w14:textId="1055AC48" w:rsidR="00DF5739" w:rsidRDefault="00DF5739" w:rsidP="00DF5739">
            <w:pPr>
              <w:pStyle w:val="ListParagraph"/>
              <w:ind w:left="0"/>
              <w:jc w:val="left"/>
              <w:rPr>
                <w:lang w:val="en-GB"/>
              </w:rPr>
            </w:pPr>
            <w:r>
              <w:rPr>
                <w:lang w:val="en-GB"/>
              </w:rPr>
              <w:t>14/05/25</w:t>
            </w:r>
          </w:p>
        </w:tc>
        <w:tc>
          <w:tcPr>
            <w:tcW w:w="0" w:type="auto"/>
          </w:tcPr>
          <w:p w14:paraId="7AF9E78C" w14:textId="4E13F609" w:rsidR="00DF5739" w:rsidRDefault="00DF5739" w:rsidP="00DF5739">
            <w:pPr>
              <w:pStyle w:val="ListParagraph"/>
              <w:ind w:left="0"/>
              <w:jc w:val="left"/>
              <w:rPr>
                <w:lang w:val="en-GB"/>
              </w:rPr>
            </w:pPr>
            <w:proofErr w:type="spellStart"/>
            <w:r w:rsidRPr="00B648C7">
              <w:rPr>
                <w:lang w:val="en-GB"/>
              </w:rPr>
              <w:t>Pertemuan</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pendalaman</w:t>
            </w:r>
            <w:proofErr w:type="spellEnd"/>
            <w:r w:rsidRPr="00B648C7">
              <w:rPr>
                <w:lang w:val="en-GB"/>
              </w:rPr>
              <w:t xml:space="preserve"> </w:t>
            </w:r>
            <w:proofErr w:type="spellStart"/>
            <w:r w:rsidRPr="00B648C7">
              <w:rPr>
                <w:lang w:val="en-GB"/>
              </w:rPr>
              <w:t>spesifikasi</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r w:rsidRPr="00B648C7">
              <w:rPr>
                <w:i/>
                <w:iCs/>
                <w:lang w:val="en-GB"/>
              </w:rPr>
              <w:t>brainstorm</w:t>
            </w:r>
            <w:r w:rsidRPr="00B648C7">
              <w:rPr>
                <w:lang w:val="en-GB"/>
              </w:rPr>
              <w:t xml:space="preserve"> </w:t>
            </w:r>
            <w:proofErr w:type="spellStart"/>
            <w:r w:rsidRPr="00B648C7">
              <w:rPr>
                <w:lang w:val="en-GB"/>
              </w:rPr>
              <w:t>prosedur</w:t>
            </w:r>
            <w:proofErr w:type="spellEnd"/>
            <w:r w:rsidRPr="00B648C7">
              <w:rPr>
                <w:lang w:val="en-GB"/>
              </w:rPr>
              <w:t xml:space="preserve"> </w:t>
            </w:r>
            <w:proofErr w:type="spellStart"/>
            <w:r w:rsidRPr="00B648C7">
              <w:rPr>
                <w:lang w:val="en-GB"/>
              </w:rPr>
              <w:t>pengerjaan</w:t>
            </w:r>
            <w:proofErr w:type="spellEnd"/>
            <w:r w:rsidRPr="00B648C7">
              <w:rPr>
                <w:lang w:val="en-GB"/>
              </w:rPr>
              <w:t xml:space="preserve"> </w:t>
            </w:r>
            <w:proofErr w:type="spellStart"/>
            <w:r w:rsidRPr="00B648C7">
              <w:rPr>
                <w:lang w:val="en-GB"/>
              </w:rPr>
              <w:t>tugas</w:t>
            </w:r>
            <w:proofErr w:type="spellEnd"/>
            <w:r w:rsidRPr="00B648C7">
              <w:rPr>
                <w:lang w:val="en-GB"/>
              </w:rPr>
              <w:t xml:space="preserve">, </w:t>
            </w:r>
            <w:proofErr w:type="spellStart"/>
            <w:r w:rsidRPr="00B648C7">
              <w:rPr>
                <w:lang w:val="en-GB"/>
              </w:rPr>
              <w:t>pembagian</w:t>
            </w:r>
            <w:proofErr w:type="spellEnd"/>
            <w:r w:rsidRPr="00B648C7">
              <w:rPr>
                <w:lang w:val="en-GB"/>
              </w:rPr>
              <w:t xml:space="preserve"> </w:t>
            </w:r>
            <w:proofErr w:type="spellStart"/>
            <w:r w:rsidRPr="00B648C7">
              <w:rPr>
                <w:i/>
                <w:iCs/>
                <w:lang w:val="en-GB"/>
              </w:rPr>
              <w:t>jobdesk</w:t>
            </w:r>
            <w:proofErr w:type="spellEnd"/>
            <w:r w:rsidRPr="00B648C7">
              <w:rPr>
                <w:lang w:val="en-GB"/>
              </w:rPr>
              <w:t xml:space="preserve"> </w:t>
            </w:r>
            <w:proofErr w:type="spellStart"/>
            <w:r w:rsidRPr="00B648C7">
              <w:rPr>
                <w:lang w:val="en-GB"/>
              </w:rPr>
              <w:t>perdana</w:t>
            </w:r>
            <w:proofErr w:type="spellEnd"/>
            <w:r w:rsidRPr="00B648C7">
              <w:rPr>
                <w:lang w:val="en-GB"/>
              </w:rPr>
              <w:t xml:space="preserve">: </w:t>
            </w:r>
            <w:proofErr w:type="spellStart"/>
            <w:r w:rsidRPr="00B648C7">
              <w:rPr>
                <w:lang w:val="en-GB"/>
              </w:rPr>
              <w:t>merancang</w:t>
            </w:r>
            <w:proofErr w:type="spellEnd"/>
            <w:r w:rsidRPr="00B648C7">
              <w:rPr>
                <w:lang w:val="en-GB"/>
              </w:rPr>
              <w:t xml:space="preserve"> </w:t>
            </w:r>
            <w:proofErr w:type="spellStart"/>
            <w:r w:rsidRPr="00B648C7">
              <w:rPr>
                <w:lang w:val="en-GB"/>
              </w:rPr>
              <w:t>sistem</w:t>
            </w:r>
            <w:proofErr w:type="spellEnd"/>
            <w:r w:rsidRPr="00B648C7">
              <w:rPr>
                <w:lang w:val="en-GB"/>
              </w:rPr>
              <w:t xml:space="preserve"> </w:t>
            </w:r>
            <w:proofErr w:type="spellStart"/>
            <w:r w:rsidRPr="00B648C7">
              <w:rPr>
                <w:lang w:val="en-GB"/>
              </w:rPr>
              <w:t>untuk</w:t>
            </w:r>
            <w:proofErr w:type="spellEnd"/>
            <w:r w:rsidRPr="00B648C7">
              <w:rPr>
                <w:lang w:val="en-GB"/>
              </w:rPr>
              <w:t xml:space="preserve"> </w:t>
            </w:r>
            <w:proofErr w:type="spellStart"/>
            <w:r w:rsidRPr="00B648C7">
              <w:rPr>
                <w:lang w:val="en-GB"/>
              </w:rPr>
              <w:t>t</w:t>
            </w:r>
            <w:r>
              <w:rPr>
                <w:lang w:val="en-GB"/>
              </w:rPr>
              <w:t>iap</w:t>
            </w:r>
            <w:proofErr w:type="spellEnd"/>
            <w:r>
              <w:rPr>
                <w:lang w:val="en-GB"/>
              </w:rPr>
              <w:t xml:space="preserve"> </w:t>
            </w:r>
            <w:proofErr w:type="spellStart"/>
            <w:r>
              <w:rPr>
                <w:lang w:val="en-GB"/>
              </w:rPr>
              <w:t>rentang</w:t>
            </w:r>
            <w:proofErr w:type="spellEnd"/>
            <w:r>
              <w:rPr>
                <w:lang w:val="en-GB"/>
              </w:rPr>
              <w:t xml:space="preserve"> </w:t>
            </w:r>
            <w:proofErr w:type="spellStart"/>
            <w:r>
              <w:rPr>
                <w:lang w:val="en-GB"/>
              </w:rPr>
              <w:t>waktu</w:t>
            </w:r>
            <w:proofErr w:type="spellEnd"/>
            <w:r>
              <w:rPr>
                <w:lang w:val="en-GB"/>
              </w:rPr>
              <w:t>)</w:t>
            </w:r>
          </w:p>
        </w:tc>
      </w:tr>
      <w:tr w:rsidR="00DF5739" w:rsidRPr="008425D9" w14:paraId="5588910E" w14:textId="6B801E34" w:rsidTr="00FE6A7A">
        <w:tc>
          <w:tcPr>
            <w:tcW w:w="0" w:type="auto"/>
          </w:tcPr>
          <w:p w14:paraId="1F3806FC" w14:textId="77777777" w:rsidR="00DF5739" w:rsidRDefault="00DF5739" w:rsidP="00DF5739">
            <w:pPr>
              <w:pStyle w:val="ListParagraph"/>
              <w:ind w:left="0"/>
              <w:jc w:val="left"/>
              <w:rPr>
                <w:lang w:val="en-GB"/>
              </w:rPr>
            </w:pPr>
          </w:p>
        </w:tc>
        <w:tc>
          <w:tcPr>
            <w:tcW w:w="0" w:type="auto"/>
          </w:tcPr>
          <w:p w14:paraId="4370B2CF" w14:textId="77777777" w:rsidR="00DF5739" w:rsidRDefault="00DF5739" w:rsidP="00DF5739">
            <w:pPr>
              <w:pStyle w:val="ListParagraph"/>
              <w:ind w:left="0"/>
              <w:jc w:val="left"/>
              <w:rPr>
                <w:lang w:val="en-GB"/>
              </w:rPr>
            </w:pPr>
          </w:p>
        </w:tc>
        <w:tc>
          <w:tcPr>
            <w:tcW w:w="0" w:type="auto"/>
          </w:tcPr>
          <w:p w14:paraId="2D1391ED" w14:textId="77777777" w:rsidR="00DF5739" w:rsidRDefault="00DF5739" w:rsidP="00DF5739">
            <w:pPr>
              <w:pStyle w:val="ListParagraph"/>
              <w:ind w:left="0"/>
              <w:jc w:val="left"/>
              <w:rPr>
                <w:lang w:val="en-GB"/>
              </w:rPr>
            </w:pPr>
          </w:p>
        </w:tc>
      </w:tr>
      <w:tr w:rsidR="00DF5739" w:rsidRPr="008425D9" w14:paraId="3F693A58" w14:textId="42F6869C" w:rsidTr="00FE6A7A">
        <w:tc>
          <w:tcPr>
            <w:tcW w:w="0" w:type="auto"/>
          </w:tcPr>
          <w:p w14:paraId="5318CA07" w14:textId="77777777" w:rsidR="00DF5739" w:rsidRDefault="00DF5739" w:rsidP="00DF5739">
            <w:pPr>
              <w:pStyle w:val="ListParagraph"/>
              <w:ind w:left="0"/>
              <w:jc w:val="left"/>
              <w:rPr>
                <w:lang w:val="en-GB"/>
              </w:rPr>
            </w:pPr>
          </w:p>
        </w:tc>
        <w:tc>
          <w:tcPr>
            <w:tcW w:w="0" w:type="auto"/>
          </w:tcPr>
          <w:p w14:paraId="790B3E7D" w14:textId="77777777" w:rsidR="00DF5739" w:rsidRDefault="00DF5739" w:rsidP="00DF5739">
            <w:pPr>
              <w:pStyle w:val="ListParagraph"/>
              <w:ind w:left="0"/>
              <w:jc w:val="left"/>
              <w:rPr>
                <w:lang w:val="en-GB"/>
              </w:rPr>
            </w:pPr>
          </w:p>
        </w:tc>
        <w:tc>
          <w:tcPr>
            <w:tcW w:w="0" w:type="auto"/>
          </w:tcPr>
          <w:p w14:paraId="0696E1FF" w14:textId="77777777" w:rsidR="00DF5739" w:rsidRDefault="00DF5739" w:rsidP="00DF5739">
            <w:pPr>
              <w:pStyle w:val="ListParagraph"/>
              <w:ind w:left="0"/>
              <w:jc w:val="left"/>
              <w:rPr>
                <w:lang w:val="en-GB"/>
              </w:rPr>
            </w:pPr>
          </w:p>
        </w:tc>
      </w:tr>
    </w:tbl>
    <w:p w14:paraId="1AC21613" w14:textId="77777777" w:rsidR="00E25A6F" w:rsidRDefault="00E25A6F" w:rsidP="00CD1F3C">
      <w:pPr>
        <w:pStyle w:val="ListParagraph"/>
        <w:numPr>
          <w:ilvl w:val="0"/>
          <w:numId w:val="5"/>
        </w:numPr>
        <w:jc w:val="left"/>
        <w:rPr>
          <w:lang w:val="en-GB"/>
        </w:rPr>
      </w:pPr>
      <w:r>
        <w:rPr>
          <w:i/>
          <w:iCs/>
          <w:lang w:val="en-GB"/>
        </w:rPr>
        <w:t>Logbook</w:t>
      </w:r>
      <w:r>
        <w:rPr>
          <w:lang w:val="en-GB"/>
        </w:rPr>
        <w:t xml:space="preserve"> 3 – </w:t>
      </w:r>
      <w:proofErr w:type="spellStart"/>
      <w:r>
        <w:rPr>
          <w:lang w:val="en-GB"/>
        </w:rPr>
        <w:t>Pembagian</w:t>
      </w:r>
      <w:proofErr w:type="spellEnd"/>
      <w:r>
        <w:rPr>
          <w:lang w:val="en-GB"/>
        </w:rPr>
        <w:t xml:space="preserve"> </w:t>
      </w:r>
      <w:proofErr w:type="spellStart"/>
      <w:r>
        <w:rPr>
          <w:lang w:val="en-GB"/>
        </w:rPr>
        <w:t>Tugas</w:t>
      </w:r>
      <w:proofErr w:type="spellEnd"/>
      <w:r>
        <w:rPr>
          <w:lang w:val="en-GB"/>
        </w:rPr>
        <w:t xml:space="preserve"> per </w:t>
      </w:r>
      <w:proofErr w:type="spellStart"/>
      <w:r>
        <w:rPr>
          <w:lang w:val="en-GB"/>
        </w:rPr>
        <w:t>Anggota</w:t>
      </w:r>
      <w:proofErr w:type="spellEnd"/>
    </w:p>
    <w:tbl>
      <w:tblPr>
        <w:tblStyle w:val="TableGrid"/>
        <w:tblW w:w="0" w:type="auto"/>
        <w:tblInd w:w="720" w:type="dxa"/>
        <w:tblLook w:val="04A0" w:firstRow="1" w:lastRow="0" w:firstColumn="1" w:lastColumn="0" w:noHBand="0" w:noVBand="1"/>
      </w:tblPr>
      <w:tblGrid>
        <w:gridCol w:w="500"/>
        <w:gridCol w:w="1752"/>
        <w:gridCol w:w="1102"/>
        <w:gridCol w:w="720"/>
      </w:tblGrid>
      <w:tr w:rsidR="00FE6A7A" w14:paraId="1D75B1E4" w14:textId="77777777" w:rsidTr="00FE6A7A">
        <w:tc>
          <w:tcPr>
            <w:tcW w:w="0" w:type="auto"/>
          </w:tcPr>
          <w:p w14:paraId="240E87E9" w14:textId="0B45BC03" w:rsidR="00CA3BD8" w:rsidRDefault="00CA3BD8" w:rsidP="00E25A6F">
            <w:pPr>
              <w:pStyle w:val="ListParagraph"/>
              <w:ind w:left="0"/>
              <w:jc w:val="left"/>
              <w:rPr>
                <w:lang w:val="en-GB"/>
              </w:rPr>
            </w:pPr>
            <w:r>
              <w:rPr>
                <w:lang w:val="en-GB"/>
              </w:rPr>
              <w:t>No.</w:t>
            </w:r>
          </w:p>
        </w:tc>
        <w:tc>
          <w:tcPr>
            <w:tcW w:w="0" w:type="auto"/>
          </w:tcPr>
          <w:p w14:paraId="5C80C105" w14:textId="7A3A1806" w:rsidR="00CA3BD8" w:rsidRDefault="00CA3BD8" w:rsidP="00E25A6F">
            <w:pPr>
              <w:pStyle w:val="ListParagraph"/>
              <w:ind w:left="0"/>
              <w:jc w:val="left"/>
              <w:rPr>
                <w:lang w:val="en-GB"/>
              </w:rPr>
            </w:pPr>
            <w:r>
              <w:rPr>
                <w:lang w:val="en-GB"/>
              </w:rPr>
              <w:t>Nama</w:t>
            </w:r>
          </w:p>
        </w:tc>
        <w:tc>
          <w:tcPr>
            <w:tcW w:w="0" w:type="auto"/>
          </w:tcPr>
          <w:p w14:paraId="5279D2AE" w14:textId="52ABC2B1" w:rsidR="00CA3BD8" w:rsidRDefault="00CA3BD8" w:rsidP="00E25A6F">
            <w:pPr>
              <w:pStyle w:val="ListParagraph"/>
              <w:ind w:left="0"/>
              <w:jc w:val="left"/>
              <w:rPr>
                <w:lang w:val="en-GB"/>
              </w:rPr>
            </w:pPr>
            <w:r>
              <w:rPr>
                <w:lang w:val="en-GB"/>
              </w:rPr>
              <w:t>NIM</w:t>
            </w:r>
          </w:p>
        </w:tc>
        <w:tc>
          <w:tcPr>
            <w:tcW w:w="0" w:type="auto"/>
          </w:tcPr>
          <w:p w14:paraId="26942C56" w14:textId="7B21037A" w:rsidR="00CA3BD8" w:rsidRDefault="00CA3BD8" w:rsidP="00E25A6F">
            <w:pPr>
              <w:pStyle w:val="ListParagraph"/>
              <w:ind w:left="0"/>
              <w:jc w:val="left"/>
              <w:rPr>
                <w:lang w:val="en-GB"/>
              </w:rPr>
            </w:pPr>
            <w:r>
              <w:rPr>
                <w:lang w:val="en-GB"/>
              </w:rPr>
              <w:t>Peran</w:t>
            </w:r>
          </w:p>
        </w:tc>
      </w:tr>
      <w:tr w:rsidR="00FE6A7A" w14:paraId="1230A26E" w14:textId="77777777" w:rsidTr="00FE6A7A">
        <w:tc>
          <w:tcPr>
            <w:tcW w:w="0" w:type="auto"/>
          </w:tcPr>
          <w:p w14:paraId="473638B7" w14:textId="0794E1DF" w:rsidR="00CA3BD8" w:rsidRDefault="00FE6A7A" w:rsidP="00E25A6F">
            <w:pPr>
              <w:pStyle w:val="ListParagraph"/>
              <w:ind w:left="0"/>
              <w:jc w:val="left"/>
              <w:rPr>
                <w:lang w:val="en-GB"/>
              </w:rPr>
            </w:pPr>
            <w:r>
              <w:rPr>
                <w:lang w:val="en-GB"/>
              </w:rPr>
              <w:t>1</w:t>
            </w:r>
          </w:p>
        </w:tc>
        <w:tc>
          <w:tcPr>
            <w:tcW w:w="0" w:type="auto"/>
          </w:tcPr>
          <w:p w14:paraId="062AA9DD" w14:textId="77777777" w:rsidR="00CA3BD8" w:rsidRDefault="00CA3BD8" w:rsidP="00E25A6F">
            <w:pPr>
              <w:pStyle w:val="ListParagraph"/>
              <w:ind w:left="0"/>
              <w:jc w:val="left"/>
              <w:rPr>
                <w:lang w:val="en-GB"/>
              </w:rPr>
            </w:pPr>
          </w:p>
        </w:tc>
        <w:tc>
          <w:tcPr>
            <w:tcW w:w="0" w:type="auto"/>
          </w:tcPr>
          <w:p w14:paraId="2DC32D8C" w14:textId="77777777" w:rsidR="00CA3BD8" w:rsidRDefault="00CA3BD8" w:rsidP="00E25A6F">
            <w:pPr>
              <w:pStyle w:val="ListParagraph"/>
              <w:ind w:left="0"/>
              <w:jc w:val="left"/>
              <w:rPr>
                <w:lang w:val="en-GB"/>
              </w:rPr>
            </w:pPr>
          </w:p>
        </w:tc>
        <w:tc>
          <w:tcPr>
            <w:tcW w:w="0" w:type="auto"/>
          </w:tcPr>
          <w:p w14:paraId="33B7186B" w14:textId="77777777" w:rsidR="00CA3BD8" w:rsidRDefault="00CA3BD8" w:rsidP="00E25A6F">
            <w:pPr>
              <w:pStyle w:val="ListParagraph"/>
              <w:ind w:left="0"/>
              <w:jc w:val="left"/>
              <w:rPr>
                <w:lang w:val="en-GB"/>
              </w:rPr>
            </w:pPr>
          </w:p>
        </w:tc>
      </w:tr>
      <w:tr w:rsidR="00FE6A7A" w14:paraId="64D1C2DC" w14:textId="77777777" w:rsidTr="00FE6A7A">
        <w:tc>
          <w:tcPr>
            <w:tcW w:w="0" w:type="auto"/>
          </w:tcPr>
          <w:p w14:paraId="6ED41C77" w14:textId="75A9EC91" w:rsidR="00CA3BD8" w:rsidRDefault="00FE6A7A" w:rsidP="00E25A6F">
            <w:pPr>
              <w:pStyle w:val="ListParagraph"/>
              <w:ind w:left="0"/>
              <w:jc w:val="left"/>
              <w:rPr>
                <w:lang w:val="en-GB"/>
              </w:rPr>
            </w:pPr>
            <w:r>
              <w:rPr>
                <w:lang w:val="en-GB"/>
              </w:rPr>
              <w:t>2</w:t>
            </w:r>
          </w:p>
        </w:tc>
        <w:tc>
          <w:tcPr>
            <w:tcW w:w="0" w:type="auto"/>
          </w:tcPr>
          <w:p w14:paraId="5A54FE82" w14:textId="77777777" w:rsidR="00CA3BD8" w:rsidRDefault="00CA3BD8" w:rsidP="00E25A6F">
            <w:pPr>
              <w:pStyle w:val="ListParagraph"/>
              <w:ind w:left="0"/>
              <w:jc w:val="left"/>
              <w:rPr>
                <w:lang w:val="en-GB"/>
              </w:rPr>
            </w:pPr>
          </w:p>
        </w:tc>
        <w:tc>
          <w:tcPr>
            <w:tcW w:w="0" w:type="auto"/>
          </w:tcPr>
          <w:p w14:paraId="09B4B60B" w14:textId="77777777" w:rsidR="00CA3BD8" w:rsidRDefault="00CA3BD8" w:rsidP="00E25A6F">
            <w:pPr>
              <w:pStyle w:val="ListParagraph"/>
              <w:ind w:left="0"/>
              <w:jc w:val="left"/>
              <w:rPr>
                <w:lang w:val="en-GB"/>
              </w:rPr>
            </w:pPr>
          </w:p>
        </w:tc>
        <w:tc>
          <w:tcPr>
            <w:tcW w:w="0" w:type="auto"/>
          </w:tcPr>
          <w:p w14:paraId="74B87E4A" w14:textId="77777777" w:rsidR="00CA3BD8" w:rsidRDefault="00CA3BD8" w:rsidP="00E25A6F">
            <w:pPr>
              <w:pStyle w:val="ListParagraph"/>
              <w:ind w:left="0"/>
              <w:jc w:val="left"/>
              <w:rPr>
                <w:lang w:val="en-GB"/>
              </w:rPr>
            </w:pPr>
          </w:p>
        </w:tc>
      </w:tr>
      <w:tr w:rsidR="00FE6A7A" w14:paraId="37C728A3" w14:textId="77777777" w:rsidTr="00FE6A7A">
        <w:tc>
          <w:tcPr>
            <w:tcW w:w="0" w:type="auto"/>
          </w:tcPr>
          <w:p w14:paraId="5E2D5400" w14:textId="12E57E99" w:rsidR="00CA3BD8" w:rsidRDefault="00FE6A7A" w:rsidP="00E25A6F">
            <w:pPr>
              <w:pStyle w:val="ListParagraph"/>
              <w:ind w:left="0"/>
              <w:jc w:val="left"/>
              <w:rPr>
                <w:lang w:val="en-GB"/>
              </w:rPr>
            </w:pPr>
            <w:r>
              <w:rPr>
                <w:lang w:val="en-GB"/>
              </w:rPr>
              <w:t>3</w:t>
            </w:r>
          </w:p>
        </w:tc>
        <w:tc>
          <w:tcPr>
            <w:tcW w:w="0" w:type="auto"/>
          </w:tcPr>
          <w:p w14:paraId="0BFC7B4A" w14:textId="77777777" w:rsidR="00CA3BD8" w:rsidRDefault="00CA3BD8" w:rsidP="00E25A6F">
            <w:pPr>
              <w:pStyle w:val="ListParagraph"/>
              <w:ind w:left="0"/>
              <w:jc w:val="left"/>
              <w:rPr>
                <w:lang w:val="en-GB"/>
              </w:rPr>
            </w:pPr>
          </w:p>
        </w:tc>
        <w:tc>
          <w:tcPr>
            <w:tcW w:w="0" w:type="auto"/>
          </w:tcPr>
          <w:p w14:paraId="70127FF3" w14:textId="77777777" w:rsidR="00CA3BD8" w:rsidRDefault="00CA3BD8" w:rsidP="00E25A6F">
            <w:pPr>
              <w:pStyle w:val="ListParagraph"/>
              <w:ind w:left="0"/>
              <w:jc w:val="left"/>
              <w:rPr>
                <w:lang w:val="en-GB"/>
              </w:rPr>
            </w:pPr>
          </w:p>
        </w:tc>
        <w:tc>
          <w:tcPr>
            <w:tcW w:w="0" w:type="auto"/>
          </w:tcPr>
          <w:p w14:paraId="10C384B7" w14:textId="77777777" w:rsidR="00CA3BD8" w:rsidRDefault="00CA3BD8" w:rsidP="00E25A6F">
            <w:pPr>
              <w:pStyle w:val="ListParagraph"/>
              <w:ind w:left="0"/>
              <w:jc w:val="left"/>
              <w:rPr>
                <w:lang w:val="en-GB"/>
              </w:rPr>
            </w:pPr>
          </w:p>
        </w:tc>
      </w:tr>
      <w:tr w:rsidR="00FE6A7A" w14:paraId="755DE6E3" w14:textId="77777777" w:rsidTr="00FE6A7A">
        <w:tc>
          <w:tcPr>
            <w:tcW w:w="0" w:type="auto"/>
          </w:tcPr>
          <w:p w14:paraId="6E6ECBFB" w14:textId="09367A3E" w:rsidR="00CA3BD8" w:rsidRDefault="00FE6A7A" w:rsidP="00E25A6F">
            <w:pPr>
              <w:pStyle w:val="ListParagraph"/>
              <w:ind w:left="0"/>
              <w:jc w:val="left"/>
              <w:rPr>
                <w:lang w:val="en-GB"/>
              </w:rPr>
            </w:pPr>
            <w:r>
              <w:rPr>
                <w:lang w:val="en-GB"/>
              </w:rPr>
              <w:t>4</w:t>
            </w:r>
          </w:p>
        </w:tc>
        <w:tc>
          <w:tcPr>
            <w:tcW w:w="0" w:type="auto"/>
          </w:tcPr>
          <w:p w14:paraId="2B944310" w14:textId="77777777" w:rsidR="00CA3BD8" w:rsidRDefault="00CA3BD8" w:rsidP="00E25A6F">
            <w:pPr>
              <w:pStyle w:val="ListParagraph"/>
              <w:ind w:left="0"/>
              <w:jc w:val="left"/>
              <w:rPr>
                <w:lang w:val="en-GB"/>
              </w:rPr>
            </w:pPr>
          </w:p>
        </w:tc>
        <w:tc>
          <w:tcPr>
            <w:tcW w:w="0" w:type="auto"/>
          </w:tcPr>
          <w:p w14:paraId="71DD7F6C" w14:textId="77777777" w:rsidR="00CA3BD8" w:rsidRDefault="00CA3BD8" w:rsidP="00E25A6F">
            <w:pPr>
              <w:pStyle w:val="ListParagraph"/>
              <w:ind w:left="0"/>
              <w:jc w:val="left"/>
              <w:rPr>
                <w:lang w:val="en-GB"/>
              </w:rPr>
            </w:pPr>
          </w:p>
        </w:tc>
        <w:tc>
          <w:tcPr>
            <w:tcW w:w="0" w:type="auto"/>
          </w:tcPr>
          <w:p w14:paraId="596E3E6E" w14:textId="77777777" w:rsidR="00CA3BD8" w:rsidRDefault="00CA3BD8" w:rsidP="00E25A6F">
            <w:pPr>
              <w:pStyle w:val="ListParagraph"/>
              <w:ind w:left="0"/>
              <w:jc w:val="left"/>
              <w:rPr>
                <w:lang w:val="en-GB"/>
              </w:rPr>
            </w:pPr>
          </w:p>
        </w:tc>
      </w:tr>
      <w:tr w:rsidR="00FE6A7A" w14:paraId="46B84C59" w14:textId="77777777" w:rsidTr="00FE6A7A">
        <w:tc>
          <w:tcPr>
            <w:tcW w:w="0" w:type="auto"/>
          </w:tcPr>
          <w:p w14:paraId="2E6F8601" w14:textId="09FC5B04" w:rsidR="00CA3BD8" w:rsidRDefault="00FE6A7A" w:rsidP="00E25A6F">
            <w:pPr>
              <w:pStyle w:val="ListParagraph"/>
              <w:ind w:left="0"/>
              <w:jc w:val="left"/>
              <w:rPr>
                <w:lang w:val="en-GB"/>
              </w:rPr>
            </w:pPr>
            <w:r>
              <w:rPr>
                <w:lang w:val="en-GB"/>
              </w:rPr>
              <w:t>5</w:t>
            </w:r>
          </w:p>
        </w:tc>
        <w:tc>
          <w:tcPr>
            <w:tcW w:w="0" w:type="auto"/>
          </w:tcPr>
          <w:p w14:paraId="0774B1CD" w14:textId="707E3046" w:rsidR="00CA3BD8" w:rsidRDefault="00FE6A7A" w:rsidP="00E25A6F">
            <w:pPr>
              <w:pStyle w:val="ListParagraph"/>
              <w:ind w:left="0"/>
              <w:jc w:val="left"/>
              <w:rPr>
                <w:lang w:val="en-GB"/>
              </w:rPr>
            </w:pPr>
            <w:r w:rsidRPr="00FE6A7A">
              <w:rPr>
                <w:lang w:val="en-GB"/>
              </w:rPr>
              <w:t>Rafi Ananta Alden</w:t>
            </w:r>
          </w:p>
        </w:tc>
        <w:tc>
          <w:tcPr>
            <w:tcW w:w="0" w:type="auto"/>
          </w:tcPr>
          <w:p w14:paraId="22D5CC5B" w14:textId="34A82EC6" w:rsidR="00CA3BD8" w:rsidRDefault="00FE6A7A" w:rsidP="00E25A6F">
            <w:pPr>
              <w:pStyle w:val="ListParagraph"/>
              <w:ind w:left="0"/>
              <w:jc w:val="left"/>
              <w:rPr>
                <w:lang w:val="en-GB"/>
              </w:rPr>
            </w:pPr>
            <w:r>
              <w:rPr>
                <w:lang w:val="en-GB"/>
              </w:rPr>
              <w:t>13222087</w:t>
            </w:r>
          </w:p>
        </w:tc>
        <w:tc>
          <w:tcPr>
            <w:tcW w:w="0" w:type="auto"/>
          </w:tcPr>
          <w:p w14:paraId="7F0D9273" w14:textId="77777777" w:rsidR="00CA3BD8" w:rsidRDefault="00CA3BD8" w:rsidP="00E25A6F">
            <w:pPr>
              <w:pStyle w:val="ListParagraph"/>
              <w:ind w:left="0"/>
              <w:jc w:val="left"/>
              <w:rPr>
                <w:lang w:val="en-GB"/>
              </w:rPr>
            </w:pPr>
          </w:p>
        </w:tc>
      </w:tr>
    </w:tbl>
    <w:p w14:paraId="184DB442" w14:textId="3F6181EC" w:rsidR="005D6347" w:rsidRPr="00B648C7" w:rsidRDefault="00DF5739" w:rsidP="00E25A6F">
      <w:pPr>
        <w:pStyle w:val="ListParagraph"/>
        <w:jc w:val="left"/>
        <w:rPr>
          <w:lang w:val="en-GB"/>
        </w:rPr>
      </w:pPr>
      <w:r>
        <w:rPr>
          <w:lang w:val="en-GB"/>
        </w:rPr>
        <w:br/>
      </w:r>
      <w:r w:rsidR="00512578">
        <w:rPr>
          <w:lang w:val="en-GB"/>
        </w:rPr>
        <w:br/>
      </w:r>
    </w:p>
    <w:sectPr w:rsidR="005D6347" w:rsidRPr="00B648C7" w:rsidSect="00D00DB9">
      <w:pgSz w:w="11906" w:h="16838"/>
      <w:pgMar w:top="964" w:right="964" w:bottom="964" w:left="1531" w:header="709" w:footer="709" w:gutter="0"/>
      <w:cols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3EBF2C" w14:textId="77777777" w:rsidR="00CD421A" w:rsidRDefault="00CD421A" w:rsidP="00D03367">
      <w:r>
        <w:separator/>
      </w:r>
    </w:p>
  </w:endnote>
  <w:endnote w:type="continuationSeparator" w:id="0">
    <w:p w14:paraId="4C06D4D8" w14:textId="77777777" w:rsidR="00CD421A" w:rsidRDefault="00CD421A" w:rsidP="00D03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Book Antiqua">
    <w:altName w:val="Cambria"/>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entury Gothic">
    <w:charset w:val="00"/>
    <w:family w:val="swiss"/>
    <w:pitch w:val="variable"/>
    <w:sig w:usb0="00000287" w:usb1="00000000" w:usb2="00000000" w:usb3="00000000" w:csb0="0000009F" w:csb1="00000000"/>
  </w:font>
  <w:font w:name="Agency FB">
    <w:charset w:val="00"/>
    <w:family w:val="swiss"/>
    <w:pitch w:val="variable"/>
    <w:sig w:usb0="00000003" w:usb1="00000000" w:usb2="00000000" w:usb3="00000000" w:csb0="00000001" w:csb1="00000000"/>
  </w:font>
  <w:font w:name="Arial Narrow">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50"/>
      <w:gridCol w:w="382"/>
    </w:tblGrid>
    <w:tr w:rsidR="003F5A0C" w14:paraId="0FAC8343" w14:textId="77777777" w:rsidTr="00E93800">
      <w:tc>
        <w:tcPr>
          <w:tcW w:w="9464" w:type="dxa"/>
        </w:tcPr>
        <w:p w14:paraId="04E23D10" w14:textId="77777777" w:rsidR="003F5A0C" w:rsidRDefault="003F5A0C" w:rsidP="00D03367">
          <w:pPr>
            <w:pStyle w:val="Footer"/>
          </w:pPr>
          <w:r w:rsidRPr="00401F8F">
            <w:t>Laporan Praktikum - Laboratorium Dasar Teknik Elektro – STEI ITB</w:t>
          </w:r>
        </w:p>
      </w:tc>
      <w:tc>
        <w:tcPr>
          <w:tcW w:w="384" w:type="dxa"/>
        </w:tcPr>
        <w:p w14:paraId="764D546B" w14:textId="77777777" w:rsidR="003F5A0C" w:rsidRPr="00E93800" w:rsidRDefault="00BE0B21" w:rsidP="00D03367">
          <w:pPr>
            <w:pStyle w:val="Footer"/>
            <w:rPr>
              <w:sz w:val="16"/>
            </w:rPr>
          </w:pPr>
          <w:r w:rsidRPr="00E93800">
            <w:fldChar w:fldCharType="begin"/>
          </w:r>
          <w:r w:rsidR="003F5A0C" w:rsidRPr="00E93800">
            <w:instrText xml:space="preserve"> PAGE    \* MERGEFORMAT </w:instrText>
          </w:r>
          <w:r w:rsidRPr="00E93800">
            <w:fldChar w:fldCharType="separate"/>
          </w:r>
          <w:r w:rsidR="001637A6" w:rsidRPr="001637A6">
            <w:rPr>
              <w:noProof/>
              <w:sz w:val="18"/>
              <w:szCs w:val="44"/>
            </w:rPr>
            <w:t>1</w:t>
          </w:r>
          <w:r w:rsidRPr="00E93800">
            <w:fldChar w:fldCharType="end"/>
          </w:r>
        </w:p>
      </w:tc>
    </w:tr>
  </w:tbl>
  <w:p w14:paraId="68345484" w14:textId="77777777" w:rsidR="00401F8F" w:rsidRDefault="00401F8F" w:rsidP="00D03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3A17B1" w14:textId="77777777" w:rsidR="00CD421A" w:rsidRDefault="00CD421A" w:rsidP="00D03367">
      <w:r>
        <w:separator/>
      </w:r>
    </w:p>
  </w:footnote>
  <w:footnote w:type="continuationSeparator" w:id="0">
    <w:p w14:paraId="15715135" w14:textId="77777777" w:rsidR="00CD421A" w:rsidRDefault="00CD421A" w:rsidP="00D033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0BFA93" w14:textId="0D2A15A9" w:rsidR="002B4E98" w:rsidRDefault="002D18DE" w:rsidP="00D03367">
    <w:pPr>
      <w:pStyle w:val="Header"/>
    </w:pPr>
    <w:r>
      <w:rPr>
        <w:noProof/>
        <w:lang w:eastAsia="zh-TW"/>
      </w:rPr>
      <mc:AlternateContent>
        <mc:Choice Requires="wps">
          <w:drawing>
            <wp:anchor distT="0" distB="0" distL="114300" distR="114300" simplePos="0" relativeHeight="251658240" behindDoc="0" locked="0" layoutInCell="0" allowOverlap="1" wp14:anchorId="6887EADE" wp14:editId="187CF75B">
              <wp:simplePos x="0" y="0"/>
              <wp:positionH relativeFrom="page">
                <wp:posOffset>7022465</wp:posOffset>
              </wp:positionH>
              <wp:positionV relativeFrom="page">
                <wp:posOffset>781050</wp:posOffset>
              </wp:positionV>
              <wp:extent cx="362585" cy="5564505"/>
              <wp:effectExtent l="2540" t="0" r="0" b="0"/>
              <wp:wrapNone/>
              <wp:docPr id="4061754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2585" cy="55645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4A46DA" w14:textId="77777777" w:rsidR="00DD5F68" w:rsidRPr="00401F8F" w:rsidRDefault="00DD5F68" w:rsidP="00D03367"/>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6887EADE" id="Rectangle 1" o:spid="_x0000_s1026" style="position:absolute;left:0;text-align:left;margin-left:552.95pt;margin-top:61.5pt;width:28.55pt;height:438.1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" o:allowincell="f" filled="f" stroked="f">
              <v:textbox style="layout-flow:vertical;mso-fit-shape-to-text:t">
                <w:txbxContent>
                  <w:p w14:paraId="414A46DA" w14:textId="77777777" w:rsidR="00DD5F68" w:rsidRPr="00401F8F" w:rsidRDefault="00DD5F68" w:rsidP="00D03367"/>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3148F"/>
    <w:multiLevelType w:val="multilevel"/>
    <w:tmpl w:val="E61EC57A"/>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15:restartNumberingAfterBreak="0">
    <w:nsid w:val="08845003"/>
    <w:multiLevelType w:val="hybridMultilevel"/>
    <w:tmpl w:val="6CF695C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E262ED"/>
    <w:multiLevelType w:val="hybridMultilevel"/>
    <w:tmpl w:val="BF4A13F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CB370FC"/>
    <w:multiLevelType w:val="hybridMultilevel"/>
    <w:tmpl w:val="9FA0245A"/>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15:restartNumberingAfterBreak="0">
    <w:nsid w:val="194C1B86"/>
    <w:multiLevelType w:val="hybridMultilevel"/>
    <w:tmpl w:val="101AFFDE"/>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23E362C9"/>
    <w:multiLevelType w:val="hybridMultilevel"/>
    <w:tmpl w:val="0E50897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384F5D6E"/>
    <w:multiLevelType w:val="hybridMultilevel"/>
    <w:tmpl w:val="D5943CE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39A0788E"/>
    <w:multiLevelType w:val="hybridMultilevel"/>
    <w:tmpl w:val="5C56DFA2"/>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3D471BCD"/>
    <w:multiLevelType w:val="multilevel"/>
    <w:tmpl w:val="75DA8C9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9" w15:restartNumberingAfterBreak="0">
    <w:nsid w:val="3FD9229D"/>
    <w:multiLevelType w:val="hybridMultilevel"/>
    <w:tmpl w:val="3152820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40EE364F"/>
    <w:multiLevelType w:val="hybridMultilevel"/>
    <w:tmpl w:val="8004972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420919FA"/>
    <w:multiLevelType w:val="hybridMultilevel"/>
    <w:tmpl w:val="6AD83DB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105FC"/>
    <w:multiLevelType w:val="hybridMultilevel"/>
    <w:tmpl w:val="40B488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E960936"/>
    <w:multiLevelType w:val="hybridMultilevel"/>
    <w:tmpl w:val="1FD805B2"/>
    <w:lvl w:ilvl="0" w:tplc="D2C68CFE">
      <w:start w:val="1"/>
      <w:numFmt w:val="decimal"/>
      <w:pStyle w:val="LABDAS16NomorDaftarPustaka"/>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4F6D5B62"/>
    <w:multiLevelType w:val="hybridMultilevel"/>
    <w:tmpl w:val="22B00534"/>
    <w:lvl w:ilvl="0" w:tplc="04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59596E6E"/>
    <w:multiLevelType w:val="hybridMultilevel"/>
    <w:tmpl w:val="416C50C4"/>
    <w:lvl w:ilvl="0" w:tplc="554CA3A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C630EB8"/>
    <w:multiLevelType w:val="multilevel"/>
    <w:tmpl w:val="7B0E4766"/>
    <w:name w:val="LABDAS (10) Bab"/>
    <w:lvl w:ilvl="0">
      <w:start w:val="1"/>
      <w:numFmt w:val="decimal"/>
      <w:pStyle w:val="LABDAS10Bab"/>
      <w:lvlText w:val="%1."/>
      <w:lvlJc w:val="left"/>
      <w:pPr>
        <w:tabs>
          <w:tab w:val="num" w:pos="405"/>
        </w:tabs>
        <w:ind w:left="405" w:hanging="405"/>
      </w:pPr>
      <w:rPr>
        <w:rFonts w:hint="default"/>
      </w:rPr>
    </w:lvl>
    <w:lvl w:ilvl="1">
      <w:start w:val="1"/>
      <w:numFmt w:val="decimal"/>
      <w:pStyle w:val="Heading2"/>
      <w:lvlText w:val="%1.%2"/>
      <w:lvlJc w:val="left"/>
      <w:pPr>
        <w:tabs>
          <w:tab w:val="num" w:pos="964"/>
        </w:tabs>
        <w:ind w:left="964" w:hanging="96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880"/>
        </w:tabs>
        <w:ind w:left="2880" w:hanging="144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17" w15:restartNumberingAfterBreak="0">
    <w:nsid w:val="748F6F14"/>
    <w:multiLevelType w:val="hybridMultilevel"/>
    <w:tmpl w:val="399A3BA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15:restartNumberingAfterBreak="0">
    <w:nsid w:val="78325E66"/>
    <w:multiLevelType w:val="hybridMultilevel"/>
    <w:tmpl w:val="90E421B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940143542">
    <w:abstractNumId w:val="16"/>
  </w:num>
  <w:num w:numId="2" w16cid:durableId="145822978">
    <w:abstractNumId w:val="13"/>
  </w:num>
  <w:num w:numId="3" w16cid:durableId="946740478">
    <w:abstractNumId w:val="0"/>
  </w:num>
  <w:num w:numId="4" w16cid:durableId="1497111502">
    <w:abstractNumId w:val="8"/>
  </w:num>
  <w:num w:numId="5" w16cid:durableId="730931344">
    <w:abstractNumId w:val="15"/>
  </w:num>
  <w:num w:numId="6" w16cid:durableId="1702825101">
    <w:abstractNumId w:val="10"/>
  </w:num>
  <w:num w:numId="7" w16cid:durableId="482234917">
    <w:abstractNumId w:val="3"/>
  </w:num>
  <w:num w:numId="8" w16cid:durableId="82379">
    <w:abstractNumId w:val="7"/>
  </w:num>
  <w:num w:numId="9" w16cid:durableId="1114833014">
    <w:abstractNumId w:val="14"/>
  </w:num>
  <w:num w:numId="10" w16cid:durableId="1142191926">
    <w:abstractNumId w:val="4"/>
  </w:num>
  <w:num w:numId="11" w16cid:durableId="1773356648">
    <w:abstractNumId w:val="6"/>
  </w:num>
  <w:num w:numId="12" w16cid:durableId="1211696429">
    <w:abstractNumId w:val="9"/>
  </w:num>
  <w:num w:numId="13" w16cid:durableId="1488939539">
    <w:abstractNumId w:val="5"/>
  </w:num>
  <w:num w:numId="14" w16cid:durableId="763496624">
    <w:abstractNumId w:val="17"/>
  </w:num>
  <w:num w:numId="15" w16cid:durableId="1409423534">
    <w:abstractNumId w:val="1"/>
  </w:num>
  <w:num w:numId="16" w16cid:durableId="215437488">
    <w:abstractNumId w:val="11"/>
  </w:num>
  <w:num w:numId="17" w16cid:durableId="658273326">
    <w:abstractNumId w:val="2"/>
  </w:num>
  <w:num w:numId="18" w16cid:durableId="228617913">
    <w:abstractNumId w:val="18"/>
  </w:num>
  <w:num w:numId="19" w16cid:durableId="1443374910">
    <w:abstractNumId w:val="1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hdrShapeDefaults>
    <o:shapedefaults v:ext="edit" spidmax="2050">
      <o:colormru v:ext="edit" colors="lim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ABC"/>
    <w:rsid w:val="0000068E"/>
    <w:rsid w:val="00000E45"/>
    <w:rsid w:val="00001600"/>
    <w:rsid w:val="00001960"/>
    <w:rsid w:val="00001A95"/>
    <w:rsid w:val="00002387"/>
    <w:rsid w:val="0000344C"/>
    <w:rsid w:val="00003948"/>
    <w:rsid w:val="00007B67"/>
    <w:rsid w:val="00011B94"/>
    <w:rsid w:val="00012EDC"/>
    <w:rsid w:val="00013264"/>
    <w:rsid w:val="00013A3C"/>
    <w:rsid w:val="00014F4E"/>
    <w:rsid w:val="00016C3C"/>
    <w:rsid w:val="00017899"/>
    <w:rsid w:val="00017C96"/>
    <w:rsid w:val="000206D4"/>
    <w:rsid w:val="0002082B"/>
    <w:rsid w:val="00021882"/>
    <w:rsid w:val="00022168"/>
    <w:rsid w:val="00025067"/>
    <w:rsid w:val="000254AD"/>
    <w:rsid w:val="00025B24"/>
    <w:rsid w:val="00026A7B"/>
    <w:rsid w:val="00030E8A"/>
    <w:rsid w:val="0003450A"/>
    <w:rsid w:val="00034911"/>
    <w:rsid w:val="000352F8"/>
    <w:rsid w:val="00035451"/>
    <w:rsid w:val="00035689"/>
    <w:rsid w:val="000358E3"/>
    <w:rsid w:val="00036473"/>
    <w:rsid w:val="0004084F"/>
    <w:rsid w:val="00042D9D"/>
    <w:rsid w:val="000434C4"/>
    <w:rsid w:val="00043C5A"/>
    <w:rsid w:val="00045988"/>
    <w:rsid w:val="00045CC6"/>
    <w:rsid w:val="00045DAE"/>
    <w:rsid w:val="00047381"/>
    <w:rsid w:val="00050199"/>
    <w:rsid w:val="00050238"/>
    <w:rsid w:val="00050C94"/>
    <w:rsid w:val="00051DF4"/>
    <w:rsid w:val="000534AA"/>
    <w:rsid w:val="0005513F"/>
    <w:rsid w:val="000563C9"/>
    <w:rsid w:val="000631FE"/>
    <w:rsid w:val="00063463"/>
    <w:rsid w:val="00070263"/>
    <w:rsid w:val="00070D54"/>
    <w:rsid w:val="000716C3"/>
    <w:rsid w:val="00073DB7"/>
    <w:rsid w:val="0007495D"/>
    <w:rsid w:val="00075BC0"/>
    <w:rsid w:val="00083933"/>
    <w:rsid w:val="00083AB7"/>
    <w:rsid w:val="000847CA"/>
    <w:rsid w:val="00086ADE"/>
    <w:rsid w:val="000903FD"/>
    <w:rsid w:val="00090C4A"/>
    <w:rsid w:val="000914A3"/>
    <w:rsid w:val="0009242C"/>
    <w:rsid w:val="00092A43"/>
    <w:rsid w:val="000943E1"/>
    <w:rsid w:val="0009665D"/>
    <w:rsid w:val="00096B9E"/>
    <w:rsid w:val="00096C26"/>
    <w:rsid w:val="000A0B82"/>
    <w:rsid w:val="000A1795"/>
    <w:rsid w:val="000A1F5E"/>
    <w:rsid w:val="000A3E84"/>
    <w:rsid w:val="000A55DA"/>
    <w:rsid w:val="000A6143"/>
    <w:rsid w:val="000A6B38"/>
    <w:rsid w:val="000A6E0B"/>
    <w:rsid w:val="000A7D25"/>
    <w:rsid w:val="000B0608"/>
    <w:rsid w:val="000B0785"/>
    <w:rsid w:val="000B189E"/>
    <w:rsid w:val="000B4057"/>
    <w:rsid w:val="000B48E7"/>
    <w:rsid w:val="000B625F"/>
    <w:rsid w:val="000B7EA3"/>
    <w:rsid w:val="000C6FBF"/>
    <w:rsid w:val="000D1002"/>
    <w:rsid w:val="000D1046"/>
    <w:rsid w:val="000D4A89"/>
    <w:rsid w:val="000D5202"/>
    <w:rsid w:val="000D55C4"/>
    <w:rsid w:val="000D56B8"/>
    <w:rsid w:val="000D593E"/>
    <w:rsid w:val="000D6085"/>
    <w:rsid w:val="000D65A4"/>
    <w:rsid w:val="000D7306"/>
    <w:rsid w:val="000D7B03"/>
    <w:rsid w:val="000E00B7"/>
    <w:rsid w:val="000E29A2"/>
    <w:rsid w:val="000E44BD"/>
    <w:rsid w:val="000E4B0C"/>
    <w:rsid w:val="000E6916"/>
    <w:rsid w:val="000E6E7D"/>
    <w:rsid w:val="000E7D59"/>
    <w:rsid w:val="000F08D9"/>
    <w:rsid w:val="000F1404"/>
    <w:rsid w:val="000F2FA1"/>
    <w:rsid w:val="000F390A"/>
    <w:rsid w:val="000F3FD2"/>
    <w:rsid w:val="000F49CC"/>
    <w:rsid w:val="000F55C6"/>
    <w:rsid w:val="000F575D"/>
    <w:rsid w:val="000F6D3F"/>
    <w:rsid w:val="00101387"/>
    <w:rsid w:val="00102ABD"/>
    <w:rsid w:val="0010346A"/>
    <w:rsid w:val="00103988"/>
    <w:rsid w:val="0010492E"/>
    <w:rsid w:val="00106494"/>
    <w:rsid w:val="00111513"/>
    <w:rsid w:val="0011203B"/>
    <w:rsid w:val="00113344"/>
    <w:rsid w:val="0011346E"/>
    <w:rsid w:val="00113522"/>
    <w:rsid w:val="00113B63"/>
    <w:rsid w:val="00113D5A"/>
    <w:rsid w:val="00114EC5"/>
    <w:rsid w:val="001157A0"/>
    <w:rsid w:val="0012041F"/>
    <w:rsid w:val="00120C24"/>
    <w:rsid w:val="001227B8"/>
    <w:rsid w:val="00122AE6"/>
    <w:rsid w:val="00124A9E"/>
    <w:rsid w:val="00124BEB"/>
    <w:rsid w:val="00127694"/>
    <w:rsid w:val="00131C2C"/>
    <w:rsid w:val="0013277A"/>
    <w:rsid w:val="00135694"/>
    <w:rsid w:val="00135841"/>
    <w:rsid w:val="001425B0"/>
    <w:rsid w:val="001426CC"/>
    <w:rsid w:val="00143304"/>
    <w:rsid w:val="00145030"/>
    <w:rsid w:val="001450AA"/>
    <w:rsid w:val="001452DF"/>
    <w:rsid w:val="00145547"/>
    <w:rsid w:val="0014601F"/>
    <w:rsid w:val="001462D4"/>
    <w:rsid w:val="0014639D"/>
    <w:rsid w:val="00146CA1"/>
    <w:rsid w:val="00147BED"/>
    <w:rsid w:val="00151742"/>
    <w:rsid w:val="0015228E"/>
    <w:rsid w:val="00152365"/>
    <w:rsid w:val="00153CB8"/>
    <w:rsid w:val="00154E9C"/>
    <w:rsid w:val="00155E19"/>
    <w:rsid w:val="00156235"/>
    <w:rsid w:val="00156BEF"/>
    <w:rsid w:val="001573D3"/>
    <w:rsid w:val="00160191"/>
    <w:rsid w:val="00161F15"/>
    <w:rsid w:val="00162B9A"/>
    <w:rsid w:val="001633D2"/>
    <w:rsid w:val="001637A6"/>
    <w:rsid w:val="001645A3"/>
    <w:rsid w:val="001645EC"/>
    <w:rsid w:val="0016501F"/>
    <w:rsid w:val="0016645C"/>
    <w:rsid w:val="00171207"/>
    <w:rsid w:val="00171DDB"/>
    <w:rsid w:val="0017302A"/>
    <w:rsid w:val="00173451"/>
    <w:rsid w:val="00173E05"/>
    <w:rsid w:val="00174F5B"/>
    <w:rsid w:val="0017590D"/>
    <w:rsid w:val="00175A7C"/>
    <w:rsid w:val="00176C25"/>
    <w:rsid w:val="001773AF"/>
    <w:rsid w:val="001778AA"/>
    <w:rsid w:val="00177BC7"/>
    <w:rsid w:val="00180F9B"/>
    <w:rsid w:val="00182FB8"/>
    <w:rsid w:val="00183B08"/>
    <w:rsid w:val="00185DBE"/>
    <w:rsid w:val="00185FCD"/>
    <w:rsid w:val="0018607D"/>
    <w:rsid w:val="00186406"/>
    <w:rsid w:val="00186D6B"/>
    <w:rsid w:val="00187C51"/>
    <w:rsid w:val="0019126B"/>
    <w:rsid w:val="00191C09"/>
    <w:rsid w:val="0019710A"/>
    <w:rsid w:val="0019743C"/>
    <w:rsid w:val="0019757C"/>
    <w:rsid w:val="001975A3"/>
    <w:rsid w:val="001A05E8"/>
    <w:rsid w:val="001A10F4"/>
    <w:rsid w:val="001A1C1C"/>
    <w:rsid w:val="001A2190"/>
    <w:rsid w:val="001A2AF9"/>
    <w:rsid w:val="001A3E15"/>
    <w:rsid w:val="001A5616"/>
    <w:rsid w:val="001A58A0"/>
    <w:rsid w:val="001A7E61"/>
    <w:rsid w:val="001B0AC1"/>
    <w:rsid w:val="001B1C5C"/>
    <w:rsid w:val="001B3A20"/>
    <w:rsid w:val="001B3C93"/>
    <w:rsid w:val="001B4A2E"/>
    <w:rsid w:val="001B58D9"/>
    <w:rsid w:val="001C0314"/>
    <w:rsid w:val="001C2845"/>
    <w:rsid w:val="001C2F9F"/>
    <w:rsid w:val="001C3EA7"/>
    <w:rsid w:val="001C666D"/>
    <w:rsid w:val="001D0FAD"/>
    <w:rsid w:val="001D1424"/>
    <w:rsid w:val="001D15FD"/>
    <w:rsid w:val="001D1E80"/>
    <w:rsid w:val="001D2E3D"/>
    <w:rsid w:val="001D52B1"/>
    <w:rsid w:val="001D66F5"/>
    <w:rsid w:val="001D69EB"/>
    <w:rsid w:val="001E0736"/>
    <w:rsid w:val="001E0A29"/>
    <w:rsid w:val="001E1046"/>
    <w:rsid w:val="001E22F7"/>
    <w:rsid w:val="001E288B"/>
    <w:rsid w:val="001E41F7"/>
    <w:rsid w:val="001E5247"/>
    <w:rsid w:val="001E7EF8"/>
    <w:rsid w:val="001F22F1"/>
    <w:rsid w:val="001F29B8"/>
    <w:rsid w:val="001F45A5"/>
    <w:rsid w:val="001F4B12"/>
    <w:rsid w:val="001F4E5A"/>
    <w:rsid w:val="001F50EA"/>
    <w:rsid w:val="001F71E1"/>
    <w:rsid w:val="001F737F"/>
    <w:rsid w:val="001F789F"/>
    <w:rsid w:val="002003A0"/>
    <w:rsid w:val="00201387"/>
    <w:rsid w:val="00201C33"/>
    <w:rsid w:val="00204A90"/>
    <w:rsid w:val="0020580C"/>
    <w:rsid w:val="002060D8"/>
    <w:rsid w:val="00207EEC"/>
    <w:rsid w:val="0021223A"/>
    <w:rsid w:val="0021538E"/>
    <w:rsid w:val="00217C20"/>
    <w:rsid w:val="002206FF"/>
    <w:rsid w:val="002216F2"/>
    <w:rsid w:val="00221778"/>
    <w:rsid w:val="0022200E"/>
    <w:rsid w:val="00222421"/>
    <w:rsid w:val="0022274D"/>
    <w:rsid w:val="00223AE7"/>
    <w:rsid w:val="00225006"/>
    <w:rsid w:val="00226B30"/>
    <w:rsid w:val="00226EC1"/>
    <w:rsid w:val="00227335"/>
    <w:rsid w:val="0022788E"/>
    <w:rsid w:val="00230F14"/>
    <w:rsid w:val="00232BF0"/>
    <w:rsid w:val="0023517A"/>
    <w:rsid w:val="00235B9F"/>
    <w:rsid w:val="002373FA"/>
    <w:rsid w:val="00240A7F"/>
    <w:rsid w:val="00243391"/>
    <w:rsid w:val="002437CF"/>
    <w:rsid w:val="002449BD"/>
    <w:rsid w:val="0024534A"/>
    <w:rsid w:val="00246229"/>
    <w:rsid w:val="00250858"/>
    <w:rsid w:val="00251FEF"/>
    <w:rsid w:val="0025386B"/>
    <w:rsid w:val="00257F59"/>
    <w:rsid w:val="002607C0"/>
    <w:rsid w:val="00260D74"/>
    <w:rsid w:val="00261A7C"/>
    <w:rsid w:val="0026287E"/>
    <w:rsid w:val="0026309C"/>
    <w:rsid w:val="00263497"/>
    <w:rsid w:val="00263617"/>
    <w:rsid w:val="002640BE"/>
    <w:rsid w:val="002653B7"/>
    <w:rsid w:val="002656C8"/>
    <w:rsid w:val="00266542"/>
    <w:rsid w:val="00266CBC"/>
    <w:rsid w:val="002715D7"/>
    <w:rsid w:val="00271E6C"/>
    <w:rsid w:val="00272AB2"/>
    <w:rsid w:val="00273727"/>
    <w:rsid w:val="002737BE"/>
    <w:rsid w:val="002738F1"/>
    <w:rsid w:val="00274D9A"/>
    <w:rsid w:val="0027542E"/>
    <w:rsid w:val="00281F34"/>
    <w:rsid w:val="00282375"/>
    <w:rsid w:val="0028326A"/>
    <w:rsid w:val="0028332D"/>
    <w:rsid w:val="00283732"/>
    <w:rsid w:val="00283AA7"/>
    <w:rsid w:val="00283C7D"/>
    <w:rsid w:val="00283EFC"/>
    <w:rsid w:val="002841BF"/>
    <w:rsid w:val="0028450F"/>
    <w:rsid w:val="002850A9"/>
    <w:rsid w:val="002853BD"/>
    <w:rsid w:val="002854E2"/>
    <w:rsid w:val="002861D3"/>
    <w:rsid w:val="002912E4"/>
    <w:rsid w:val="00291711"/>
    <w:rsid w:val="002929B1"/>
    <w:rsid w:val="0029364A"/>
    <w:rsid w:val="0029437F"/>
    <w:rsid w:val="002943B4"/>
    <w:rsid w:val="00294FA9"/>
    <w:rsid w:val="00295AB3"/>
    <w:rsid w:val="0029605E"/>
    <w:rsid w:val="00296604"/>
    <w:rsid w:val="002970DB"/>
    <w:rsid w:val="002975F2"/>
    <w:rsid w:val="002978F4"/>
    <w:rsid w:val="002A1C02"/>
    <w:rsid w:val="002A6187"/>
    <w:rsid w:val="002A66C9"/>
    <w:rsid w:val="002A6947"/>
    <w:rsid w:val="002A6F2B"/>
    <w:rsid w:val="002A7C4A"/>
    <w:rsid w:val="002B1F89"/>
    <w:rsid w:val="002B2566"/>
    <w:rsid w:val="002B4E98"/>
    <w:rsid w:val="002B51B2"/>
    <w:rsid w:val="002B54C5"/>
    <w:rsid w:val="002B6501"/>
    <w:rsid w:val="002B69D4"/>
    <w:rsid w:val="002B6EB5"/>
    <w:rsid w:val="002B7488"/>
    <w:rsid w:val="002B7B92"/>
    <w:rsid w:val="002C2E0B"/>
    <w:rsid w:val="002C3084"/>
    <w:rsid w:val="002C4573"/>
    <w:rsid w:val="002C66A6"/>
    <w:rsid w:val="002D09AB"/>
    <w:rsid w:val="002D10BA"/>
    <w:rsid w:val="002D18DE"/>
    <w:rsid w:val="002D1CF4"/>
    <w:rsid w:val="002D1EB6"/>
    <w:rsid w:val="002D2885"/>
    <w:rsid w:val="002D2A8C"/>
    <w:rsid w:val="002D2E7A"/>
    <w:rsid w:val="002D4A38"/>
    <w:rsid w:val="002D7D8A"/>
    <w:rsid w:val="002D7F74"/>
    <w:rsid w:val="002E32A3"/>
    <w:rsid w:val="002E3576"/>
    <w:rsid w:val="002E6666"/>
    <w:rsid w:val="002E738F"/>
    <w:rsid w:val="002F082F"/>
    <w:rsid w:val="002F21C0"/>
    <w:rsid w:val="002F3311"/>
    <w:rsid w:val="002F3373"/>
    <w:rsid w:val="002F5A33"/>
    <w:rsid w:val="002F5B22"/>
    <w:rsid w:val="002F6391"/>
    <w:rsid w:val="002F74A5"/>
    <w:rsid w:val="002F7557"/>
    <w:rsid w:val="00300247"/>
    <w:rsid w:val="00301E69"/>
    <w:rsid w:val="003021E8"/>
    <w:rsid w:val="003025BD"/>
    <w:rsid w:val="003044DD"/>
    <w:rsid w:val="003054F5"/>
    <w:rsid w:val="0030632A"/>
    <w:rsid w:val="00306332"/>
    <w:rsid w:val="003064F4"/>
    <w:rsid w:val="0030655F"/>
    <w:rsid w:val="00306E41"/>
    <w:rsid w:val="00310DF1"/>
    <w:rsid w:val="003112F8"/>
    <w:rsid w:val="003117E9"/>
    <w:rsid w:val="0031220B"/>
    <w:rsid w:val="00312211"/>
    <w:rsid w:val="00312BAB"/>
    <w:rsid w:val="0031392C"/>
    <w:rsid w:val="0031732D"/>
    <w:rsid w:val="00317594"/>
    <w:rsid w:val="0032088B"/>
    <w:rsid w:val="00320E01"/>
    <w:rsid w:val="00320F24"/>
    <w:rsid w:val="00322030"/>
    <w:rsid w:val="00323128"/>
    <w:rsid w:val="0032497C"/>
    <w:rsid w:val="0032574D"/>
    <w:rsid w:val="00326224"/>
    <w:rsid w:val="00326ADB"/>
    <w:rsid w:val="0032766D"/>
    <w:rsid w:val="00327CF3"/>
    <w:rsid w:val="00330839"/>
    <w:rsid w:val="00330AE6"/>
    <w:rsid w:val="00331A87"/>
    <w:rsid w:val="003335A6"/>
    <w:rsid w:val="00333643"/>
    <w:rsid w:val="003343C8"/>
    <w:rsid w:val="00335B66"/>
    <w:rsid w:val="00337728"/>
    <w:rsid w:val="003378FD"/>
    <w:rsid w:val="00337E88"/>
    <w:rsid w:val="003419BC"/>
    <w:rsid w:val="00342898"/>
    <w:rsid w:val="00344C3F"/>
    <w:rsid w:val="00345138"/>
    <w:rsid w:val="00345BEA"/>
    <w:rsid w:val="00345D53"/>
    <w:rsid w:val="00347E1C"/>
    <w:rsid w:val="003504CF"/>
    <w:rsid w:val="00350A85"/>
    <w:rsid w:val="0035239D"/>
    <w:rsid w:val="003525DC"/>
    <w:rsid w:val="00352BFE"/>
    <w:rsid w:val="003535A2"/>
    <w:rsid w:val="00355021"/>
    <w:rsid w:val="003551AD"/>
    <w:rsid w:val="003553FC"/>
    <w:rsid w:val="003569E0"/>
    <w:rsid w:val="00360736"/>
    <w:rsid w:val="00364F5B"/>
    <w:rsid w:val="00365754"/>
    <w:rsid w:val="00365998"/>
    <w:rsid w:val="003663A9"/>
    <w:rsid w:val="00366D35"/>
    <w:rsid w:val="00366D59"/>
    <w:rsid w:val="00367A1F"/>
    <w:rsid w:val="00370199"/>
    <w:rsid w:val="00371852"/>
    <w:rsid w:val="003721E7"/>
    <w:rsid w:val="00372B1F"/>
    <w:rsid w:val="00372CFB"/>
    <w:rsid w:val="0037385B"/>
    <w:rsid w:val="00375ECC"/>
    <w:rsid w:val="00375ED7"/>
    <w:rsid w:val="0037791E"/>
    <w:rsid w:val="00377FBE"/>
    <w:rsid w:val="00380769"/>
    <w:rsid w:val="003810C0"/>
    <w:rsid w:val="00382D6D"/>
    <w:rsid w:val="00385302"/>
    <w:rsid w:val="00386E37"/>
    <w:rsid w:val="0038746A"/>
    <w:rsid w:val="0038751B"/>
    <w:rsid w:val="00387ECF"/>
    <w:rsid w:val="00390093"/>
    <w:rsid w:val="00390C58"/>
    <w:rsid w:val="0039151C"/>
    <w:rsid w:val="00391F8D"/>
    <w:rsid w:val="00392662"/>
    <w:rsid w:val="003927A5"/>
    <w:rsid w:val="003940F2"/>
    <w:rsid w:val="00394297"/>
    <w:rsid w:val="00394A66"/>
    <w:rsid w:val="00394ADE"/>
    <w:rsid w:val="00395292"/>
    <w:rsid w:val="00396ABB"/>
    <w:rsid w:val="00397653"/>
    <w:rsid w:val="00397A5E"/>
    <w:rsid w:val="003A34B3"/>
    <w:rsid w:val="003A3BA8"/>
    <w:rsid w:val="003A3C1A"/>
    <w:rsid w:val="003A451D"/>
    <w:rsid w:val="003A4DDF"/>
    <w:rsid w:val="003A60D3"/>
    <w:rsid w:val="003A6B46"/>
    <w:rsid w:val="003B14C0"/>
    <w:rsid w:val="003B367E"/>
    <w:rsid w:val="003B58ED"/>
    <w:rsid w:val="003B6FFB"/>
    <w:rsid w:val="003B7D7F"/>
    <w:rsid w:val="003C1DE2"/>
    <w:rsid w:val="003C3171"/>
    <w:rsid w:val="003C37FD"/>
    <w:rsid w:val="003C41DD"/>
    <w:rsid w:val="003C5185"/>
    <w:rsid w:val="003C6562"/>
    <w:rsid w:val="003C737B"/>
    <w:rsid w:val="003C776D"/>
    <w:rsid w:val="003C78D6"/>
    <w:rsid w:val="003D197F"/>
    <w:rsid w:val="003D37E4"/>
    <w:rsid w:val="003D39C6"/>
    <w:rsid w:val="003D4A9D"/>
    <w:rsid w:val="003D701A"/>
    <w:rsid w:val="003D7BEC"/>
    <w:rsid w:val="003D7CB7"/>
    <w:rsid w:val="003E0D7C"/>
    <w:rsid w:val="003E0F8C"/>
    <w:rsid w:val="003E2180"/>
    <w:rsid w:val="003E29B8"/>
    <w:rsid w:val="003E2B23"/>
    <w:rsid w:val="003E2CB7"/>
    <w:rsid w:val="003E3211"/>
    <w:rsid w:val="003E4107"/>
    <w:rsid w:val="003F017B"/>
    <w:rsid w:val="003F019E"/>
    <w:rsid w:val="003F2B60"/>
    <w:rsid w:val="003F3C54"/>
    <w:rsid w:val="003F4F47"/>
    <w:rsid w:val="003F530D"/>
    <w:rsid w:val="003F5A0C"/>
    <w:rsid w:val="003F7B69"/>
    <w:rsid w:val="0040037E"/>
    <w:rsid w:val="004006E7"/>
    <w:rsid w:val="00401F8F"/>
    <w:rsid w:val="0040502B"/>
    <w:rsid w:val="0041050D"/>
    <w:rsid w:val="00410B67"/>
    <w:rsid w:val="0041209F"/>
    <w:rsid w:val="00422351"/>
    <w:rsid w:val="004225BD"/>
    <w:rsid w:val="00424EE5"/>
    <w:rsid w:val="00425241"/>
    <w:rsid w:val="00431EF3"/>
    <w:rsid w:val="004329C6"/>
    <w:rsid w:val="0043379B"/>
    <w:rsid w:val="00434211"/>
    <w:rsid w:val="00437B08"/>
    <w:rsid w:val="004407CD"/>
    <w:rsid w:val="00442336"/>
    <w:rsid w:val="00443930"/>
    <w:rsid w:val="00444D0C"/>
    <w:rsid w:val="0044578E"/>
    <w:rsid w:val="00447A3A"/>
    <w:rsid w:val="00451A6D"/>
    <w:rsid w:val="00452EAA"/>
    <w:rsid w:val="00453E41"/>
    <w:rsid w:val="00454BFA"/>
    <w:rsid w:val="0045529B"/>
    <w:rsid w:val="0045720C"/>
    <w:rsid w:val="00457EB0"/>
    <w:rsid w:val="00461178"/>
    <w:rsid w:val="00461C5E"/>
    <w:rsid w:val="00462153"/>
    <w:rsid w:val="00462B67"/>
    <w:rsid w:val="00462C8B"/>
    <w:rsid w:val="00463F8A"/>
    <w:rsid w:val="004643A0"/>
    <w:rsid w:val="004648BC"/>
    <w:rsid w:val="00466A03"/>
    <w:rsid w:val="0046703C"/>
    <w:rsid w:val="00467389"/>
    <w:rsid w:val="004709B3"/>
    <w:rsid w:val="00470CBD"/>
    <w:rsid w:val="004711D7"/>
    <w:rsid w:val="0047144A"/>
    <w:rsid w:val="00471DC7"/>
    <w:rsid w:val="004740AE"/>
    <w:rsid w:val="00475152"/>
    <w:rsid w:val="0047565C"/>
    <w:rsid w:val="00475BFD"/>
    <w:rsid w:val="00476E71"/>
    <w:rsid w:val="0047751A"/>
    <w:rsid w:val="004778B1"/>
    <w:rsid w:val="0048036D"/>
    <w:rsid w:val="00480DCF"/>
    <w:rsid w:val="00482757"/>
    <w:rsid w:val="00483BEB"/>
    <w:rsid w:val="00485B5E"/>
    <w:rsid w:val="00486D06"/>
    <w:rsid w:val="00486DE7"/>
    <w:rsid w:val="00490821"/>
    <w:rsid w:val="00491F6E"/>
    <w:rsid w:val="00492F3D"/>
    <w:rsid w:val="004937B1"/>
    <w:rsid w:val="00493BC8"/>
    <w:rsid w:val="0049410E"/>
    <w:rsid w:val="00494164"/>
    <w:rsid w:val="00494BA0"/>
    <w:rsid w:val="004952BC"/>
    <w:rsid w:val="00495C32"/>
    <w:rsid w:val="004A0177"/>
    <w:rsid w:val="004A0F0E"/>
    <w:rsid w:val="004A378D"/>
    <w:rsid w:val="004A6456"/>
    <w:rsid w:val="004B0C0F"/>
    <w:rsid w:val="004B1466"/>
    <w:rsid w:val="004B2DE8"/>
    <w:rsid w:val="004B4852"/>
    <w:rsid w:val="004B4DC2"/>
    <w:rsid w:val="004B51C5"/>
    <w:rsid w:val="004B5CF3"/>
    <w:rsid w:val="004B6100"/>
    <w:rsid w:val="004B68AE"/>
    <w:rsid w:val="004B6949"/>
    <w:rsid w:val="004B7555"/>
    <w:rsid w:val="004B7FAF"/>
    <w:rsid w:val="004C05A1"/>
    <w:rsid w:val="004C0E60"/>
    <w:rsid w:val="004C20E4"/>
    <w:rsid w:val="004C26B5"/>
    <w:rsid w:val="004C3FBF"/>
    <w:rsid w:val="004C44C6"/>
    <w:rsid w:val="004C5B79"/>
    <w:rsid w:val="004C7007"/>
    <w:rsid w:val="004D0A8E"/>
    <w:rsid w:val="004D18DD"/>
    <w:rsid w:val="004D1931"/>
    <w:rsid w:val="004D1E21"/>
    <w:rsid w:val="004D49C2"/>
    <w:rsid w:val="004D4F5A"/>
    <w:rsid w:val="004D529E"/>
    <w:rsid w:val="004E0617"/>
    <w:rsid w:val="004E0E95"/>
    <w:rsid w:val="004E13B2"/>
    <w:rsid w:val="004E2326"/>
    <w:rsid w:val="004E2DAE"/>
    <w:rsid w:val="004E45FB"/>
    <w:rsid w:val="004E51B6"/>
    <w:rsid w:val="004E51D3"/>
    <w:rsid w:val="004E532D"/>
    <w:rsid w:val="004E5CE5"/>
    <w:rsid w:val="004E6433"/>
    <w:rsid w:val="004E7857"/>
    <w:rsid w:val="004E7865"/>
    <w:rsid w:val="004F03FB"/>
    <w:rsid w:val="004F1358"/>
    <w:rsid w:val="004F151B"/>
    <w:rsid w:val="004F356E"/>
    <w:rsid w:val="004F3938"/>
    <w:rsid w:val="004F4546"/>
    <w:rsid w:val="004F67A8"/>
    <w:rsid w:val="004F765C"/>
    <w:rsid w:val="0050002A"/>
    <w:rsid w:val="0050353F"/>
    <w:rsid w:val="005036A7"/>
    <w:rsid w:val="00505DC3"/>
    <w:rsid w:val="0050673F"/>
    <w:rsid w:val="005068BA"/>
    <w:rsid w:val="00507620"/>
    <w:rsid w:val="00511D42"/>
    <w:rsid w:val="00512451"/>
    <w:rsid w:val="00512578"/>
    <w:rsid w:val="00512819"/>
    <w:rsid w:val="005140F7"/>
    <w:rsid w:val="00516320"/>
    <w:rsid w:val="005171A4"/>
    <w:rsid w:val="00523039"/>
    <w:rsid w:val="00523F92"/>
    <w:rsid w:val="00523FE9"/>
    <w:rsid w:val="00526254"/>
    <w:rsid w:val="00526763"/>
    <w:rsid w:val="005267F8"/>
    <w:rsid w:val="00526962"/>
    <w:rsid w:val="00526BE2"/>
    <w:rsid w:val="00526DA3"/>
    <w:rsid w:val="005334A7"/>
    <w:rsid w:val="00533BF9"/>
    <w:rsid w:val="005405F8"/>
    <w:rsid w:val="00540752"/>
    <w:rsid w:val="0054091D"/>
    <w:rsid w:val="00540FC6"/>
    <w:rsid w:val="0054117A"/>
    <w:rsid w:val="005421C2"/>
    <w:rsid w:val="00542C63"/>
    <w:rsid w:val="00544933"/>
    <w:rsid w:val="00544B2B"/>
    <w:rsid w:val="00550706"/>
    <w:rsid w:val="00550FFB"/>
    <w:rsid w:val="005535A5"/>
    <w:rsid w:val="005536B0"/>
    <w:rsid w:val="00554737"/>
    <w:rsid w:val="0055554D"/>
    <w:rsid w:val="005564EF"/>
    <w:rsid w:val="005578A7"/>
    <w:rsid w:val="00561B5D"/>
    <w:rsid w:val="00562FF1"/>
    <w:rsid w:val="00563965"/>
    <w:rsid w:val="00563A71"/>
    <w:rsid w:val="00565D4E"/>
    <w:rsid w:val="005665DF"/>
    <w:rsid w:val="00571EF3"/>
    <w:rsid w:val="00573C9A"/>
    <w:rsid w:val="005749EA"/>
    <w:rsid w:val="0057534C"/>
    <w:rsid w:val="005767B7"/>
    <w:rsid w:val="00576D50"/>
    <w:rsid w:val="00577E2F"/>
    <w:rsid w:val="005800C3"/>
    <w:rsid w:val="005818AF"/>
    <w:rsid w:val="005822C4"/>
    <w:rsid w:val="005826FE"/>
    <w:rsid w:val="00583599"/>
    <w:rsid w:val="00583A11"/>
    <w:rsid w:val="005922DA"/>
    <w:rsid w:val="00593AC3"/>
    <w:rsid w:val="00593F13"/>
    <w:rsid w:val="00594AD0"/>
    <w:rsid w:val="0059639E"/>
    <w:rsid w:val="00597C81"/>
    <w:rsid w:val="005A0978"/>
    <w:rsid w:val="005A0CDB"/>
    <w:rsid w:val="005A1252"/>
    <w:rsid w:val="005A1C7C"/>
    <w:rsid w:val="005A1E2D"/>
    <w:rsid w:val="005A2ACD"/>
    <w:rsid w:val="005A2F1F"/>
    <w:rsid w:val="005A3789"/>
    <w:rsid w:val="005A3A84"/>
    <w:rsid w:val="005A419E"/>
    <w:rsid w:val="005A6EA5"/>
    <w:rsid w:val="005A7BA5"/>
    <w:rsid w:val="005B0830"/>
    <w:rsid w:val="005B1090"/>
    <w:rsid w:val="005B1CA9"/>
    <w:rsid w:val="005B1FBF"/>
    <w:rsid w:val="005B3324"/>
    <w:rsid w:val="005B3A89"/>
    <w:rsid w:val="005B4ACD"/>
    <w:rsid w:val="005B71C5"/>
    <w:rsid w:val="005B75BF"/>
    <w:rsid w:val="005C15A7"/>
    <w:rsid w:val="005C33FC"/>
    <w:rsid w:val="005C38F3"/>
    <w:rsid w:val="005C407E"/>
    <w:rsid w:val="005C4EBF"/>
    <w:rsid w:val="005C4FDD"/>
    <w:rsid w:val="005C5C22"/>
    <w:rsid w:val="005C72A2"/>
    <w:rsid w:val="005D0B8F"/>
    <w:rsid w:val="005D1291"/>
    <w:rsid w:val="005D1444"/>
    <w:rsid w:val="005D28C3"/>
    <w:rsid w:val="005D3A77"/>
    <w:rsid w:val="005D4C6E"/>
    <w:rsid w:val="005D4F94"/>
    <w:rsid w:val="005D4FF1"/>
    <w:rsid w:val="005D5C66"/>
    <w:rsid w:val="005D62A5"/>
    <w:rsid w:val="005D6347"/>
    <w:rsid w:val="005D6B50"/>
    <w:rsid w:val="005D6FD4"/>
    <w:rsid w:val="005E1012"/>
    <w:rsid w:val="005E29C3"/>
    <w:rsid w:val="005E4ABC"/>
    <w:rsid w:val="005E70B4"/>
    <w:rsid w:val="005E7EA6"/>
    <w:rsid w:val="005F137C"/>
    <w:rsid w:val="005F1BEB"/>
    <w:rsid w:val="005F2B01"/>
    <w:rsid w:val="005F2D71"/>
    <w:rsid w:val="005F2F8B"/>
    <w:rsid w:val="005F5070"/>
    <w:rsid w:val="005F5F6A"/>
    <w:rsid w:val="005F7C59"/>
    <w:rsid w:val="00602496"/>
    <w:rsid w:val="006039A8"/>
    <w:rsid w:val="00603A23"/>
    <w:rsid w:val="006053F5"/>
    <w:rsid w:val="006054CF"/>
    <w:rsid w:val="006074D0"/>
    <w:rsid w:val="0061028E"/>
    <w:rsid w:val="00611F23"/>
    <w:rsid w:val="00613D0E"/>
    <w:rsid w:val="006146C2"/>
    <w:rsid w:val="00615A5D"/>
    <w:rsid w:val="0062001D"/>
    <w:rsid w:val="006200A6"/>
    <w:rsid w:val="00622746"/>
    <w:rsid w:val="0062575B"/>
    <w:rsid w:val="00626165"/>
    <w:rsid w:val="006266E5"/>
    <w:rsid w:val="006271A8"/>
    <w:rsid w:val="0062756D"/>
    <w:rsid w:val="00627B15"/>
    <w:rsid w:val="0063256E"/>
    <w:rsid w:val="006374BD"/>
    <w:rsid w:val="00637D6D"/>
    <w:rsid w:val="00641D19"/>
    <w:rsid w:val="00642C49"/>
    <w:rsid w:val="00643096"/>
    <w:rsid w:val="00644070"/>
    <w:rsid w:val="006447FC"/>
    <w:rsid w:val="00646602"/>
    <w:rsid w:val="00647B21"/>
    <w:rsid w:val="00653334"/>
    <w:rsid w:val="00657107"/>
    <w:rsid w:val="00660025"/>
    <w:rsid w:val="006626CC"/>
    <w:rsid w:val="00663865"/>
    <w:rsid w:val="00665100"/>
    <w:rsid w:val="0066761C"/>
    <w:rsid w:val="00667BD8"/>
    <w:rsid w:val="00670A72"/>
    <w:rsid w:val="006733E8"/>
    <w:rsid w:val="0067495D"/>
    <w:rsid w:val="00675681"/>
    <w:rsid w:val="00676792"/>
    <w:rsid w:val="006832BC"/>
    <w:rsid w:val="006868D4"/>
    <w:rsid w:val="00686DCA"/>
    <w:rsid w:val="00690B65"/>
    <w:rsid w:val="00690DED"/>
    <w:rsid w:val="00691241"/>
    <w:rsid w:val="0069454D"/>
    <w:rsid w:val="006954D2"/>
    <w:rsid w:val="00696311"/>
    <w:rsid w:val="00696705"/>
    <w:rsid w:val="006A046A"/>
    <w:rsid w:val="006A32CB"/>
    <w:rsid w:val="006A3682"/>
    <w:rsid w:val="006A5525"/>
    <w:rsid w:val="006A65DA"/>
    <w:rsid w:val="006A67A9"/>
    <w:rsid w:val="006A7092"/>
    <w:rsid w:val="006A720E"/>
    <w:rsid w:val="006B0520"/>
    <w:rsid w:val="006B06D7"/>
    <w:rsid w:val="006B07CA"/>
    <w:rsid w:val="006B160A"/>
    <w:rsid w:val="006B284B"/>
    <w:rsid w:val="006B2B33"/>
    <w:rsid w:val="006B3063"/>
    <w:rsid w:val="006B5DCD"/>
    <w:rsid w:val="006B6CAD"/>
    <w:rsid w:val="006B6D29"/>
    <w:rsid w:val="006C0855"/>
    <w:rsid w:val="006C0E17"/>
    <w:rsid w:val="006C2A8B"/>
    <w:rsid w:val="006C2E48"/>
    <w:rsid w:val="006C365C"/>
    <w:rsid w:val="006C61C9"/>
    <w:rsid w:val="006D0BFE"/>
    <w:rsid w:val="006D0F18"/>
    <w:rsid w:val="006D1390"/>
    <w:rsid w:val="006D19E5"/>
    <w:rsid w:val="006D1E4F"/>
    <w:rsid w:val="006D26BF"/>
    <w:rsid w:val="006D2DEB"/>
    <w:rsid w:val="006D38FD"/>
    <w:rsid w:val="006D3A3A"/>
    <w:rsid w:val="006D443D"/>
    <w:rsid w:val="006D4AA4"/>
    <w:rsid w:val="006D549E"/>
    <w:rsid w:val="006D574A"/>
    <w:rsid w:val="006D7471"/>
    <w:rsid w:val="006D7F9A"/>
    <w:rsid w:val="006E0A3D"/>
    <w:rsid w:val="006E1EAE"/>
    <w:rsid w:val="006E33DA"/>
    <w:rsid w:val="006E34B0"/>
    <w:rsid w:val="006E6775"/>
    <w:rsid w:val="006F0EAF"/>
    <w:rsid w:val="006F176A"/>
    <w:rsid w:val="006F28DB"/>
    <w:rsid w:val="006F2E33"/>
    <w:rsid w:val="006F654D"/>
    <w:rsid w:val="00702947"/>
    <w:rsid w:val="00703537"/>
    <w:rsid w:val="00704700"/>
    <w:rsid w:val="00704FCE"/>
    <w:rsid w:val="00705BF1"/>
    <w:rsid w:val="00705D2C"/>
    <w:rsid w:val="0070609E"/>
    <w:rsid w:val="00706B09"/>
    <w:rsid w:val="00706B6C"/>
    <w:rsid w:val="00707B7D"/>
    <w:rsid w:val="00714A69"/>
    <w:rsid w:val="00714BDA"/>
    <w:rsid w:val="00717C0C"/>
    <w:rsid w:val="00717E20"/>
    <w:rsid w:val="007201D0"/>
    <w:rsid w:val="00720499"/>
    <w:rsid w:val="0072082B"/>
    <w:rsid w:val="00720F9A"/>
    <w:rsid w:val="007227A0"/>
    <w:rsid w:val="007227BB"/>
    <w:rsid w:val="00724743"/>
    <w:rsid w:val="007249A3"/>
    <w:rsid w:val="00725C2E"/>
    <w:rsid w:val="00725CE7"/>
    <w:rsid w:val="00727038"/>
    <w:rsid w:val="00727AAE"/>
    <w:rsid w:val="00730E3A"/>
    <w:rsid w:val="00730EB7"/>
    <w:rsid w:val="00731900"/>
    <w:rsid w:val="0073246B"/>
    <w:rsid w:val="007326B8"/>
    <w:rsid w:val="00734611"/>
    <w:rsid w:val="00735323"/>
    <w:rsid w:val="0073544F"/>
    <w:rsid w:val="00741A83"/>
    <w:rsid w:val="00743C0F"/>
    <w:rsid w:val="00743F42"/>
    <w:rsid w:val="0074420D"/>
    <w:rsid w:val="00744293"/>
    <w:rsid w:val="007500A4"/>
    <w:rsid w:val="00752BEC"/>
    <w:rsid w:val="00752F66"/>
    <w:rsid w:val="00753AE8"/>
    <w:rsid w:val="007545DA"/>
    <w:rsid w:val="007552A8"/>
    <w:rsid w:val="00755538"/>
    <w:rsid w:val="00755F95"/>
    <w:rsid w:val="007566CA"/>
    <w:rsid w:val="00757260"/>
    <w:rsid w:val="00757D8B"/>
    <w:rsid w:val="00760E7F"/>
    <w:rsid w:val="0076163B"/>
    <w:rsid w:val="007623F2"/>
    <w:rsid w:val="00762956"/>
    <w:rsid w:val="00762D13"/>
    <w:rsid w:val="00763578"/>
    <w:rsid w:val="00764D32"/>
    <w:rsid w:val="00765177"/>
    <w:rsid w:val="00765286"/>
    <w:rsid w:val="00765975"/>
    <w:rsid w:val="00770C18"/>
    <w:rsid w:val="00771E33"/>
    <w:rsid w:val="00772791"/>
    <w:rsid w:val="0077367E"/>
    <w:rsid w:val="00773C5D"/>
    <w:rsid w:val="00774691"/>
    <w:rsid w:val="0077530E"/>
    <w:rsid w:val="00775C92"/>
    <w:rsid w:val="00777435"/>
    <w:rsid w:val="007779A6"/>
    <w:rsid w:val="007802D3"/>
    <w:rsid w:val="00781962"/>
    <w:rsid w:val="00782E74"/>
    <w:rsid w:val="00785EAD"/>
    <w:rsid w:val="0079092B"/>
    <w:rsid w:val="00791033"/>
    <w:rsid w:val="0079155C"/>
    <w:rsid w:val="007933EE"/>
    <w:rsid w:val="0079349E"/>
    <w:rsid w:val="007955F6"/>
    <w:rsid w:val="007A506E"/>
    <w:rsid w:val="007A625C"/>
    <w:rsid w:val="007A650F"/>
    <w:rsid w:val="007A7737"/>
    <w:rsid w:val="007B0CBE"/>
    <w:rsid w:val="007B0F8E"/>
    <w:rsid w:val="007B1A23"/>
    <w:rsid w:val="007B24AE"/>
    <w:rsid w:val="007B2986"/>
    <w:rsid w:val="007B3442"/>
    <w:rsid w:val="007B38B0"/>
    <w:rsid w:val="007B499E"/>
    <w:rsid w:val="007B4EA3"/>
    <w:rsid w:val="007B73F1"/>
    <w:rsid w:val="007C12E0"/>
    <w:rsid w:val="007C1777"/>
    <w:rsid w:val="007C193A"/>
    <w:rsid w:val="007C1E64"/>
    <w:rsid w:val="007C3D57"/>
    <w:rsid w:val="007C5475"/>
    <w:rsid w:val="007C7611"/>
    <w:rsid w:val="007C77A2"/>
    <w:rsid w:val="007D1201"/>
    <w:rsid w:val="007D1795"/>
    <w:rsid w:val="007D192E"/>
    <w:rsid w:val="007D4275"/>
    <w:rsid w:val="007D61F6"/>
    <w:rsid w:val="007D6F30"/>
    <w:rsid w:val="007D7165"/>
    <w:rsid w:val="007E07D3"/>
    <w:rsid w:val="007E177B"/>
    <w:rsid w:val="007E4B19"/>
    <w:rsid w:val="007E54F9"/>
    <w:rsid w:val="007E57A6"/>
    <w:rsid w:val="007E633E"/>
    <w:rsid w:val="007E6938"/>
    <w:rsid w:val="007E6BE8"/>
    <w:rsid w:val="007F1E41"/>
    <w:rsid w:val="007F202D"/>
    <w:rsid w:val="007F3F20"/>
    <w:rsid w:val="007F4C67"/>
    <w:rsid w:val="007F4FDB"/>
    <w:rsid w:val="007F5CFA"/>
    <w:rsid w:val="007F5E9F"/>
    <w:rsid w:val="007F6E50"/>
    <w:rsid w:val="008020F6"/>
    <w:rsid w:val="00802DD1"/>
    <w:rsid w:val="00804684"/>
    <w:rsid w:val="008048F0"/>
    <w:rsid w:val="00804908"/>
    <w:rsid w:val="00805622"/>
    <w:rsid w:val="008065FA"/>
    <w:rsid w:val="00806B1F"/>
    <w:rsid w:val="00807B10"/>
    <w:rsid w:val="00811989"/>
    <w:rsid w:val="00811C7A"/>
    <w:rsid w:val="008120BB"/>
    <w:rsid w:val="00812582"/>
    <w:rsid w:val="00812F88"/>
    <w:rsid w:val="00813450"/>
    <w:rsid w:val="00814E6A"/>
    <w:rsid w:val="00815C10"/>
    <w:rsid w:val="0082017F"/>
    <w:rsid w:val="008209FA"/>
    <w:rsid w:val="008219DA"/>
    <w:rsid w:val="00822C5C"/>
    <w:rsid w:val="00824C45"/>
    <w:rsid w:val="00825794"/>
    <w:rsid w:val="00825E55"/>
    <w:rsid w:val="00827BF2"/>
    <w:rsid w:val="00827C7A"/>
    <w:rsid w:val="00827DFE"/>
    <w:rsid w:val="0083013E"/>
    <w:rsid w:val="00831747"/>
    <w:rsid w:val="00832B07"/>
    <w:rsid w:val="0083345A"/>
    <w:rsid w:val="008360D3"/>
    <w:rsid w:val="008425D9"/>
    <w:rsid w:val="00842F66"/>
    <w:rsid w:val="008432E1"/>
    <w:rsid w:val="008435F9"/>
    <w:rsid w:val="00843A54"/>
    <w:rsid w:val="0084461B"/>
    <w:rsid w:val="00844B1E"/>
    <w:rsid w:val="00845730"/>
    <w:rsid w:val="00847E28"/>
    <w:rsid w:val="008511C0"/>
    <w:rsid w:val="00851641"/>
    <w:rsid w:val="00852490"/>
    <w:rsid w:val="0085259B"/>
    <w:rsid w:val="00853365"/>
    <w:rsid w:val="00854900"/>
    <w:rsid w:val="00855D53"/>
    <w:rsid w:val="00856859"/>
    <w:rsid w:val="008569DA"/>
    <w:rsid w:val="00856E95"/>
    <w:rsid w:val="0085774A"/>
    <w:rsid w:val="00860440"/>
    <w:rsid w:val="0086292E"/>
    <w:rsid w:val="00862EBC"/>
    <w:rsid w:val="00864B12"/>
    <w:rsid w:val="00864C6A"/>
    <w:rsid w:val="00867A18"/>
    <w:rsid w:val="00867C1A"/>
    <w:rsid w:val="008719A1"/>
    <w:rsid w:val="00872226"/>
    <w:rsid w:val="00872A59"/>
    <w:rsid w:val="008758E3"/>
    <w:rsid w:val="00880437"/>
    <w:rsid w:val="00882800"/>
    <w:rsid w:val="00882D5A"/>
    <w:rsid w:val="0088472B"/>
    <w:rsid w:val="00885A14"/>
    <w:rsid w:val="0088750C"/>
    <w:rsid w:val="00890D67"/>
    <w:rsid w:val="00891DD4"/>
    <w:rsid w:val="00893395"/>
    <w:rsid w:val="0089481C"/>
    <w:rsid w:val="00895B98"/>
    <w:rsid w:val="008971F3"/>
    <w:rsid w:val="008A2AB8"/>
    <w:rsid w:val="008A2FC4"/>
    <w:rsid w:val="008A319E"/>
    <w:rsid w:val="008A4257"/>
    <w:rsid w:val="008A44ED"/>
    <w:rsid w:val="008A7BAE"/>
    <w:rsid w:val="008B1D2A"/>
    <w:rsid w:val="008B2BC9"/>
    <w:rsid w:val="008B3784"/>
    <w:rsid w:val="008B3CF6"/>
    <w:rsid w:val="008B7645"/>
    <w:rsid w:val="008C0371"/>
    <w:rsid w:val="008C0775"/>
    <w:rsid w:val="008C135C"/>
    <w:rsid w:val="008C17E6"/>
    <w:rsid w:val="008C2723"/>
    <w:rsid w:val="008C3130"/>
    <w:rsid w:val="008C4446"/>
    <w:rsid w:val="008C5C16"/>
    <w:rsid w:val="008C70F5"/>
    <w:rsid w:val="008C7379"/>
    <w:rsid w:val="008C783E"/>
    <w:rsid w:val="008C7F0C"/>
    <w:rsid w:val="008D143E"/>
    <w:rsid w:val="008D1443"/>
    <w:rsid w:val="008D1A2A"/>
    <w:rsid w:val="008D5C46"/>
    <w:rsid w:val="008D6EBC"/>
    <w:rsid w:val="008D6FFF"/>
    <w:rsid w:val="008E0F72"/>
    <w:rsid w:val="008E4732"/>
    <w:rsid w:val="008E49C9"/>
    <w:rsid w:val="008E52EA"/>
    <w:rsid w:val="008E6787"/>
    <w:rsid w:val="008E7151"/>
    <w:rsid w:val="008F2296"/>
    <w:rsid w:val="008F294B"/>
    <w:rsid w:val="008F48AE"/>
    <w:rsid w:val="008F5AE9"/>
    <w:rsid w:val="008F5FD8"/>
    <w:rsid w:val="008F6A49"/>
    <w:rsid w:val="008F71E0"/>
    <w:rsid w:val="008F7C5C"/>
    <w:rsid w:val="008F7DB0"/>
    <w:rsid w:val="009004B0"/>
    <w:rsid w:val="0090190E"/>
    <w:rsid w:val="00901FDC"/>
    <w:rsid w:val="009023FE"/>
    <w:rsid w:val="0090460C"/>
    <w:rsid w:val="00904B89"/>
    <w:rsid w:val="009052B5"/>
    <w:rsid w:val="00905A67"/>
    <w:rsid w:val="00905DCA"/>
    <w:rsid w:val="00906459"/>
    <w:rsid w:val="009065CB"/>
    <w:rsid w:val="009071C1"/>
    <w:rsid w:val="00907735"/>
    <w:rsid w:val="00911D71"/>
    <w:rsid w:val="009121F5"/>
    <w:rsid w:val="0091366B"/>
    <w:rsid w:val="009136A4"/>
    <w:rsid w:val="00914308"/>
    <w:rsid w:val="00915CC1"/>
    <w:rsid w:val="0091772B"/>
    <w:rsid w:val="00917FE1"/>
    <w:rsid w:val="0092157D"/>
    <w:rsid w:val="00921E4D"/>
    <w:rsid w:val="00922706"/>
    <w:rsid w:val="00923D1E"/>
    <w:rsid w:val="009249BE"/>
    <w:rsid w:val="00924CB9"/>
    <w:rsid w:val="00924DCC"/>
    <w:rsid w:val="00927615"/>
    <w:rsid w:val="00931242"/>
    <w:rsid w:val="00932859"/>
    <w:rsid w:val="009334F4"/>
    <w:rsid w:val="00933589"/>
    <w:rsid w:val="00933799"/>
    <w:rsid w:val="009339AB"/>
    <w:rsid w:val="00934CA4"/>
    <w:rsid w:val="00935632"/>
    <w:rsid w:val="00936713"/>
    <w:rsid w:val="00936761"/>
    <w:rsid w:val="00937535"/>
    <w:rsid w:val="00937CCC"/>
    <w:rsid w:val="009405B1"/>
    <w:rsid w:val="009429CA"/>
    <w:rsid w:val="00951231"/>
    <w:rsid w:val="009519FC"/>
    <w:rsid w:val="009531A3"/>
    <w:rsid w:val="0095410A"/>
    <w:rsid w:val="00954E75"/>
    <w:rsid w:val="00955248"/>
    <w:rsid w:val="00955972"/>
    <w:rsid w:val="00955F29"/>
    <w:rsid w:val="00960786"/>
    <w:rsid w:val="00961912"/>
    <w:rsid w:val="0096256E"/>
    <w:rsid w:val="00962F4C"/>
    <w:rsid w:val="0096352C"/>
    <w:rsid w:val="00963F39"/>
    <w:rsid w:val="009645C2"/>
    <w:rsid w:val="00965A5E"/>
    <w:rsid w:val="0096691B"/>
    <w:rsid w:val="0097112E"/>
    <w:rsid w:val="00971264"/>
    <w:rsid w:val="00972392"/>
    <w:rsid w:val="009743FA"/>
    <w:rsid w:val="00974B5F"/>
    <w:rsid w:val="0097552C"/>
    <w:rsid w:val="009764C3"/>
    <w:rsid w:val="0097665F"/>
    <w:rsid w:val="009817AF"/>
    <w:rsid w:val="00981EB1"/>
    <w:rsid w:val="00982399"/>
    <w:rsid w:val="00982CFE"/>
    <w:rsid w:val="00983192"/>
    <w:rsid w:val="009840B8"/>
    <w:rsid w:val="00984883"/>
    <w:rsid w:val="009849A3"/>
    <w:rsid w:val="00986028"/>
    <w:rsid w:val="00987C60"/>
    <w:rsid w:val="00994215"/>
    <w:rsid w:val="009944A3"/>
    <w:rsid w:val="009962CB"/>
    <w:rsid w:val="00997A66"/>
    <w:rsid w:val="00997AD4"/>
    <w:rsid w:val="009A1DEB"/>
    <w:rsid w:val="009A2080"/>
    <w:rsid w:val="009A2286"/>
    <w:rsid w:val="009A3369"/>
    <w:rsid w:val="009A54E4"/>
    <w:rsid w:val="009A5E15"/>
    <w:rsid w:val="009A6022"/>
    <w:rsid w:val="009A6061"/>
    <w:rsid w:val="009A6358"/>
    <w:rsid w:val="009A6798"/>
    <w:rsid w:val="009A6859"/>
    <w:rsid w:val="009A6E1D"/>
    <w:rsid w:val="009B0905"/>
    <w:rsid w:val="009B14E6"/>
    <w:rsid w:val="009B19EB"/>
    <w:rsid w:val="009B3604"/>
    <w:rsid w:val="009B3F18"/>
    <w:rsid w:val="009B5445"/>
    <w:rsid w:val="009B5D1C"/>
    <w:rsid w:val="009B640F"/>
    <w:rsid w:val="009C03C4"/>
    <w:rsid w:val="009C0F03"/>
    <w:rsid w:val="009C487D"/>
    <w:rsid w:val="009C5C97"/>
    <w:rsid w:val="009C64DB"/>
    <w:rsid w:val="009C6E8C"/>
    <w:rsid w:val="009D2381"/>
    <w:rsid w:val="009D2EE4"/>
    <w:rsid w:val="009D3386"/>
    <w:rsid w:val="009D4198"/>
    <w:rsid w:val="009D46A9"/>
    <w:rsid w:val="009D5DF9"/>
    <w:rsid w:val="009D60DF"/>
    <w:rsid w:val="009E06C5"/>
    <w:rsid w:val="009E115A"/>
    <w:rsid w:val="009E15D1"/>
    <w:rsid w:val="009E2755"/>
    <w:rsid w:val="009E38B0"/>
    <w:rsid w:val="009E50DE"/>
    <w:rsid w:val="009E5A33"/>
    <w:rsid w:val="009E6BB8"/>
    <w:rsid w:val="009E7C69"/>
    <w:rsid w:val="009F0149"/>
    <w:rsid w:val="009F1516"/>
    <w:rsid w:val="009F1B94"/>
    <w:rsid w:val="009F2700"/>
    <w:rsid w:val="009F27C3"/>
    <w:rsid w:val="009F32EA"/>
    <w:rsid w:val="009F6188"/>
    <w:rsid w:val="009F654B"/>
    <w:rsid w:val="009F6BB7"/>
    <w:rsid w:val="00A01696"/>
    <w:rsid w:val="00A01720"/>
    <w:rsid w:val="00A01FC4"/>
    <w:rsid w:val="00A05B01"/>
    <w:rsid w:val="00A05BCD"/>
    <w:rsid w:val="00A06384"/>
    <w:rsid w:val="00A07814"/>
    <w:rsid w:val="00A07C80"/>
    <w:rsid w:val="00A11AF3"/>
    <w:rsid w:val="00A1307F"/>
    <w:rsid w:val="00A13D29"/>
    <w:rsid w:val="00A17F8C"/>
    <w:rsid w:val="00A21094"/>
    <w:rsid w:val="00A21405"/>
    <w:rsid w:val="00A22820"/>
    <w:rsid w:val="00A23314"/>
    <w:rsid w:val="00A246AD"/>
    <w:rsid w:val="00A255EE"/>
    <w:rsid w:val="00A30BF3"/>
    <w:rsid w:val="00A30D54"/>
    <w:rsid w:val="00A310CD"/>
    <w:rsid w:val="00A31D6B"/>
    <w:rsid w:val="00A31E83"/>
    <w:rsid w:val="00A32451"/>
    <w:rsid w:val="00A32821"/>
    <w:rsid w:val="00A32822"/>
    <w:rsid w:val="00A34549"/>
    <w:rsid w:val="00A35CAB"/>
    <w:rsid w:val="00A35F44"/>
    <w:rsid w:val="00A35FC0"/>
    <w:rsid w:val="00A407E5"/>
    <w:rsid w:val="00A40C24"/>
    <w:rsid w:val="00A40F0E"/>
    <w:rsid w:val="00A41C60"/>
    <w:rsid w:val="00A42300"/>
    <w:rsid w:val="00A43575"/>
    <w:rsid w:val="00A4572D"/>
    <w:rsid w:val="00A45D56"/>
    <w:rsid w:val="00A507F8"/>
    <w:rsid w:val="00A50A1D"/>
    <w:rsid w:val="00A51BA5"/>
    <w:rsid w:val="00A52D39"/>
    <w:rsid w:val="00A5345B"/>
    <w:rsid w:val="00A54510"/>
    <w:rsid w:val="00A55A7B"/>
    <w:rsid w:val="00A55B01"/>
    <w:rsid w:val="00A5639E"/>
    <w:rsid w:val="00A56637"/>
    <w:rsid w:val="00A57031"/>
    <w:rsid w:val="00A57096"/>
    <w:rsid w:val="00A60D67"/>
    <w:rsid w:val="00A6219E"/>
    <w:rsid w:val="00A63B42"/>
    <w:rsid w:val="00A63B93"/>
    <w:rsid w:val="00A64F3B"/>
    <w:rsid w:val="00A6514F"/>
    <w:rsid w:val="00A65D17"/>
    <w:rsid w:val="00A668D3"/>
    <w:rsid w:val="00A66DB9"/>
    <w:rsid w:val="00A708AF"/>
    <w:rsid w:val="00A71509"/>
    <w:rsid w:val="00A72CAC"/>
    <w:rsid w:val="00A7313C"/>
    <w:rsid w:val="00A738FE"/>
    <w:rsid w:val="00A73ABC"/>
    <w:rsid w:val="00A75BEC"/>
    <w:rsid w:val="00A76754"/>
    <w:rsid w:val="00A812C2"/>
    <w:rsid w:val="00A825EB"/>
    <w:rsid w:val="00A82918"/>
    <w:rsid w:val="00A8309F"/>
    <w:rsid w:val="00A84B13"/>
    <w:rsid w:val="00A84DA6"/>
    <w:rsid w:val="00A85715"/>
    <w:rsid w:val="00A85DFF"/>
    <w:rsid w:val="00A927FB"/>
    <w:rsid w:val="00A92F78"/>
    <w:rsid w:val="00A94C2D"/>
    <w:rsid w:val="00A9649D"/>
    <w:rsid w:val="00A9671A"/>
    <w:rsid w:val="00A96A8F"/>
    <w:rsid w:val="00A977BD"/>
    <w:rsid w:val="00A97FE1"/>
    <w:rsid w:val="00AA2126"/>
    <w:rsid w:val="00AA2C88"/>
    <w:rsid w:val="00AA3596"/>
    <w:rsid w:val="00AA3AFB"/>
    <w:rsid w:val="00AA3EDE"/>
    <w:rsid w:val="00AA3F9D"/>
    <w:rsid w:val="00AA406D"/>
    <w:rsid w:val="00AA4C1A"/>
    <w:rsid w:val="00AA4D5D"/>
    <w:rsid w:val="00AA6A71"/>
    <w:rsid w:val="00AA72ED"/>
    <w:rsid w:val="00AA7786"/>
    <w:rsid w:val="00AB0FB2"/>
    <w:rsid w:val="00AB1309"/>
    <w:rsid w:val="00AB2011"/>
    <w:rsid w:val="00AB22B2"/>
    <w:rsid w:val="00AB3735"/>
    <w:rsid w:val="00AB521E"/>
    <w:rsid w:val="00AB6CBA"/>
    <w:rsid w:val="00AB7B90"/>
    <w:rsid w:val="00AC0295"/>
    <w:rsid w:val="00AC0983"/>
    <w:rsid w:val="00AC17B0"/>
    <w:rsid w:val="00AC4AB9"/>
    <w:rsid w:val="00AC5532"/>
    <w:rsid w:val="00AC6123"/>
    <w:rsid w:val="00AC7822"/>
    <w:rsid w:val="00AD05BC"/>
    <w:rsid w:val="00AD0F4A"/>
    <w:rsid w:val="00AD3732"/>
    <w:rsid w:val="00AD48C3"/>
    <w:rsid w:val="00AD5103"/>
    <w:rsid w:val="00AD71B6"/>
    <w:rsid w:val="00AE053C"/>
    <w:rsid w:val="00AE080F"/>
    <w:rsid w:val="00AE0A76"/>
    <w:rsid w:val="00AE45F9"/>
    <w:rsid w:val="00AE53B8"/>
    <w:rsid w:val="00AE6AE9"/>
    <w:rsid w:val="00AE6B2C"/>
    <w:rsid w:val="00AE7BDD"/>
    <w:rsid w:val="00AF0BCD"/>
    <w:rsid w:val="00AF15D3"/>
    <w:rsid w:val="00AF17DF"/>
    <w:rsid w:val="00AF36D4"/>
    <w:rsid w:val="00AF3ABC"/>
    <w:rsid w:val="00AF4FF4"/>
    <w:rsid w:val="00B005DC"/>
    <w:rsid w:val="00B01F3A"/>
    <w:rsid w:val="00B01FEE"/>
    <w:rsid w:val="00B02A31"/>
    <w:rsid w:val="00B04730"/>
    <w:rsid w:val="00B071E8"/>
    <w:rsid w:val="00B07993"/>
    <w:rsid w:val="00B104DE"/>
    <w:rsid w:val="00B122A1"/>
    <w:rsid w:val="00B1342E"/>
    <w:rsid w:val="00B16303"/>
    <w:rsid w:val="00B1795D"/>
    <w:rsid w:val="00B2123D"/>
    <w:rsid w:val="00B21553"/>
    <w:rsid w:val="00B22E21"/>
    <w:rsid w:val="00B23D50"/>
    <w:rsid w:val="00B2537D"/>
    <w:rsid w:val="00B25ADC"/>
    <w:rsid w:val="00B25F3F"/>
    <w:rsid w:val="00B26519"/>
    <w:rsid w:val="00B33674"/>
    <w:rsid w:val="00B34583"/>
    <w:rsid w:val="00B359F6"/>
    <w:rsid w:val="00B35D01"/>
    <w:rsid w:val="00B36812"/>
    <w:rsid w:val="00B3775D"/>
    <w:rsid w:val="00B408A0"/>
    <w:rsid w:val="00B42C6D"/>
    <w:rsid w:val="00B431A0"/>
    <w:rsid w:val="00B461BC"/>
    <w:rsid w:val="00B4712E"/>
    <w:rsid w:val="00B47F2C"/>
    <w:rsid w:val="00B47F78"/>
    <w:rsid w:val="00B518B7"/>
    <w:rsid w:val="00B519A5"/>
    <w:rsid w:val="00B51DF6"/>
    <w:rsid w:val="00B520E1"/>
    <w:rsid w:val="00B52CFC"/>
    <w:rsid w:val="00B52E1F"/>
    <w:rsid w:val="00B54174"/>
    <w:rsid w:val="00B562D8"/>
    <w:rsid w:val="00B56A1F"/>
    <w:rsid w:val="00B56A40"/>
    <w:rsid w:val="00B60B17"/>
    <w:rsid w:val="00B60FB0"/>
    <w:rsid w:val="00B618FD"/>
    <w:rsid w:val="00B63107"/>
    <w:rsid w:val="00B648C7"/>
    <w:rsid w:val="00B665E0"/>
    <w:rsid w:val="00B66BD1"/>
    <w:rsid w:val="00B67990"/>
    <w:rsid w:val="00B701BF"/>
    <w:rsid w:val="00B70AC4"/>
    <w:rsid w:val="00B72071"/>
    <w:rsid w:val="00B73BE0"/>
    <w:rsid w:val="00B758A2"/>
    <w:rsid w:val="00B75AD6"/>
    <w:rsid w:val="00B77935"/>
    <w:rsid w:val="00B80093"/>
    <w:rsid w:val="00B82B36"/>
    <w:rsid w:val="00B82DCF"/>
    <w:rsid w:val="00B838EC"/>
    <w:rsid w:val="00B84906"/>
    <w:rsid w:val="00B86EF8"/>
    <w:rsid w:val="00B87503"/>
    <w:rsid w:val="00B877BC"/>
    <w:rsid w:val="00B90705"/>
    <w:rsid w:val="00B90866"/>
    <w:rsid w:val="00B931A7"/>
    <w:rsid w:val="00B9322C"/>
    <w:rsid w:val="00B94F7A"/>
    <w:rsid w:val="00B9761D"/>
    <w:rsid w:val="00BA033E"/>
    <w:rsid w:val="00BA152A"/>
    <w:rsid w:val="00BA1F62"/>
    <w:rsid w:val="00BA4A31"/>
    <w:rsid w:val="00BA4D02"/>
    <w:rsid w:val="00BA5E7B"/>
    <w:rsid w:val="00BA60FA"/>
    <w:rsid w:val="00BA77C1"/>
    <w:rsid w:val="00BB3FAB"/>
    <w:rsid w:val="00BB5D4A"/>
    <w:rsid w:val="00BB7149"/>
    <w:rsid w:val="00BC489E"/>
    <w:rsid w:val="00BC49C1"/>
    <w:rsid w:val="00BC4A8A"/>
    <w:rsid w:val="00BC5378"/>
    <w:rsid w:val="00BC66E1"/>
    <w:rsid w:val="00BC6E91"/>
    <w:rsid w:val="00BD01E1"/>
    <w:rsid w:val="00BD0CE3"/>
    <w:rsid w:val="00BD15EE"/>
    <w:rsid w:val="00BD2469"/>
    <w:rsid w:val="00BD26CB"/>
    <w:rsid w:val="00BD3556"/>
    <w:rsid w:val="00BD43FA"/>
    <w:rsid w:val="00BD63B3"/>
    <w:rsid w:val="00BD68E8"/>
    <w:rsid w:val="00BD6FB9"/>
    <w:rsid w:val="00BD74D4"/>
    <w:rsid w:val="00BE0B21"/>
    <w:rsid w:val="00BE0C28"/>
    <w:rsid w:val="00BE113E"/>
    <w:rsid w:val="00BE1EE2"/>
    <w:rsid w:val="00BE37DE"/>
    <w:rsid w:val="00BE44F3"/>
    <w:rsid w:val="00BE4B17"/>
    <w:rsid w:val="00BE4EAD"/>
    <w:rsid w:val="00BE5586"/>
    <w:rsid w:val="00BF08E1"/>
    <w:rsid w:val="00BF1D79"/>
    <w:rsid w:val="00BF2F5A"/>
    <w:rsid w:val="00BF3C39"/>
    <w:rsid w:val="00BF4F5C"/>
    <w:rsid w:val="00BF6758"/>
    <w:rsid w:val="00BF738F"/>
    <w:rsid w:val="00C00D80"/>
    <w:rsid w:val="00C00E06"/>
    <w:rsid w:val="00C021CA"/>
    <w:rsid w:val="00C02A2E"/>
    <w:rsid w:val="00C037D3"/>
    <w:rsid w:val="00C06529"/>
    <w:rsid w:val="00C06E2F"/>
    <w:rsid w:val="00C07021"/>
    <w:rsid w:val="00C07573"/>
    <w:rsid w:val="00C10ED6"/>
    <w:rsid w:val="00C13DD6"/>
    <w:rsid w:val="00C15F53"/>
    <w:rsid w:val="00C20129"/>
    <w:rsid w:val="00C238F2"/>
    <w:rsid w:val="00C24BEC"/>
    <w:rsid w:val="00C254EA"/>
    <w:rsid w:val="00C255B9"/>
    <w:rsid w:val="00C2564B"/>
    <w:rsid w:val="00C25EA1"/>
    <w:rsid w:val="00C26D54"/>
    <w:rsid w:val="00C310AF"/>
    <w:rsid w:val="00C33720"/>
    <w:rsid w:val="00C33A38"/>
    <w:rsid w:val="00C33A8B"/>
    <w:rsid w:val="00C33DC1"/>
    <w:rsid w:val="00C33F61"/>
    <w:rsid w:val="00C40EE7"/>
    <w:rsid w:val="00C43676"/>
    <w:rsid w:val="00C44289"/>
    <w:rsid w:val="00C445A3"/>
    <w:rsid w:val="00C4515D"/>
    <w:rsid w:val="00C4520B"/>
    <w:rsid w:val="00C4625A"/>
    <w:rsid w:val="00C467C1"/>
    <w:rsid w:val="00C4704A"/>
    <w:rsid w:val="00C50653"/>
    <w:rsid w:val="00C50AD2"/>
    <w:rsid w:val="00C51037"/>
    <w:rsid w:val="00C514FE"/>
    <w:rsid w:val="00C5267D"/>
    <w:rsid w:val="00C52BC3"/>
    <w:rsid w:val="00C55480"/>
    <w:rsid w:val="00C602F9"/>
    <w:rsid w:val="00C6237B"/>
    <w:rsid w:val="00C6275A"/>
    <w:rsid w:val="00C62D70"/>
    <w:rsid w:val="00C63083"/>
    <w:rsid w:val="00C638CB"/>
    <w:rsid w:val="00C64F3B"/>
    <w:rsid w:val="00C6586C"/>
    <w:rsid w:val="00C66C80"/>
    <w:rsid w:val="00C6729D"/>
    <w:rsid w:val="00C70C6C"/>
    <w:rsid w:val="00C712F5"/>
    <w:rsid w:val="00C721E1"/>
    <w:rsid w:val="00C81910"/>
    <w:rsid w:val="00C81E20"/>
    <w:rsid w:val="00C83787"/>
    <w:rsid w:val="00C83888"/>
    <w:rsid w:val="00C83A5D"/>
    <w:rsid w:val="00C84C9F"/>
    <w:rsid w:val="00C87EC9"/>
    <w:rsid w:val="00C904D6"/>
    <w:rsid w:val="00C92106"/>
    <w:rsid w:val="00C96038"/>
    <w:rsid w:val="00C9697D"/>
    <w:rsid w:val="00C96C96"/>
    <w:rsid w:val="00CA0646"/>
    <w:rsid w:val="00CA1473"/>
    <w:rsid w:val="00CA356A"/>
    <w:rsid w:val="00CA3BD8"/>
    <w:rsid w:val="00CA3E9E"/>
    <w:rsid w:val="00CA408B"/>
    <w:rsid w:val="00CA5AAB"/>
    <w:rsid w:val="00CB00B4"/>
    <w:rsid w:val="00CB2D64"/>
    <w:rsid w:val="00CB58CE"/>
    <w:rsid w:val="00CB6A5A"/>
    <w:rsid w:val="00CB7615"/>
    <w:rsid w:val="00CB7AE4"/>
    <w:rsid w:val="00CB7C3F"/>
    <w:rsid w:val="00CC0641"/>
    <w:rsid w:val="00CC1D4F"/>
    <w:rsid w:val="00CC36A8"/>
    <w:rsid w:val="00CC4CE3"/>
    <w:rsid w:val="00CC5E7F"/>
    <w:rsid w:val="00CD1B4A"/>
    <w:rsid w:val="00CD1D45"/>
    <w:rsid w:val="00CD1F3C"/>
    <w:rsid w:val="00CD3E03"/>
    <w:rsid w:val="00CD421A"/>
    <w:rsid w:val="00CD46AE"/>
    <w:rsid w:val="00CD48FF"/>
    <w:rsid w:val="00CD5308"/>
    <w:rsid w:val="00CE07DE"/>
    <w:rsid w:val="00CE15E6"/>
    <w:rsid w:val="00CE1E37"/>
    <w:rsid w:val="00CE2AB3"/>
    <w:rsid w:val="00CE2D63"/>
    <w:rsid w:val="00CE37EB"/>
    <w:rsid w:val="00CE5D1A"/>
    <w:rsid w:val="00CF0906"/>
    <w:rsid w:val="00CF13A7"/>
    <w:rsid w:val="00CF1483"/>
    <w:rsid w:val="00CF151E"/>
    <w:rsid w:val="00CF1CC6"/>
    <w:rsid w:val="00CF344B"/>
    <w:rsid w:val="00CF3EA9"/>
    <w:rsid w:val="00CF4621"/>
    <w:rsid w:val="00CF5B77"/>
    <w:rsid w:val="00CF5FEB"/>
    <w:rsid w:val="00D00DB9"/>
    <w:rsid w:val="00D01149"/>
    <w:rsid w:val="00D02C92"/>
    <w:rsid w:val="00D03367"/>
    <w:rsid w:val="00D0497C"/>
    <w:rsid w:val="00D04AB3"/>
    <w:rsid w:val="00D04E69"/>
    <w:rsid w:val="00D11371"/>
    <w:rsid w:val="00D11E0E"/>
    <w:rsid w:val="00D126A1"/>
    <w:rsid w:val="00D138B1"/>
    <w:rsid w:val="00D20CA1"/>
    <w:rsid w:val="00D236F7"/>
    <w:rsid w:val="00D2398A"/>
    <w:rsid w:val="00D24BF3"/>
    <w:rsid w:val="00D26126"/>
    <w:rsid w:val="00D27A59"/>
    <w:rsid w:val="00D302C7"/>
    <w:rsid w:val="00D303CA"/>
    <w:rsid w:val="00D31BBE"/>
    <w:rsid w:val="00D33DA6"/>
    <w:rsid w:val="00D346DE"/>
    <w:rsid w:val="00D3697C"/>
    <w:rsid w:val="00D401C0"/>
    <w:rsid w:val="00D4203E"/>
    <w:rsid w:val="00D42C6D"/>
    <w:rsid w:val="00D43B31"/>
    <w:rsid w:val="00D475A2"/>
    <w:rsid w:val="00D47AC3"/>
    <w:rsid w:val="00D50CFF"/>
    <w:rsid w:val="00D52324"/>
    <w:rsid w:val="00D52586"/>
    <w:rsid w:val="00D53513"/>
    <w:rsid w:val="00D53611"/>
    <w:rsid w:val="00D541BD"/>
    <w:rsid w:val="00D55321"/>
    <w:rsid w:val="00D5559F"/>
    <w:rsid w:val="00D56713"/>
    <w:rsid w:val="00D57EDB"/>
    <w:rsid w:val="00D60144"/>
    <w:rsid w:val="00D6042D"/>
    <w:rsid w:val="00D60B59"/>
    <w:rsid w:val="00D61AF7"/>
    <w:rsid w:val="00D61DC4"/>
    <w:rsid w:val="00D61FD6"/>
    <w:rsid w:val="00D62CB6"/>
    <w:rsid w:val="00D646CF"/>
    <w:rsid w:val="00D64BF8"/>
    <w:rsid w:val="00D66D31"/>
    <w:rsid w:val="00D67D9E"/>
    <w:rsid w:val="00D73D70"/>
    <w:rsid w:val="00D751E1"/>
    <w:rsid w:val="00D75568"/>
    <w:rsid w:val="00D766F7"/>
    <w:rsid w:val="00D7735D"/>
    <w:rsid w:val="00D774A7"/>
    <w:rsid w:val="00D8143A"/>
    <w:rsid w:val="00D851FC"/>
    <w:rsid w:val="00D85F99"/>
    <w:rsid w:val="00D91885"/>
    <w:rsid w:val="00D91F00"/>
    <w:rsid w:val="00D933E7"/>
    <w:rsid w:val="00D936C5"/>
    <w:rsid w:val="00D94931"/>
    <w:rsid w:val="00D972D5"/>
    <w:rsid w:val="00DA0A4C"/>
    <w:rsid w:val="00DA0B71"/>
    <w:rsid w:val="00DA1291"/>
    <w:rsid w:val="00DA2E4A"/>
    <w:rsid w:val="00DA6085"/>
    <w:rsid w:val="00DA7643"/>
    <w:rsid w:val="00DB2CA3"/>
    <w:rsid w:val="00DB5270"/>
    <w:rsid w:val="00DB682D"/>
    <w:rsid w:val="00DB786B"/>
    <w:rsid w:val="00DC14F9"/>
    <w:rsid w:val="00DC31D0"/>
    <w:rsid w:val="00DC4483"/>
    <w:rsid w:val="00DC4954"/>
    <w:rsid w:val="00DC68F1"/>
    <w:rsid w:val="00DC6A31"/>
    <w:rsid w:val="00DC733D"/>
    <w:rsid w:val="00DC7ADF"/>
    <w:rsid w:val="00DD5553"/>
    <w:rsid w:val="00DD5A9F"/>
    <w:rsid w:val="00DD5E3D"/>
    <w:rsid w:val="00DD5F68"/>
    <w:rsid w:val="00DD6EFB"/>
    <w:rsid w:val="00DD7859"/>
    <w:rsid w:val="00DE0830"/>
    <w:rsid w:val="00DE2E27"/>
    <w:rsid w:val="00DE305E"/>
    <w:rsid w:val="00DE4F9F"/>
    <w:rsid w:val="00DE5154"/>
    <w:rsid w:val="00DE5F48"/>
    <w:rsid w:val="00DE5FCD"/>
    <w:rsid w:val="00DE6B73"/>
    <w:rsid w:val="00DE756E"/>
    <w:rsid w:val="00DE7708"/>
    <w:rsid w:val="00DF04AA"/>
    <w:rsid w:val="00DF2867"/>
    <w:rsid w:val="00DF3022"/>
    <w:rsid w:val="00DF30F3"/>
    <w:rsid w:val="00DF379B"/>
    <w:rsid w:val="00DF3F7D"/>
    <w:rsid w:val="00DF4CF7"/>
    <w:rsid w:val="00DF5246"/>
    <w:rsid w:val="00DF5739"/>
    <w:rsid w:val="00DF6CE0"/>
    <w:rsid w:val="00DF6EC0"/>
    <w:rsid w:val="00DF785F"/>
    <w:rsid w:val="00E016EA"/>
    <w:rsid w:val="00E02272"/>
    <w:rsid w:val="00E0251B"/>
    <w:rsid w:val="00E02A54"/>
    <w:rsid w:val="00E03026"/>
    <w:rsid w:val="00E03D8E"/>
    <w:rsid w:val="00E05FB2"/>
    <w:rsid w:val="00E063CE"/>
    <w:rsid w:val="00E06602"/>
    <w:rsid w:val="00E0707E"/>
    <w:rsid w:val="00E070A0"/>
    <w:rsid w:val="00E1028F"/>
    <w:rsid w:val="00E13517"/>
    <w:rsid w:val="00E14DD2"/>
    <w:rsid w:val="00E171EE"/>
    <w:rsid w:val="00E2123C"/>
    <w:rsid w:val="00E225CB"/>
    <w:rsid w:val="00E230E5"/>
    <w:rsid w:val="00E23D29"/>
    <w:rsid w:val="00E246CA"/>
    <w:rsid w:val="00E258E1"/>
    <w:rsid w:val="00E25A6F"/>
    <w:rsid w:val="00E25E40"/>
    <w:rsid w:val="00E27209"/>
    <w:rsid w:val="00E304B4"/>
    <w:rsid w:val="00E30A67"/>
    <w:rsid w:val="00E3632F"/>
    <w:rsid w:val="00E36AFA"/>
    <w:rsid w:val="00E3708D"/>
    <w:rsid w:val="00E4214E"/>
    <w:rsid w:val="00E43320"/>
    <w:rsid w:val="00E4352E"/>
    <w:rsid w:val="00E440E3"/>
    <w:rsid w:val="00E453B1"/>
    <w:rsid w:val="00E4646C"/>
    <w:rsid w:val="00E476AB"/>
    <w:rsid w:val="00E47EA0"/>
    <w:rsid w:val="00E504B4"/>
    <w:rsid w:val="00E5194C"/>
    <w:rsid w:val="00E51AE2"/>
    <w:rsid w:val="00E5242B"/>
    <w:rsid w:val="00E54BDD"/>
    <w:rsid w:val="00E61EDB"/>
    <w:rsid w:val="00E624CC"/>
    <w:rsid w:val="00E63C31"/>
    <w:rsid w:val="00E63D46"/>
    <w:rsid w:val="00E64405"/>
    <w:rsid w:val="00E6494C"/>
    <w:rsid w:val="00E64B3D"/>
    <w:rsid w:val="00E65083"/>
    <w:rsid w:val="00E6511A"/>
    <w:rsid w:val="00E66800"/>
    <w:rsid w:val="00E66A33"/>
    <w:rsid w:val="00E67304"/>
    <w:rsid w:val="00E7023D"/>
    <w:rsid w:val="00E70326"/>
    <w:rsid w:val="00E71048"/>
    <w:rsid w:val="00E7145C"/>
    <w:rsid w:val="00E7149B"/>
    <w:rsid w:val="00E73A14"/>
    <w:rsid w:val="00E75483"/>
    <w:rsid w:val="00E81493"/>
    <w:rsid w:val="00E81717"/>
    <w:rsid w:val="00E838EB"/>
    <w:rsid w:val="00E84B1F"/>
    <w:rsid w:val="00E85C59"/>
    <w:rsid w:val="00E86465"/>
    <w:rsid w:val="00E87A0F"/>
    <w:rsid w:val="00E91787"/>
    <w:rsid w:val="00E92BDA"/>
    <w:rsid w:val="00E92C1D"/>
    <w:rsid w:val="00E92DAA"/>
    <w:rsid w:val="00E93800"/>
    <w:rsid w:val="00E95528"/>
    <w:rsid w:val="00E9556D"/>
    <w:rsid w:val="00E9674F"/>
    <w:rsid w:val="00E9686B"/>
    <w:rsid w:val="00E97240"/>
    <w:rsid w:val="00EA1113"/>
    <w:rsid w:val="00EA18FA"/>
    <w:rsid w:val="00EA28B9"/>
    <w:rsid w:val="00EA3336"/>
    <w:rsid w:val="00EA3E41"/>
    <w:rsid w:val="00EA418D"/>
    <w:rsid w:val="00EA4AEF"/>
    <w:rsid w:val="00EA4E63"/>
    <w:rsid w:val="00EA6E8B"/>
    <w:rsid w:val="00EB0AF0"/>
    <w:rsid w:val="00EB422A"/>
    <w:rsid w:val="00EB4823"/>
    <w:rsid w:val="00EB492D"/>
    <w:rsid w:val="00EB761B"/>
    <w:rsid w:val="00EB7969"/>
    <w:rsid w:val="00EC1527"/>
    <w:rsid w:val="00EC36A9"/>
    <w:rsid w:val="00EC5879"/>
    <w:rsid w:val="00ED0E6F"/>
    <w:rsid w:val="00ED2B0F"/>
    <w:rsid w:val="00ED4A1B"/>
    <w:rsid w:val="00ED5185"/>
    <w:rsid w:val="00ED55C6"/>
    <w:rsid w:val="00ED55CA"/>
    <w:rsid w:val="00ED7E77"/>
    <w:rsid w:val="00EE0339"/>
    <w:rsid w:val="00EE13C4"/>
    <w:rsid w:val="00EE28A7"/>
    <w:rsid w:val="00EE35E0"/>
    <w:rsid w:val="00EE3780"/>
    <w:rsid w:val="00EE476D"/>
    <w:rsid w:val="00EE4D45"/>
    <w:rsid w:val="00EE6B65"/>
    <w:rsid w:val="00EF133B"/>
    <w:rsid w:val="00EF277D"/>
    <w:rsid w:val="00EF4B49"/>
    <w:rsid w:val="00EF4B4B"/>
    <w:rsid w:val="00EF75E4"/>
    <w:rsid w:val="00F01AE8"/>
    <w:rsid w:val="00F02F5B"/>
    <w:rsid w:val="00F030E9"/>
    <w:rsid w:val="00F036DD"/>
    <w:rsid w:val="00F06A3E"/>
    <w:rsid w:val="00F06B0B"/>
    <w:rsid w:val="00F06CB2"/>
    <w:rsid w:val="00F07843"/>
    <w:rsid w:val="00F1007E"/>
    <w:rsid w:val="00F100A1"/>
    <w:rsid w:val="00F109DE"/>
    <w:rsid w:val="00F10B56"/>
    <w:rsid w:val="00F11160"/>
    <w:rsid w:val="00F1231C"/>
    <w:rsid w:val="00F123B7"/>
    <w:rsid w:val="00F12B8C"/>
    <w:rsid w:val="00F15C03"/>
    <w:rsid w:val="00F15EBC"/>
    <w:rsid w:val="00F1710A"/>
    <w:rsid w:val="00F17F03"/>
    <w:rsid w:val="00F200AC"/>
    <w:rsid w:val="00F20107"/>
    <w:rsid w:val="00F205DF"/>
    <w:rsid w:val="00F207BE"/>
    <w:rsid w:val="00F23C1A"/>
    <w:rsid w:val="00F23C5E"/>
    <w:rsid w:val="00F260A0"/>
    <w:rsid w:val="00F26323"/>
    <w:rsid w:val="00F26C14"/>
    <w:rsid w:val="00F270B7"/>
    <w:rsid w:val="00F313FF"/>
    <w:rsid w:val="00F319EA"/>
    <w:rsid w:val="00F3264A"/>
    <w:rsid w:val="00F32A73"/>
    <w:rsid w:val="00F33F46"/>
    <w:rsid w:val="00F343E5"/>
    <w:rsid w:val="00F377FD"/>
    <w:rsid w:val="00F4144B"/>
    <w:rsid w:val="00F416C4"/>
    <w:rsid w:val="00F42630"/>
    <w:rsid w:val="00F446BB"/>
    <w:rsid w:val="00F47D66"/>
    <w:rsid w:val="00F47D95"/>
    <w:rsid w:val="00F516DC"/>
    <w:rsid w:val="00F51EF6"/>
    <w:rsid w:val="00F52C4F"/>
    <w:rsid w:val="00F537E4"/>
    <w:rsid w:val="00F543A1"/>
    <w:rsid w:val="00F55FA7"/>
    <w:rsid w:val="00F572F5"/>
    <w:rsid w:val="00F60E43"/>
    <w:rsid w:val="00F65855"/>
    <w:rsid w:val="00F65C04"/>
    <w:rsid w:val="00F661CD"/>
    <w:rsid w:val="00F66D53"/>
    <w:rsid w:val="00F67846"/>
    <w:rsid w:val="00F7110A"/>
    <w:rsid w:val="00F72486"/>
    <w:rsid w:val="00F72B73"/>
    <w:rsid w:val="00F732D1"/>
    <w:rsid w:val="00F75F92"/>
    <w:rsid w:val="00F76D63"/>
    <w:rsid w:val="00F76D90"/>
    <w:rsid w:val="00F779FD"/>
    <w:rsid w:val="00F81108"/>
    <w:rsid w:val="00F81D23"/>
    <w:rsid w:val="00F828A9"/>
    <w:rsid w:val="00F85A06"/>
    <w:rsid w:val="00F91C4D"/>
    <w:rsid w:val="00F91C63"/>
    <w:rsid w:val="00F93574"/>
    <w:rsid w:val="00F938E8"/>
    <w:rsid w:val="00F95AB8"/>
    <w:rsid w:val="00F96642"/>
    <w:rsid w:val="00FA0FDF"/>
    <w:rsid w:val="00FA2AF2"/>
    <w:rsid w:val="00FA3E08"/>
    <w:rsid w:val="00FA65C8"/>
    <w:rsid w:val="00FB1038"/>
    <w:rsid w:val="00FB372B"/>
    <w:rsid w:val="00FB37BD"/>
    <w:rsid w:val="00FB423A"/>
    <w:rsid w:val="00FB4D91"/>
    <w:rsid w:val="00FB5878"/>
    <w:rsid w:val="00FB676C"/>
    <w:rsid w:val="00FB7C9F"/>
    <w:rsid w:val="00FB7D96"/>
    <w:rsid w:val="00FC13CE"/>
    <w:rsid w:val="00FC2153"/>
    <w:rsid w:val="00FC2AC1"/>
    <w:rsid w:val="00FC3619"/>
    <w:rsid w:val="00FC5277"/>
    <w:rsid w:val="00FC54F9"/>
    <w:rsid w:val="00FC5BE7"/>
    <w:rsid w:val="00FC5F11"/>
    <w:rsid w:val="00FC72A9"/>
    <w:rsid w:val="00FC7E79"/>
    <w:rsid w:val="00FD1504"/>
    <w:rsid w:val="00FD2B58"/>
    <w:rsid w:val="00FD4BB0"/>
    <w:rsid w:val="00FE03BF"/>
    <w:rsid w:val="00FE0422"/>
    <w:rsid w:val="00FE1A48"/>
    <w:rsid w:val="00FE2EC5"/>
    <w:rsid w:val="00FE6111"/>
    <w:rsid w:val="00FE6A7A"/>
    <w:rsid w:val="00FF1023"/>
    <w:rsid w:val="00FF28FF"/>
    <w:rsid w:val="00FF37AD"/>
    <w:rsid w:val="00FF6F93"/>
    <w:rsid w:val="00FF77AC"/>
    <w:rsid w:val="00FF7918"/>
    <w:rsid w:val="0CE0E03C"/>
    <w:rsid w:val="14E9028B"/>
    <w:rsid w:val="19E05F52"/>
    <w:rsid w:val="2CB0AE73"/>
    <w:rsid w:val="37C24D45"/>
    <w:rsid w:val="44D1D55F"/>
    <w:rsid w:val="46AC557B"/>
    <w:rsid w:val="52A840D0"/>
    <w:rsid w:val="52B844DE"/>
    <w:rsid w:val="68327567"/>
    <w:rsid w:val="6B4E699A"/>
    <w:rsid w:val="7515D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lime"/>
    </o:shapedefaults>
    <o:shapelayout v:ext="edit">
      <o:idmap v:ext="edit" data="2"/>
    </o:shapelayout>
  </w:shapeDefaults>
  <w:decimalSymbol w:val="."/>
  <w:listSeparator w:val=","/>
  <w14:docId w14:val="32349392"/>
  <w15:docId w15:val="{F85142D8-1038-4401-BF4E-FD55B0CA7B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91033"/>
    <w:pPr>
      <w:spacing w:before="120" w:after="120"/>
      <w:jc w:val="both"/>
    </w:pPr>
    <w:rPr>
      <w:rFonts w:ascii="Book Antiqua" w:hAnsi="Book Antiqua"/>
      <w:szCs w:val="24"/>
      <w:lang w:val="sv-SE" w:eastAsia="ja-JP"/>
    </w:rPr>
  </w:style>
  <w:style w:type="paragraph" w:styleId="Heading1">
    <w:name w:val="heading 1"/>
    <w:basedOn w:val="Normal"/>
    <w:next w:val="Normal"/>
    <w:qFormat/>
    <w:rsid w:val="002B7488"/>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851641"/>
    <w:pPr>
      <w:keepNext/>
      <w:numPr>
        <w:ilvl w:val="1"/>
        <w:numId w:val="1"/>
      </w:numPr>
      <w:spacing w:before="240" w:after="0"/>
      <w:outlineLvl w:val="1"/>
    </w:pPr>
    <w:rPr>
      <w:rFonts w:ascii="Garamond" w:hAnsi="Garamond" w:cs="Tahoma"/>
      <w:b/>
      <w:bCs/>
      <w:smallCaps/>
      <w:sz w:val="22"/>
      <w:szCs w:val="22"/>
    </w:rPr>
  </w:style>
  <w:style w:type="paragraph" w:styleId="Heading3">
    <w:name w:val="heading 3"/>
    <w:basedOn w:val="Heading2"/>
    <w:next w:val="Normal"/>
    <w:qFormat/>
    <w:rsid w:val="00185DBE"/>
    <w:pPr>
      <w:numPr>
        <w:ilvl w:val="2"/>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sid w:val="00240A7F"/>
  </w:style>
  <w:style w:type="paragraph" w:styleId="TOC2">
    <w:name w:val="toc 2"/>
    <w:basedOn w:val="Normal"/>
    <w:next w:val="Normal"/>
    <w:autoRedefine/>
    <w:semiHidden/>
    <w:rsid w:val="00240A7F"/>
    <w:pPr>
      <w:ind w:left="240"/>
    </w:pPr>
  </w:style>
  <w:style w:type="paragraph" w:styleId="Caption">
    <w:name w:val="caption"/>
    <w:basedOn w:val="Normal"/>
    <w:next w:val="Normal"/>
    <w:qFormat/>
    <w:rsid w:val="00B22E21"/>
    <w:pPr>
      <w:jc w:val="center"/>
    </w:pPr>
    <w:rPr>
      <w:rFonts w:ascii="Garamond" w:hAnsi="Garamond"/>
      <w:b/>
      <w:bCs/>
      <w:sz w:val="18"/>
      <w:szCs w:val="20"/>
    </w:rPr>
  </w:style>
  <w:style w:type="paragraph" w:customStyle="1" w:styleId="LABDAS13a1BarisKetGambar">
    <w:name w:val="LABDAS (13a)1 Baris Ket Gambar"/>
    <w:basedOn w:val="Caption"/>
    <w:next w:val="LABDAS11BabIsi"/>
    <w:rsid w:val="006074D0"/>
    <w:pPr>
      <w:spacing w:after="240"/>
    </w:pPr>
  </w:style>
  <w:style w:type="paragraph" w:customStyle="1" w:styleId="LABDAS01Judul">
    <w:name w:val="LABDAS (01) Judul"/>
    <w:basedOn w:val="Normal"/>
    <w:next w:val="LABDAS02Penulis"/>
    <w:autoRedefine/>
    <w:rsid w:val="00ED5185"/>
    <w:pPr>
      <w:spacing w:before="240" w:after="240"/>
      <w:jc w:val="center"/>
    </w:pPr>
    <w:rPr>
      <w:rFonts w:ascii="Garamond" w:hAnsi="Garamond" w:cs="Tahoma"/>
      <w:b/>
      <w:bCs/>
      <w:sz w:val="22"/>
    </w:rPr>
  </w:style>
  <w:style w:type="paragraph" w:customStyle="1" w:styleId="LABDAS02Penulis">
    <w:name w:val="LABDAS (02) Penulis"/>
    <w:basedOn w:val="Normal"/>
    <w:next w:val="LABDAS03Asisten"/>
    <w:rsid w:val="00BA4A31"/>
    <w:pPr>
      <w:jc w:val="center"/>
    </w:pPr>
    <w:rPr>
      <w:rFonts w:ascii="Century Gothic" w:hAnsi="Century Gothic" w:cs="Tahoma"/>
      <w:b/>
      <w:bCs/>
      <w:szCs w:val="22"/>
    </w:rPr>
  </w:style>
  <w:style w:type="paragraph" w:customStyle="1" w:styleId="LABDAS06Laboratorium">
    <w:name w:val="LABDAS (06) Laboratorium"/>
    <w:basedOn w:val="Normal"/>
    <w:next w:val="Normal"/>
    <w:rsid w:val="00086ADE"/>
    <w:pPr>
      <w:spacing w:after="240"/>
      <w:jc w:val="center"/>
    </w:pPr>
    <w:rPr>
      <w:rFonts w:ascii="Agency FB" w:hAnsi="Agency FB" w:cs="Tahoma"/>
      <w:szCs w:val="22"/>
    </w:rPr>
  </w:style>
  <w:style w:type="paragraph" w:customStyle="1" w:styleId="LABDAS14aTabel">
    <w:name w:val="LABDAS (14a ) Tabel"/>
    <w:basedOn w:val="Caption"/>
    <w:next w:val="LABDAS11BabIsi"/>
    <w:rsid w:val="006074D0"/>
    <w:pPr>
      <w:spacing w:before="240"/>
      <w:jc w:val="both"/>
    </w:pPr>
  </w:style>
  <w:style w:type="paragraph" w:customStyle="1" w:styleId="LABDAS07Abstrak">
    <w:name w:val="LABDAS (07) Abstrak"/>
    <w:basedOn w:val="Normal"/>
    <w:next w:val="LABDAS08AbstrakIsi"/>
    <w:autoRedefine/>
    <w:rsid w:val="006074D0"/>
    <w:pPr>
      <w:jc w:val="center"/>
    </w:pPr>
    <w:rPr>
      <w:rFonts w:ascii="Garamond" w:hAnsi="Garamond" w:cs="Tahoma"/>
      <w:b/>
      <w:bCs/>
      <w:sz w:val="22"/>
    </w:rPr>
  </w:style>
  <w:style w:type="paragraph" w:customStyle="1" w:styleId="LABDAS08AbstrakIsi">
    <w:name w:val="LABDAS (08) Abstrak Isi"/>
    <w:basedOn w:val="Normal"/>
    <w:next w:val="LABDAS09KataKunci"/>
    <w:rsid w:val="00EC5879"/>
    <w:rPr>
      <w:rFonts w:ascii="Garamond" w:hAnsi="Garamond"/>
      <w:i/>
      <w:iCs/>
      <w:sz w:val="22"/>
      <w:lang w:val="en-GB"/>
    </w:rPr>
  </w:style>
  <w:style w:type="paragraph" w:customStyle="1" w:styleId="LABDAS09KataKunci">
    <w:name w:val="LABDAS (09) Kata Kunci"/>
    <w:basedOn w:val="Normal"/>
    <w:rsid w:val="004F765C"/>
    <w:rPr>
      <w:rFonts w:ascii="Garamond" w:hAnsi="Garamond"/>
      <w:iCs/>
      <w:sz w:val="22"/>
      <w:szCs w:val="22"/>
      <w:lang w:val="en-GB"/>
    </w:rPr>
  </w:style>
  <w:style w:type="paragraph" w:customStyle="1" w:styleId="LABDAS10Bab">
    <w:name w:val="LABDAS (10) Bab"/>
    <w:basedOn w:val="Heading1"/>
    <w:next w:val="LABDAS11BabIsi"/>
    <w:rsid w:val="004F765C"/>
    <w:pPr>
      <w:numPr>
        <w:numId w:val="1"/>
      </w:numPr>
      <w:spacing w:after="0"/>
    </w:pPr>
    <w:rPr>
      <w:rFonts w:ascii="Garamond" w:hAnsi="Garamond" w:cs="Tahoma"/>
      <w:smallCaps/>
      <w:sz w:val="22"/>
      <w:szCs w:val="24"/>
      <w:lang w:val="en-GB"/>
    </w:rPr>
  </w:style>
  <w:style w:type="paragraph" w:customStyle="1" w:styleId="LABDAS11BabIsi">
    <w:name w:val="LABDAS (11) Bab Isi"/>
    <w:basedOn w:val="Normal"/>
    <w:link w:val="LABDAS11BabIsiChar"/>
    <w:rsid w:val="004F765C"/>
    <w:rPr>
      <w:lang w:val="en-GB"/>
    </w:rPr>
  </w:style>
  <w:style w:type="character" w:customStyle="1" w:styleId="LABDAS11BabIsiChar">
    <w:name w:val="LABDAS (11) Bab Isi Char"/>
    <w:basedOn w:val="DefaultParagraphFont"/>
    <w:link w:val="LABDAS11BabIsi"/>
    <w:rsid w:val="004F765C"/>
    <w:rPr>
      <w:rFonts w:ascii="Book Antiqua" w:hAnsi="Book Antiqua"/>
      <w:szCs w:val="24"/>
      <w:lang w:val="en-GB" w:eastAsia="ja-JP"/>
    </w:rPr>
  </w:style>
  <w:style w:type="table" w:styleId="TableGrid">
    <w:name w:val="Table Grid"/>
    <w:basedOn w:val="TableNormal"/>
    <w:rsid w:val="006266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BDAS12SubBab">
    <w:name w:val="LABDAS (12) Sub Bab"/>
    <w:basedOn w:val="Heading2"/>
    <w:next w:val="LABDAS11BabIsi"/>
    <w:rsid w:val="004F765C"/>
    <w:rPr>
      <w:i/>
      <w:iCs/>
      <w:smallCaps w:val="0"/>
    </w:rPr>
  </w:style>
  <w:style w:type="paragraph" w:customStyle="1" w:styleId="LABDAS16NomorDaftarPustaka">
    <w:name w:val="LABDAS (16) Nomor Daftar Pustaka"/>
    <w:basedOn w:val="Normal"/>
    <w:rsid w:val="005749EA"/>
    <w:pPr>
      <w:numPr>
        <w:numId w:val="2"/>
      </w:numPr>
    </w:pPr>
    <w:rPr>
      <w:rFonts w:ascii="Garamond" w:hAnsi="Garamond"/>
      <w:sz w:val="22"/>
    </w:rPr>
  </w:style>
  <w:style w:type="paragraph" w:styleId="Header">
    <w:name w:val="header"/>
    <w:basedOn w:val="Normal"/>
    <w:link w:val="HeaderChar"/>
    <w:rsid w:val="00DD5F68"/>
    <w:pPr>
      <w:tabs>
        <w:tab w:val="center" w:pos="4680"/>
        <w:tab w:val="right" w:pos="9360"/>
      </w:tabs>
    </w:pPr>
  </w:style>
  <w:style w:type="character" w:customStyle="1" w:styleId="HeaderChar">
    <w:name w:val="Header Char"/>
    <w:basedOn w:val="DefaultParagraphFont"/>
    <w:link w:val="Header"/>
    <w:rsid w:val="00DD5F68"/>
    <w:rPr>
      <w:sz w:val="24"/>
      <w:szCs w:val="24"/>
      <w:lang w:eastAsia="ja-JP"/>
    </w:rPr>
  </w:style>
  <w:style w:type="paragraph" w:styleId="Footer">
    <w:name w:val="footer"/>
    <w:basedOn w:val="Normal"/>
    <w:link w:val="FooterChar"/>
    <w:uiPriority w:val="99"/>
    <w:rsid w:val="00DD5F68"/>
    <w:pPr>
      <w:tabs>
        <w:tab w:val="center" w:pos="4680"/>
        <w:tab w:val="right" w:pos="9360"/>
      </w:tabs>
    </w:pPr>
  </w:style>
  <w:style w:type="character" w:customStyle="1" w:styleId="FooterChar">
    <w:name w:val="Footer Char"/>
    <w:basedOn w:val="DefaultParagraphFont"/>
    <w:link w:val="Footer"/>
    <w:uiPriority w:val="99"/>
    <w:rsid w:val="00DD5F68"/>
    <w:rPr>
      <w:sz w:val="24"/>
      <w:szCs w:val="24"/>
      <w:lang w:eastAsia="ja-JP"/>
    </w:rPr>
  </w:style>
  <w:style w:type="paragraph" w:customStyle="1" w:styleId="LABDAS03Asisten">
    <w:name w:val="LABDAS (03) Asisten"/>
    <w:basedOn w:val="Normal"/>
    <w:next w:val="LABDAS04TanggalPraktikum"/>
    <w:qFormat/>
    <w:rsid w:val="00D933E7"/>
    <w:pPr>
      <w:jc w:val="center"/>
    </w:pPr>
    <w:rPr>
      <w:rFonts w:ascii="Arial Narrow" w:hAnsi="Arial Narrow"/>
    </w:rPr>
  </w:style>
  <w:style w:type="paragraph" w:customStyle="1" w:styleId="LABDAS04TanggalPraktikum">
    <w:name w:val="LABDAS (04) Tanggal Praktikum"/>
    <w:basedOn w:val="LABDAS03Asisten"/>
    <w:next w:val="LABDAS05KodeNamaMataKuliah"/>
    <w:qFormat/>
    <w:rsid w:val="00512451"/>
  </w:style>
  <w:style w:type="paragraph" w:customStyle="1" w:styleId="LABDAS05KodeNamaMataKuliah">
    <w:name w:val="LABDAS (05) Kode &amp; Nama Mata Kuliah"/>
    <w:basedOn w:val="LABDAS03Asisten"/>
    <w:next w:val="LABDAS06Laboratorium"/>
    <w:qFormat/>
    <w:rsid w:val="00512451"/>
  </w:style>
  <w:style w:type="character" w:styleId="Hyperlink">
    <w:name w:val="Hyperlink"/>
    <w:basedOn w:val="DefaultParagraphFont"/>
    <w:rsid w:val="00312BAB"/>
    <w:rPr>
      <w:color w:val="0000FF"/>
      <w:u w:val="single"/>
    </w:rPr>
  </w:style>
  <w:style w:type="paragraph" w:customStyle="1" w:styleId="LABDAS14bTabelIsi">
    <w:name w:val="LABDAS (14b) Tabel Isi"/>
    <w:basedOn w:val="Normal"/>
    <w:qFormat/>
    <w:rsid w:val="00B23D50"/>
    <w:pPr>
      <w:jc w:val="center"/>
    </w:pPr>
    <w:rPr>
      <w:rFonts w:ascii="Garamond" w:hAnsi="Garamond" w:cs="Tahoma"/>
      <w:b/>
      <w:bCs/>
      <w:sz w:val="16"/>
      <w:szCs w:val="16"/>
      <w:lang w:val="id-ID"/>
    </w:rPr>
  </w:style>
  <w:style w:type="paragraph" w:customStyle="1" w:styleId="StyleLABDASDaftarPustakaItalic">
    <w:name w:val="Style LABDAS Daftar Pustaka + Italic"/>
    <w:basedOn w:val="LABDAS16NomorDaftarPustaka"/>
    <w:rsid w:val="005749EA"/>
    <w:rPr>
      <w:i/>
      <w:iCs/>
    </w:rPr>
  </w:style>
  <w:style w:type="paragraph" w:customStyle="1" w:styleId="LABDAS13b2BarisKetGambar">
    <w:name w:val="LABDAS (13b) 2 Baris Ket Gambar"/>
    <w:basedOn w:val="LABDAS13a1BarisKetGambar"/>
    <w:next w:val="LABDAS11BabIsi"/>
    <w:qFormat/>
    <w:rsid w:val="00CB2D64"/>
    <w:pPr>
      <w:jc w:val="both"/>
    </w:pPr>
  </w:style>
  <w:style w:type="paragraph" w:customStyle="1" w:styleId="LABDAS15DaftarPustaka">
    <w:name w:val="LABDAS (15) Daftar Pustaka"/>
    <w:basedOn w:val="LABDAS10Bab"/>
    <w:next w:val="LABDAS16NomorDaftarPustaka"/>
    <w:qFormat/>
    <w:rsid w:val="006074D0"/>
    <w:pPr>
      <w:numPr>
        <w:numId w:val="0"/>
      </w:numPr>
      <w:ind w:left="403" w:hanging="403"/>
      <w:jc w:val="center"/>
    </w:pPr>
  </w:style>
  <w:style w:type="paragraph" w:styleId="BalloonText">
    <w:name w:val="Balloon Text"/>
    <w:basedOn w:val="Normal"/>
    <w:link w:val="BalloonTextChar"/>
    <w:rsid w:val="004B4DC2"/>
    <w:rPr>
      <w:rFonts w:ascii="Tahoma" w:hAnsi="Tahoma" w:cs="Tahoma"/>
      <w:sz w:val="16"/>
      <w:szCs w:val="16"/>
    </w:rPr>
  </w:style>
  <w:style w:type="character" w:customStyle="1" w:styleId="BalloonTextChar">
    <w:name w:val="Balloon Text Char"/>
    <w:basedOn w:val="DefaultParagraphFont"/>
    <w:link w:val="BalloonText"/>
    <w:rsid w:val="004B4DC2"/>
    <w:rPr>
      <w:rFonts w:ascii="Tahoma" w:hAnsi="Tahoma" w:cs="Tahoma"/>
      <w:sz w:val="16"/>
      <w:szCs w:val="16"/>
      <w:lang w:eastAsia="ja-JP"/>
    </w:rPr>
  </w:style>
  <w:style w:type="table" w:styleId="TableList1">
    <w:name w:val="Table List 1"/>
    <w:basedOn w:val="TableNormal"/>
    <w:rsid w:val="0062575B"/>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Title">
    <w:name w:val="Title"/>
    <w:basedOn w:val="LABDAS01Judul"/>
    <w:next w:val="Normal"/>
    <w:link w:val="TitleChar"/>
    <w:qFormat/>
    <w:rsid w:val="00BC489E"/>
    <w:rPr>
      <w:noProof/>
    </w:rPr>
  </w:style>
  <w:style w:type="character" w:customStyle="1" w:styleId="TitleChar">
    <w:name w:val="Title Char"/>
    <w:basedOn w:val="DefaultParagraphFont"/>
    <w:link w:val="Title"/>
    <w:rsid w:val="00BC489E"/>
    <w:rPr>
      <w:rFonts w:ascii="Garamond" w:hAnsi="Garamond" w:cs="Tahoma"/>
      <w:b/>
      <w:bCs/>
      <w:noProof/>
      <w:sz w:val="22"/>
      <w:szCs w:val="24"/>
      <w:lang w:val="sv-SE" w:eastAsia="ja-JP"/>
    </w:rPr>
  </w:style>
  <w:style w:type="paragraph" w:styleId="ListParagraph">
    <w:name w:val="List Paragraph"/>
    <w:basedOn w:val="Normal"/>
    <w:uiPriority w:val="34"/>
    <w:qFormat/>
    <w:rsid w:val="0009242C"/>
    <w:pPr>
      <w:ind w:left="720"/>
      <w:contextualSpacing/>
    </w:pPr>
  </w:style>
  <w:style w:type="paragraph" w:customStyle="1" w:styleId="Table">
    <w:name w:val="Table"/>
    <w:basedOn w:val="Normal"/>
    <w:link w:val="TableChar"/>
    <w:qFormat/>
    <w:rsid w:val="00DD5A9F"/>
    <w:rPr>
      <w:sz w:val="14"/>
      <w:szCs w:val="18"/>
    </w:rPr>
  </w:style>
  <w:style w:type="character" w:customStyle="1" w:styleId="TableChar">
    <w:name w:val="Table Char"/>
    <w:basedOn w:val="DefaultParagraphFont"/>
    <w:link w:val="Table"/>
    <w:rsid w:val="00DD5A9F"/>
    <w:rPr>
      <w:rFonts w:ascii="Book Antiqua" w:hAnsi="Book Antiqua"/>
      <w:sz w:val="14"/>
      <w:szCs w:val="18"/>
      <w:lang w:val="sv-SE" w:eastAsia="ja-JP"/>
    </w:rPr>
  </w:style>
  <w:style w:type="character" w:customStyle="1" w:styleId="Heading2Char">
    <w:name w:val="Heading 2 Char"/>
    <w:basedOn w:val="DefaultParagraphFont"/>
    <w:link w:val="Heading2"/>
    <w:rsid w:val="00DC68F1"/>
    <w:rPr>
      <w:rFonts w:ascii="Garamond" w:hAnsi="Garamond" w:cs="Tahoma"/>
      <w:b/>
      <w:bCs/>
      <w:smallCaps/>
      <w:sz w:val="22"/>
      <w:szCs w:val="22"/>
      <w:lang w:val="sv-SE" w:eastAsia="ja-JP"/>
    </w:rPr>
  </w:style>
  <w:style w:type="paragraph" w:styleId="Bibliography">
    <w:name w:val="Bibliography"/>
    <w:basedOn w:val="Normal"/>
    <w:next w:val="Normal"/>
    <w:uiPriority w:val="37"/>
    <w:unhideWhenUsed/>
    <w:rsid w:val="00DB786B"/>
  </w:style>
  <w:style w:type="character" w:styleId="FollowedHyperlink">
    <w:name w:val="FollowedHyperlink"/>
    <w:basedOn w:val="DefaultParagraphFont"/>
    <w:semiHidden/>
    <w:unhideWhenUsed/>
    <w:rsid w:val="008948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60700">
      <w:bodyDiv w:val="1"/>
      <w:marLeft w:val="0"/>
      <w:marRight w:val="0"/>
      <w:marTop w:val="0"/>
      <w:marBottom w:val="0"/>
      <w:divBdr>
        <w:top w:val="none" w:sz="0" w:space="0" w:color="auto"/>
        <w:left w:val="none" w:sz="0" w:space="0" w:color="auto"/>
        <w:bottom w:val="none" w:sz="0" w:space="0" w:color="auto"/>
        <w:right w:val="none" w:sz="0" w:space="0" w:color="auto"/>
      </w:divBdr>
    </w:div>
    <w:div w:id="32005120">
      <w:bodyDiv w:val="1"/>
      <w:marLeft w:val="0"/>
      <w:marRight w:val="0"/>
      <w:marTop w:val="0"/>
      <w:marBottom w:val="0"/>
      <w:divBdr>
        <w:top w:val="none" w:sz="0" w:space="0" w:color="auto"/>
        <w:left w:val="none" w:sz="0" w:space="0" w:color="auto"/>
        <w:bottom w:val="none" w:sz="0" w:space="0" w:color="auto"/>
        <w:right w:val="none" w:sz="0" w:space="0" w:color="auto"/>
      </w:divBdr>
    </w:div>
    <w:div w:id="169681409">
      <w:bodyDiv w:val="1"/>
      <w:marLeft w:val="0"/>
      <w:marRight w:val="0"/>
      <w:marTop w:val="0"/>
      <w:marBottom w:val="0"/>
      <w:divBdr>
        <w:top w:val="none" w:sz="0" w:space="0" w:color="auto"/>
        <w:left w:val="none" w:sz="0" w:space="0" w:color="auto"/>
        <w:bottom w:val="none" w:sz="0" w:space="0" w:color="auto"/>
        <w:right w:val="none" w:sz="0" w:space="0" w:color="auto"/>
      </w:divBdr>
    </w:div>
    <w:div w:id="184444146">
      <w:bodyDiv w:val="1"/>
      <w:marLeft w:val="0"/>
      <w:marRight w:val="0"/>
      <w:marTop w:val="0"/>
      <w:marBottom w:val="0"/>
      <w:divBdr>
        <w:top w:val="none" w:sz="0" w:space="0" w:color="auto"/>
        <w:left w:val="none" w:sz="0" w:space="0" w:color="auto"/>
        <w:bottom w:val="none" w:sz="0" w:space="0" w:color="auto"/>
        <w:right w:val="none" w:sz="0" w:space="0" w:color="auto"/>
      </w:divBdr>
    </w:div>
    <w:div w:id="199905460">
      <w:bodyDiv w:val="1"/>
      <w:marLeft w:val="0"/>
      <w:marRight w:val="0"/>
      <w:marTop w:val="0"/>
      <w:marBottom w:val="0"/>
      <w:divBdr>
        <w:top w:val="none" w:sz="0" w:space="0" w:color="auto"/>
        <w:left w:val="none" w:sz="0" w:space="0" w:color="auto"/>
        <w:bottom w:val="none" w:sz="0" w:space="0" w:color="auto"/>
        <w:right w:val="none" w:sz="0" w:space="0" w:color="auto"/>
      </w:divBdr>
    </w:div>
    <w:div w:id="217278341">
      <w:bodyDiv w:val="1"/>
      <w:marLeft w:val="0"/>
      <w:marRight w:val="0"/>
      <w:marTop w:val="0"/>
      <w:marBottom w:val="0"/>
      <w:divBdr>
        <w:top w:val="none" w:sz="0" w:space="0" w:color="auto"/>
        <w:left w:val="none" w:sz="0" w:space="0" w:color="auto"/>
        <w:bottom w:val="none" w:sz="0" w:space="0" w:color="auto"/>
        <w:right w:val="none" w:sz="0" w:space="0" w:color="auto"/>
      </w:divBdr>
    </w:div>
    <w:div w:id="221599644">
      <w:bodyDiv w:val="1"/>
      <w:marLeft w:val="0"/>
      <w:marRight w:val="0"/>
      <w:marTop w:val="0"/>
      <w:marBottom w:val="0"/>
      <w:divBdr>
        <w:top w:val="none" w:sz="0" w:space="0" w:color="auto"/>
        <w:left w:val="none" w:sz="0" w:space="0" w:color="auto"/>
        <w:bottom w:val="none" w:sz="0" w:space="0" w:color="auto"/>
        <w:right w:val="none" w:sz="0" w:space="0" w:color="auto"/>
      </w:divBdr>
    </w:div>
    <w:div w:id="396324147">
      <w:bodyDiv w:val="1"/>
      <w:marLeft w:val="0"/>
      <w:marRight w:val="0"/>
      <w:marTop w:val="0"/>
      <w:marBottom w:val="0"/>
      <w:divBdr>
        <w:top w:val="none" w:sz="0" w:space="0" w:color="auto"/>
        <w:left w:val="none" w:sz="0" w:space="0" w:color="auto"/>
        <w:bottom w:val="none" w:sz="0" w:space="0" w:color="auto"/>
        <w:right w:val="none" w:sz="0" w:space="0" w:color="auto"/>
      </w:divBdr>
    </w:div>
    <w:div w:id="419956736">
      <w:bodyDiv w:val="1"/>
      <w:marLeft w:val="0"/>
      <w:marRight w:val="0"/>
      <w:marTop w:val="0"/>
      <w:marBottom w:val="0"/>
      <w:divBdr>
        <w:top w:val="none" w:sz="0" w:space="0" w:color="auto"/>
        <w:left w:val="none" w:sz="0" w:space="0" w:color="auto"/>
        <w:bottom w:val="none" w:sz="0" w:space="0" w:color="auto"/>
        <w:right w:val="none" w:sz="0" w:space="0" w:color="auto"/>
      </w:divBdr>
    </w:div>
    <w:div w:id="439571118">
      <w:bodyDiv w:val="1"/>
      <w:marLeft w:val="0"/>
      <w:marRight w:val="0"/>
      <w:marTop w:val="0"/>
      <w:marBottom w:val="0"/>
      <w:divBdr>
        <w:top w:val="none" w:sz="0" w:space="0" w:color="auto"/>
        <w:left w:val="none" w:sz="0" w:space="0" w:color="auto"/>
        <w:bottom w:val="none" w:sz="0" w:space="0" w:color="auto"/>
        <w:right w:val="none" w:sz="0" w:space="0" w:color="auto"/>
      </w:divBdr>
    </w:div>
    <w:div w:id="452483487">
      <w:bodyDiv w:val="1"/>
      <w:marLeft w:val="0"/>
      <w:marRight w:val="0"/>
      <w:marTop w:val="0"/>
      <w:marBottom w:val="0"/>
      <w:divBdr>
        <w:top w:val="none" w:sz="0" w:space="0" w:color="auto"/>
        <w:left w:val="none" w:sz="0" w:space="0" w:color="auto"/>
        <w:bottom w:val="none" w:sz="0" w:space="0" w:color="auto"/>
        <w:right w:val="none" w:sz="0" w:space="0" w:color="auto"/>
      </w:divBdr>
    </w:div>
    <w:div w:id="493380980">
      <w:bodyDiv w:val="1"/>
      <w:marLeft w:val="0"/>
      <w:marRight w:val="0"/>
      <w:marTop w:val="0"/>
      <w:marBottom w:val="0"/>
      <w:divBdr>
        <w:top w:val="none" w:sz="0" w:space="0" w:color="auto"/>
        <w:left w:val="none" w:sz="0" w:space="0" w:color="auto"/>
        <w:bottom w:val="none" w:sz="0" w:space="0" w:color="auto"/>
        <w:right w:val="none" w:sz="0" w:space="0" w:color="auto"/>
      </w:divBdr>
    </w:div>
    <w:div w:id="506675232">
      <w:bodyDiv w:val="1"/>
      <w:marLeft w:val="0"/>
      <w:marRight w:val="0"/>
      <w:marTop w:val="0"/>
      <w:marBottom w:val="0"/>
      <w:divBdr>
        <w:top w:val="none" w:sz="0" w:space="0" w:color="auto"/>
        <w:left w:val="none" w:sz="0" w:space="0" w:color="auto"/>
        <w:bottom w:val="none" w:sz="0" w:space="0" w:color="auto"/>
        <w:right w:val="none" w:sz="0" w:space="0" w:color="auto"/>
      </w:divBdr>
    </w:div>
    <w:div w:id="529538569">
      <w:bodyDiv w:val="1"/>
      <w:marLeft w:val="0"/>
      <w:marRight w:val="0"/>
      <w:marTop w:val="0"/>
      <w:marBottom w:val="0"/>
      <w:divBdr>
        <w:top w:val="none" w:sz="0" w:space="0" w:color="auto"/>
        <w:left w:val="none" w:sz="0" w:space="0" w:color="auto"/>
        <w:bottom w:val="none" w:sz="0" w:space="0" w:color="auto"/>
        <w:right w:val="none" w:sz="0" w:space="0" w:color="auto"/>
      </w:divBdr>
    </w:div>
    <w:div w:id="544567645">
      <w:bodyDiv w:val="1"/>
      <w:marLeft w:val="0"/>
      <w:marRight w:val="0"/>
      <w:marTop w:val="0"/>
      <w:marBottom w:val="0"/>
      <w:divBdr>
        <w:top w:val="none" w:sz="0" w:space="0" w:color="auto"/>
        <w:left w:val="none" w:sz="0" w:space="0" w:color="auto"/>
        <w:bottom w:val="none" w:sz="0" w:space="0" w:color="auto"/>
        <w:right w:val="none" w:sz="0" w:space="0" w:color="auto"/>
      </w:divBdr>
    </w:div>
    <w:div w:id="551041678">
      <w:bodyDiv w:val="1"/>
      <w:marLeft w:val="0"/>
      <w:marRight w:val="0"/>
      <w:marTop w:val="0"/>
      <w:marBottom w:val="0"/>
      <w:divBdr>
        <w:top w:val="none" w:sz="0" w:space="0" w:color="auto"/>
        <w:left w:val="none" w:sz="0" w:space="0" w:color="auto"/>
        <w:bottom w:val="none" w:sz="0" w:space="0" w:color="auto"/>
        <w:right w:val="none" w:sz="0" w:space="0" w:color="auto"/>
      </w:divBdr>
    </w:div>
    <w:div w:id="553779937">
      <w:bodyDiv w:val="1"/>
      <w:marLeft w:val="0"/>
      <w:marRight w:val="0"/>
      <w:marTop w:val="0"/>
      <w:marBottom w:val="0"/>
      <w:divBdr>
        <w:top w:val="none" w:sz="0" w:space="0" w:color="auto"/>
        <w:left w:val="none" w:sz="0" w:space="0" w:color="auto"/>
        <w:bottom w:val="none" w:sz="0" w:space="0" w:color="auto"/>
        <w:right w:val="none" w:sz="0" w:space="0" w:color="auto"/>
      </w:divBdr>
    </w:div>
    <w:div w:id="653728188">
      <w:bodyDiv w:val="1"/>
      <w:marLeft w:val="0"/>
      <w:marRight w:val="0"/>
      <w:marTop w:val="0"/>
      <w:marBottom w:val="0"/>
      <w:divBdr>
        <w:top w:val="none" w:sz="0" w:space="0" w:color="auto"/>
        <w:left w:val="none" w:sz="0" w:space="0" w:color="auto"/>
        <w:bottom w:val="none" w:sz="0" w:space="0" w:color="auto"/>
        <w:right w:val="none" w:sz="0" w:space="0" w:color="auto"/>
      </w:divBdr>
    </w:div>
    <w:div w:id="686903608">
      <w:bodyDiv w:val="1"/>
      <w:marLeft w:val="0"/>
      <w:marRight w:val="0"/>
      <w:marTop w:val="0"/>
      <w:marBottom w:val="0"/>
      <w:divBdr>
        <w:top w:val="none" w:sz="0" w:space="0" w:color="auto"/>
        <w:left w:val="none" w:sz="0" w:space="0" w:color="auto"/>
        <w:bottom w:val="none" w:sz="0" w:space="0" w:color="auto"/>
        <w:right w:val="none" w:sz="0" w:space="0" w:color="auto"/>
      </w:divBdr>
    </w:div>
    <w:div w:id="713621643">
      <w:bodyDiv w:val="1"/>
      <w:marLeft w:val="0"/>
      <w:marRight w:val="0"/>
      <w:marTop w:val="0"/>
      <w:marBottom w:val="0"/>
      <w:divBdr>
        <w:top w:val="none" w:sz="0" w:space="0" w:color="auto"/>
        <w:left w:val="none" w:sz="0" w:space="0" w:color="auto"/>
        <w:bottom w:val="none" w:sz="0" w:space="0" w:color="auto"/>
        <w:right w:val="none" w:sz="0" w:space="0" w:color="auto"/>
      </w:divBdr>
    </w:div>
    <w:div w:id="792214797">
      <w:bodyDiv w:val="1"/>
      <w:marLeft w:val="0"/>
      <w:marRight w:val="0"/>
      <w:marTop w:val="0"/>
      <w:marBottom w:val="0"/>
      <w:divBdr>
        <w:top w:val="none" w:sz="0" w:space="0" w:color="auto"/>
        <w:left w:val="none" w:sz="0" w:space="0" w:color="auto"/>
        <w:bottom w:val="none" w:sz="0" w:space="0" w:color="auto"/>
        <w:right w:val="none" w:sz="0" w:space="0" w:color="auto"/>
      </w:divBdr>
    </w:div>
    <w:div w:id="822428526">
      <w:bodyDiv w:val="1"/>
      <w:marLeft w:val="0"/>
      <w:marRight w:val="0"/>
      <w:marTop w:val="0"/>
      <w:marBottom w:val="0"/>
      <w:divBdr>
        <w:top w:val="none" w:sz="0" w:space="0" w:color="auto"/>
        <w:left w:val="none" w:sz="0" w:space="0" w:color="auto"/>
        <w:bottom w:val="none" w:sz="0" w:space="0" w:color="auto"/>
        <w:right w:val="none" w:sz="0" w:space="0" w:color="auto"/>
      </w:divBdr>
    </w:div>
    <w:div w:id="828834627">
      <w:bodyDiv w:val="1"/>
      <w:marLeft w:val="0"/>
      <w:marRight w:val="0"/>
      <w:marTop w:val="0"/>
      <w:marBottom w:val="0"/>
      <w:divBdr>
        <w:top w:val="none" w:sz="0" w:space="0" w:color="auto"/>
        <w:left w:val="none" w:sz="0" w:space="0" w:color="auto"/>
        <w:bottom w:val="none" w:sz="0" w:space="0" w:color="auto"/>
        <w:right w:val="none" w:sz="0" w:space="0" w:color="auto"/>
      </w:divBdr>
    </w:div>
    <w:div w:id="837309683">
      <w:bodyDiv w:val="1"/>
      <w:marLeft w:val="0"/>
      <w:marRight w:val="0"/>
      <w:marTop w:val="0"/>
      <w:marBottom w:val="0"/>
      <w:divBdr>
        <w:top w:val="none" w:sz="0" w:space="0" w:color="auto"/>
        <w:left w:val="none" w:sz="0" w:space="0" w:color="auto"/>
        <w:bottom w:val="none" w:sz="0" w:space="0" w:color="auto"/>
        <w:right w:val="none" w:sz="0" w:space="0" w:color="auto"/>
      </w:divBdr>
    </w:div>
    <w:div w:id="887108845">
      <w:bodyDiv w:val="1"/>
      <w:marLeft w:val="0"/>
      <w:marRight w:val="0"/>
      <w:marTop w:val="0"/>
      <w:marBottom w:val="0"/>
      <w:divBdr>
        <w:top w:val="none" w:sz="0" w:space="0" w:color="auto"/>
        <w:left w:val="none" w:sz="0" w:space="0" w:color="auto"/>
        <w:bottom w:val="none" w:sz="0" w:space="0" w:color="auto"/>
        <w:right w:val="none" w:sz="0" w:space="0" w:color="auto"/>
      </w:divBdr>
    </w:div>
    <w:div w:id="908230230">
      <w:bodyDiv w:val="1"/>
      <w:marLeft w:val="0"/>
      <w:marRight w:val="0"/>
      <w:marTop w:val="0"/>
      <w:marBottom w:val="0"/>
      <w:divBdr>
        <w:top w:val="none" w:sz="0" w:space="0" w:color="auto"/>
        <w:left w:val="none" w:sz="0" w:space="0" w:color="auto"/>
        <w:bottom w:val="none" w:sz="0" w:space="0" w:color="auto"/>
        <w:right w:val="none" w:sz="0" w:space="0" w:color="auto"/>
      </w:divBdr>
    </w:div>
    <w:div w:id="1021857768">
      <w:bodyDiv w:val="1"/>
      <w:marLeft w:val="0"/>
      <w:marRight w:val="0"/>
      <w:marTop w:val="0"/>
      <w:marBottom w:val="0"/>
      <w:divBdr>
        <w:top w:val="none" w:sz="0" w:space="0" w:color="auto"/>
        <w:left w:val="none" w:sz="0" w:space="0" w:color="auto"/>
        <w:bottom w:val="none" w:sz="0" w:space="0" w:color="auto"/>
        <w:right w:val="none" w:sz="0" w:space="0" w:color="auto"/>
      </w:divBdr>
    </w:div>
    <w:div w:id="1069380331">
      <w:bodyDiv w:val="1"/>
      <w:marLeft w:val="0"/>
      <w:marRight w:val="0"/>
      <w:marTop w:val="0"/>
      <w:marBottom w:val="0"/>
      <w:divBdr>
        <w:top w:val="none" w:sz="0" w:space="0" w:color="auto"/>
        <w:left w:val="none" w:sz="0" w:space="0" w:color="auto"/>
        <w:bottom w:val="none" w:sz="0" w:space="0" w:color="auto"/>
        <w:right w:val="none" w:sz="0" w:space="0" w:color="auto"/>
      </w:divBdr>
    </w:div>
    <w:div w:id="1074203837">
      <w:bodyDiv w:val="1"/>
      <w:marLeft w:val="0"/>
      <w:marRight w:val="0"/>
      <w:marTop w:val="0"/>
      <w:marBottom w:val="0"/>
      <w:divBdr>
        <w:top w:val="none" w:sz="0" w:space="0" w:color="auto"/>
        <w:left w:val="none" w:sz="0" w:space="0" w:color="auto"/>
        <w:bottom w:val="none" w:sz="0" w:space="0" w:color="auto"/>
        <w:right w:val="none" w:sz="0" w:space="0" w:color="auto"/>
      </w:divBdr>
    </w:div>
    <w:div w:id="1096250208">
      <w:bodyDiv w:val="1"/>
      <w:marLeft w:val="0"/>
      <w:marRight w:val="0"/>
      <w:marTop w:val="0"/>
      <w:marBottom w:val="0"/>
      <w:divBdr>
        <w:top w:val="none" w:sz="0" w:space="0" w:color="auto"/>
        <w:left w:val="none" w:sz="0" w:space="0" w:color="auto"/>
        <w:bottom w:val="none" w:sz="0" w:space="0" w:color="auto"/>
        <w:right w:val="none" w:sz="0" w:space="0" w:color="auto"/>
      </w:divBdr>
    </w:div>
    <w:div w:id="1178076926">
      <w:bodyDiv w:val="1"/>
      <w:marLeft w:val="0"/>
      <w:marRight w:val="0"/>
      <w:marTop w:val="0"/>
      <w:marBottom w:val="0"/>
      <w:divBdr>
        <w:top w:val="none" w:sz="0" w:space="0" w:color="auto"/>
        <w:left w:val="none" w:sz="0" w:space="0" w:color="auto"/>
        <w:bottom w:val="none" w:sz="0" w:space="0" w:color="auto"/>
        <w:right w:val="none" w:sz="0" w:space="0" w:color="auto"/>
      </w:divBdr>
    </w:div>
    <w:div w:id="1494446908">
      <w:bodyDiv w:val="1"/>
      <w:marLeft w:val="0"/>
      <w:marRight w:val="0"/>
      <w:marTop w:val="0"/>
      <w:marBottom w:val="0"/>
      <w:divBdr>
        <w:top w:val="none" w:sz="0" w:space="0" w:color="auto"/>
        <w:left w:val="none" w:sz="0" w:space="0" w:color="auto"/>
        <w:bottom w:val="none" w:sz="0" w:space="0" w:color="auto"/>
        <w:right w:val="none" w:sz="0" w:space="0" w:color="auto"/>
      </w:divBdr>
    </w:div>
    <w:div w:id="1535390644">
      <w:bodyDiv w:val="1"/>
      <w:marLeft w:val="0"/>
      <w:marRight w:val="0"/>
      <w:marTop w:val="0"/>
      <w:marBottom w:val="0"/>
      <w:divBdr>
        <w:top w:val="none" w:sz="0" w:space="0" w:color="auto"/>
        <w:left w:val="none" w:sz="0" w:space="0" w:color="auto"/>
        <w:bottom w:val="none" w:sz="0" w:space="0" w:color="auto"/>
        <w:right w:val="none" w:sz="0" w:space="0" w:color="auto"/>
      </w:divBdr>
    </w:div>
    <w:div w:id="1594627254">
      <w:bodyDiv w:val="1"/>
      <w:marLeft w:val="0"/>
      <w:marRight w:val="0"/>
      <w:marTop w:val="0"/>
      <w:marBottom w:val="0"/>
      <w:divBdr>
        <w:top w:val="none" w:sz="0" w:space="0" w:color="auto"/>
        <w:left w:val="none" w:sz="0" w:space="0" w:color="auto"/>
        <w:bottom w:val="none" w:sz="0" w:space="0" w:color="auto"/>
        <w:right w:val="none" w:sz="0" w:space="0" w:color="auto"/>
      </w:divBdr>
    </w:div>
    <w:div w:id="1700162876">
      <w:bodyDiv w:val="1"/>
      <w:marLeft w:val="0"/>
      <w:marRight w:val="0"/>
      <w:marTop w:val="0"/>
      <w:marBottom w:val="0"/>
      <w:divBdr>
        <w:top w:val="none" w:sz="0" w:space="0" w:color="auto"/>
        <w:left w:val="none" w:sz="0" w:space="0" w:color="auto"/>
        <w:bottom w:val="none" w:sz="0" w:space="0" w:color="auto"/>
        <w:right w:val="none" w:sz="0" w:space="0" w:color="auto"/>
      </w:divBdr>
    </w:div>
    <w:div w:id="1712800462">
      <w:bodyDiv w:val="1"/>
      <w:marLeft w:val="0"/>
      <w:marRight w:val="0"/>
      <w:marTop w:val="0"/>
      <w:marBottom w:val="0"/>
      <w:divBdr>
        <w:top w:val="none" w:sz="0" w:space="0" w:color="auto"/>
        <w:left w:val="none" w:sz="0" w:space="0" w:color="auto"/>
        <w:bottom w:val="none" w:sz="0" w:space="0" w:color="auto"/>
        <w:right w:val="none" w:sz="0" w:space="0" w:color="auto"/>
      </w:divBdr>
    </w:div>
    <w:div w:id="1729911540">
      <w:bodyDiv w:val="1"/>
      <w:marLeft w:val="0"/>
      <w:marRight w:val="0"/>
      <w:marTop w:val="0"/>
      <w:marBottom w:val="0"/>
      <w:divBdr>
        <w:top w:val="none" w:sz="0" w:space="0" w:color="auto"/>
        <w:left w:val="none" w:sz="0" w:space="0" w:color="auto"/>
        <w:bottom w:val="none" w:sz="0" w:space="0" w:color="auto"/>
        <w:right w:val="none" w:sz="0" w:space="0" w:color="auto"/>
      </w:divBdr>
    </w:div>
    <w:div w:id="1755398429">
      <w:bodyDiv w:val="1"/>
      <w:marLeft w:val="0"/>
      <w:marRight w:val="0"/>
      <w:marTop w:val="0"/>
      <w:marBottom w:val="0"/>
      <w:divBdr>
        <w:top w:val="none" w:sz="0" w:space="0" w:color="auto"/>
        <w:left w:val="none" w:sz="0" w:space="0" w:color="auto"/>
        <w:bottom w:val="none" w:sz="0" w:space="0" w:color="auto"/>
        <w:right w:val="none" w:sz="0" w:space="0" w:color="auto"/>
      </w:divBdr>
    </w:div>
    <w:div w:id="1768309414">
      <w:bodyDiv w:val="1"/>
      <w:marLeft w:val="0"/>
      <w:marRight w:val="0"/>
      <w:marTop w:val="0"/>
      <w:marBottom w:val="0"/>
      <w:divBdr>
        <w:top w:val="none" w:sz="0" w:space="0" w:color="auto"/>
        <w:left w:val="none" w:sz="0" w:space="0" w:color="auto"/>
        <w:bottom w:val="none" w:sz="0" w:space="0" w:color="auto"/>
        <w:right w:val="none" w:sz="0" w:space="0" w:color="auto"/>
      </w:divBdr>
    </w:div>
    <w:div w:id="1768885124">
      <w:bodyDiv w:val="1"/>
      <w:marLeft w:val="0"/>
      <w:marRight w:val="0"/>
      <w:marTop w:val="0"/>
      <w:marBottom w:val="0"/>
      <w:divBdr>
        <w:top w:val="none" w:sz="0" w:space="0" w:color="auto"/>
        <w:left w:val="none" w:sz="0" w:space="0" w:color="auto"/>
        <w:bottom w:val="none" w:sz="0" w:space="0" w:color="auto"/>
        <w:right w:val="none" w:sz="0" w:space="0" w:color="auto"/>
      </w:divBdr>
    </w:div>
    <w:div w:id="1854609466">
      <w:bodyDiv w:val="1"/>
      <w:marLeft w:val="0"/>
      <w:marRight w:val="0"/>
      <w:marTop w:val="0"/>
      <w:marBottom w:val="0"/>
      <w:divBdr>
        <w:top w:val="none" w:sz="0" w:space="0" w:color="auto"/>
        <w:left w:val="none" w:sz="0" w:space="0" w:color="auto"/>
        <w:bottom w:val="none" w:sz="0" w:space="0" w:color="auto"/>
        <w:right w:val="none" w:sz="0" w:space="0" w:color="auto"/>
      </w:divBdr>
    </w:div>
    <w:div w:id="2012101403">
      <w:bodyDiv w:val="1"/>
      <w:marLeft w:val="0"/>
      <w:marRight w:val="0"/>
      <w:marTop w:val="0"/>
      <w:marBottom w:val="0"/>
      <w:divBdr>
        <w:top w:val="none" w:sz="0" w:space="0" w:color="auto"/>
        <w:left w:val="none" w:sz="0" w:space="0" w:color="auto"/>
        <w:bottom w:val="none" w:sz="0" w:space="0" w:color="auto"/>
        <w:right w:val="none" w:sz="0" w:space="0" w:color="auto"/>
      </w:divBdr>
    </w:div>
    <w:div w:id="2075086406">
      <w:bodyDiv w:val="1"/>
      <w:marLeft w:val="0"/>
      <w:marRight w:val="0"/>
      <w:marTop w:val="0"/>
      <w:marBottom w:val="0"/>
      <w:divBdr>
        <w:top w:val="none" w:sz="0" w:space="0" w:color="auto"/>
        <w:left w:val="none" w:sz="0" w:space="0" w:color="auto"/>
        <w:bottom w:val="none" w:sz="0" w:space="0" w:color="auto"/>
        <w:right w:val="none" w:sz="0" w:space="0" w:color="auto"/>
      </w:divBdr>
    </w:div>
    <w:div w:id="210063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Layout" Target="diagrams/layout1.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3.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diagramColors" Target="diagrams/colors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QuickStyle" Target="diagrams/quickStyl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y\Downloads\Template%20Laporan%20&amp;%20Panduan%20Penulisan%20Laporan%20-%20%2005112011.dotx" TargetMode="External"/></Relationships>
</file>

<file path=word/diagrams/colors1.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6BA053A-F67F-44AC-8159-572B83FDF8A1}" type="doc">
      <dgm:prSet loTypeId="urn:microsoft.com/office/officeart/2005/8/layout/process2" loCatId="process" qsTypeId="urn:microsoft.com/office/officeart/2005/8/quickstyle/simple1" qsCatId="simple" csTypeId="urn:microsoft.com/office/officeart/2005/8/colors/accent0_2" csCatId="mainScheme" phldr="1"/>
      <dgm:spPr/>
    </dgm:pt>
    <dgm:pt modelId="{FD5D1A62-87CD-486D-BA9E-AC937C2B2444}">
      <dgm:prSet phldrT="[Text]"/>
      <dgm:spPr/>
      <dgm:t>
        <a:bodyPr/>
        <a:lstStyle/>
        <a:p>
          <a:r>
            <a:rPr lang="en-ID"/>
            <a:t>Menghitung jumlah Daya Aktif dan Daya Reaktif setiap beban</a:t>
          </a:r>
        </a:p>
      </dgm:t>
    </dgm:pt>
    <dgm:pt modelId="{B373B3E3-3D11-49FF-99F9-0E66450E846C}" type="parTrans" cxnId="{4EF8396E-CF20-46B4-B9F8-3A0719E4B11F}">
      <dgm:prSet/>
      <dgm:spPr/>
      <dgm:t>
        <a:bodyPr/>
        <a:lstStyle/>
        <a:p>
          <a:endParaRPr lang="en-ID"/>
        </a:p>
      </dgm:t>
    </dgm:pt>
    <dgm:pt modelId="{6C118F74-7B90-489D-A228-79F5B2205A82}" type="sibTrans" cxnId="{4EF8396E-CF20-46B4-B9F8-3A0719E4B11F}">
      <dgm:prSet/>
      <dgm:spPr/>
      <dgm:t>
        <a:bodyPr/>
        <a:lstStyle/>
        <a:p>
          <a:endParaRPr lang="en-ID"/>
        </a:p>
      </dgm:t>
    </dgm:pt>
    <dgm:pt modelId="{F41A8ED6-4A47-49D6-8994-BC9E0ECD177A}">
      <dgm:prSet phldrT="[Text]"/>
      <dgm:spPr/>
      <dgm:t>
        <a:bodyPr/>
        <a:lstStyle/>
        <a:p>
          <a:r>
            <a:rPr lang="en-ID"/>
            <a:t>Membuat penjadwalan setiap beban sesuai dengan spesifikasi</a:t>
          </a:r>
        </a:p>
      </dgm:t>
    </dgm:pt>
    <dgm:pt modelId="{809C14BA-C9D6-4087-9A49-80C5E2C782C6}" type="parTrans" cxnId="{CED0DD00-827B-4744-B150-C60C7C90B92F}">
      <dgm:prSet/>
      <dgm:spPr/>
      <dgm:t>
        <a:bodyPr/>
        <a:lstStyle/>
        <a:p>
          <a:endParaRPr lang="en-ID"/>
        </a:p>
      </dgm:t>
    </dgm:pt>
    <dgm:pt modelId="{FFC49FC0-9E55-4507-9105-6659161E26A1}" type="sibTrans" cxnId="{CED0DD00-827B-4744-B150-C60C7C90B92F}">
      <dgm:prSet/>
      <dgm:spPr/>
      <dgm:t>
        <a:bodyPr/>
        <a:lstStyle/>
        <a:p>
          <a:endParaRPr lang="en-ID"/>
        </a:p>
      </dgm:t>
    </dgm:pt>
    <dgm:pt modelId="{5B22CE60-C745-4969-992C-010CBE06F04D}">
      <dgm:prSet phldrT="[Text]"/>
      <dgm:spPr/>
      <dgm:t>
        <a:bodyPr/>
        <a:lstStyle/>
        <a:p>
          <a:r>
            <a:rPr lang="en-ID"/>
            <a:t>Menghitur parameter Generator, Line, dan Trafo sesuai dengan spesifikasi</a:t>
          </a:r>
        </a:p>
      </dgm:t>
    </dgm:pt>
    <dgm:pt modelId="{048C8CEB-76F6-4981-993E-BB6AAA947D07}" type="parTrans" cxnId="{ADBDD77B-D54A-4E72-8773-5ACEA8E037DA}">
      <dgm:prSet/>
      <dgm:spPr/>
      <dgm:t>
        <a:bodyPr/>
        <a:lstStyle/>
        <a:p>
          <a:endParaRPr lang="en-ID"/>
        </a:p>
      </dgm:t>
    </dgm:pt>
    <dgm:pt modelId="{ABF8C2DE-F42E-4392-B292-F54B65F24980}" type="sibTrans" cxnId="{ADBDD77B-D54A-4E72-8773-5ACEA8E037DA}">
      <dgm:prSet/>
      <dgm:spPr/>
      <dgm:t>
        <a:bodyPr/>
        <a:lstStyle/>
        <a:p>
          <a:endParaRPr lang="en-ID"/>
        </a:p>
      </dgm:t>
    </dgm:pt>
    <dgm:pt modelId="{FCE56322-8C8E-4854-891C-C89B01CAD101}">
      <dgm:prSet phldrT="[Text]"/>
      <dgm:spPr/>
      <dgm:t>
        <a:bodyPr/>
        <a:lstStyle/>
        <a:p>
          <a:r>
            <a:rPr lang="en-ID"/>
            <a:t>Menyusun rangkaian simulasi MATLAB dengan menggunakan parameter yang telah dihitung sebelumnya.</a:t>
          </a:r>
        </a:p>
      </dgm:t>
    </dgm:pt>
    <dgm:pt modelId="{BA3EA3DF-22E3-4F20-B3AA-8684E36EF1E0}" type="parTrans" cxnId="{626DFA9E-2C7F-469F-8AC6-C18E14578BD3}">
      <dgm:prSet/>
      <dgm:spPr/>
      <dgm:t>
        <a:bodyPr/>
        <a:lstStyle/>
        <a:p>
          <a:endParaRPr lang="en-ID"/>
        </a:p>
      </dgm:t>
    </dgm:pt>
    <dgm:pt modelId="{592D41F5-3911-4D75-869C-A3A154A6BF81}" type="sibTrans" cxnId="{626DFA9E-2C7F-469F-8AC6-C18E14578BD3}">
      <dgm:prSet/>
      <dgm:spPr/>
      <dgm:t>
        <a:bodyPr/>
        <a:lstStyle/>
        <a:p>
          <a:endParaRPr lang="en-ID"/>
        </a:p>
      </dgm:t>
    </dgm:pt>
    <dgm:pt modelId="{350EEDAB-D16A-4288-8681-4ACB559B6D0A}">
      <dgm:prSet phldrT="[Text]"/>
      <dgm:spPr/>
      <dgm:t>
        <a:bodyPr/>
        <a:lstStyle/>
        <a:p>
          <a:r>
            <a:rPr lang="en-ID"/>
            <a:t>Melakukan simulasi analisis aliran daya dan analisi hubung singkat sesuai dengan studi kasus pada bagian pertanyaan</a:t>
          </a:r>
        </a:p>
      </dgm:t>
    </dgm:pt>
    <dgm:pt modelId="{65959EF3-6A67-404E-8430-2FB4C3FFE50B}" type="parTrans" cxnId="{CF7E3BE3-EE26-4364-AF1B-ED624E89B366}">
      <dgm:prSet/>
      <dgm:spPr/>
      <dgm:t>
        <a:bodyPr/>
        <a:lstStyle/>
        <a:p>
          <a:endParaRPr lang="en-ID"/>
        </a:p>
      </dgm:t>
    </dgm:pt>
    <dgm:pt modelId="{7E215971-BD7E-410E-BD52-91D585ECAF16}" type="sibTrans" cxnId="{CF7E3BE3-EE26-4364-AF1B-ED624E89B366}">
      <dgm:prSet/>
      <dgm:spPr/>
      <dgm:t>
        <a:bodyPr/>
        <a:lstStyle/>
        <a:p>
          <a:endParaRPr lang="en-ID"/>
        </a:p>
      </dgm:t>
    </dgm:pt>
    <dgm:pt modelId="{D0B4A76D-5402-41DE-816C-94FFC470A8BE}">
      <dgm:prSet phldrT="[Text]"/>
      <dgm:spPr/>
      <dgm:t>
        <a:bodyPr/>
        <a:lstStyle/>
        <a:p>
          <a:r>
            <a:rPr lang="en-ID"/>
            <a:t>Memastikan hasil yang diperoleh sesuai dengan spesifikasi</a:t>
          </a:r>
        </a:p>
      </dgm:t>
    </dgm:pt>
    <dgm:pt modelId="{6F96AF1A-BA49-4D8A-9B13-D4AF42629B5B}" type="parTrans" cxnId="{26B98F0F-A3AA-4F95-8767-3E961F1BD6E7}">
      <dgm:prSet/>
      <dgm:spPr/>
      <dgm:t>
        <a:bodyPr/>
        <a:lstStyle/>
        <a:p>
          <a:endParaRPr lang="en-ID"/>
        </a:p>
      </dgm:t>
    </dgm:pt>
    <dgm:pt modelId="{394CFC90-5042-4325-BF07-64B56F351841}" type="sibTrans" cxnId="{26B98F0F-A3AA-4F95-8767-3E961F1BD6E7}">
      <dgm:prSet/>
      <dgm:spPr/>
      <dgm:t>
        <a:bodyPr/>
        <a:lstStyle/>
        <a:p>
          <a:endParaRPr lang="en-ID"/>
        </a:p>
      </dgm:t>
    </dgm:pt>
    <dgm:pt modelId="{7214C1F1-3870-494B-B5C0-B7FCD3DFB453}" type="pres">
      <dgm:prSet presAssocID="{76BA053A-F67F-44AC-8159-572B83FDF8A1}" presName="linearFlow" presStyleCnt="0">
        <dgm:presLayoutVars>
          <dgm:resizeHandles val="exact"/>
        </dgm:presLayoutVars>
      </dgm:prSet>
      <dgm:spPr/>
    </dgm:pt>
    <dgm:pt modelId="{4E60359E-7BD3-4291-97B1-AB1C4624F9D2}" type="pres">
      <dgm:prSet presAssocID="{FD5D1A62-87CD-486D-BA9E-AC937C2B2444}" presName="node" presStyleLbl="node1" presStyleIdx="0" presStyleCnt="6" custScaleX="360458">
        <dgm:presLayoutVars>
          <dgm:bulletEnabled val="1"/>
        </dgm:presLayoutVars>
      </dgm:prSet>
      <dgm:spPr/>
    </dgm:pt>
    <dgm:pt modelId="{300E6FBE-D887-4F88-B8B3-22C821345B9A}" type="pres">
      <dgm:prSet presAssocID="{6C118F74-7B90-489D-A228-79F5B2205A82}" presName="sibTrans" presStyleLbl="sibTrans2D1" presStyleIdx="0" presStyleCnt="5"/>
      <dgm:spPr/>
    </dgm:pt>
    <dgm:pt modelId="{12962EDD-06C4-45A8-82D2-A54A4D351065}" type="pres">
      <dgm:prSet presAssocID="{6C118F74-7B90-489D-A228-79F5B2205A82}" presName="connectorText" presStyleLbl="sibTrans2D1" presStyleIdx="0" presStyleCnt="5"/>
      <dgm:spPr/>
    </dgm:pt>
    <dgm:pt modelId="{B8E45124-3F8F-4D27-B9A0-F68FC40C77AA}" type="pres">
      <dgm:prSet presAssocID="{F41A8ED6-4A47-49D6-8994-BC9E0ECD177A}" presName="node" presStyleLbl="node1" presStyleIdx="1" presStyleCnt="6" custScaleX="359416">
        <dgm:presLayoutVars>
          <dgm:bulletEnabled val="1"/>
        </dgm:presLayoutVars>
      </dgm:prSet>
      <dgm:spPr/>
    </dgm:pt>
    <dgm:pt modelId="{1245C0DA-DAE0-4467-B73C-069D459C902C}" type="pres">
      <dgm:prSet presAssocID="{FFC49FC0-9E55-4507-9105-6659161E26A1}" presName="sibTrans" presStyleLbl="sibTrans2D1" presStyleIdx="1" presStyleCnt="5"/>
      <dgm:spPr/>
    </dgm:pt>
    <dgm:pt modelId="{FB9D90A0-CF0B-4271-A0FD-3F9C0E1AFB1E}" type="pres">
      <dgm:prSet presAssocID="{FFC49FC0-9E55-4507-9105-6659161E26A1}" presName="connectorText" presStyleLbl="sibTrans2D1" presStyleIdx="1" presStyleCnt="5"/>
      <dgm:spPr/>
    </dgm:pt>
    <dgm:pt modelId="{52C82C3F-4EF2-46A6-91BC-83966B1DDF2C}" type="pres">
      <dgm:prSet presAssocID="{5B22CE60-C745-4969-992C-010CBE06F04D}" presName="node" presStyleLbl="node1" presStyleIdx="2" presStyleCnt="6" custScaleX="360458">
        <dgm:presLayoutVars>
          <dgm:bulletEnabled val="1"/>
        </dgm:presLayoutVars>
      </dgm:prSet>
      <dgm:spPr/>
    </dgm:pt>
    <dgm:pt modelId="{2B3D7D38-483D-47BC-96BF-1A3FEEDCC5D0}" type="pres">
      <dgm:prSet presAssocID="{ABF8C2DE-F42E-4392-B292-F54B65F24980}" presName="sibTrans" presStyleLbl="sibTrans2D1" presStyleIdx="2" presStyleCnt="5"/>
      <dgm:spPr/>
    </dgm:pt>
    <dgm:pt modelId="{8CE1BA04-D601-43B5-84AC-AF7952EB81E3}" type="pres">
      <dgm:prSet presAssocID="{ABF8C2DE-F42E-4392-B292-F54B65F24980}" presName="connectorText" presStyleLbl="sibTrans2D1" presStyleIdx="2" presStyleCnt="5"/>
      <dgm:spPr/>
    </dgm:pt>
    <dgm:pt modelId="{5CFEF2C7-C490-4B5F-B491-3E8EB7E3AEA2}" type="pres">
      <dgm:prSet presAssocID="{FCE56322-8C8E-4854-891C-C89B01CAD101}" presName="node" presStyleLbl="node1" presStyleIdx="3" presStyleCnt="6" custScaleX="361953">
        <dgm:presLayoutVars>
          <dgm:bulletEnabled val="1"/>
        </dgm:presLayoutVars>
      </dgm:prSet>
      <dgm:spPr/>
    </dgm:pt>
    <dgm:pt modelId="{2241612E-38B7-476D-928E-3C1B7C2E0F6F}" type="pres">
      <dgm:prSet presAssocID="{592D41F5-3911-4D75-869C-A3A154A6BF81}" presName="sibTrans" presStyleLbl="sibTrans2D1" presStyleIdx="3" presStyleCnt="5"/>
      <dgm:spPr/>
    </dgm:pt>
    <dgm:pt modelId="{D523BA3A-150E-4642-999C-B6C1F1F45A7C}" type="pres">
      <dgm:prSet presAssocID="{592D41F5-3911-4D75-869C-A3A154A6BF81}" presName="connectorText" presStyleLbl="sibTrans2D1" presStyleIdx="3" presStyleCnt="5"/>
      <dgm:spPr/>
    </dgm:pt>
    <dgm:pt modelId="{20B2BAC8-BECE-43B5-8F6D-6C0A276974DD}" type="pres">
      <dgm:prSet presAssocID="{350EEDAB-D16A-4288-8681-4ACB559B6D0A}" presName="node" presStyleLbl="node1" presStyleIdx="4" presStyleCnt="6" custScaleX="361953">
        <dgm:presLayoutVars>
          <dgm:bulletEnabled val="1"/>
        </dgm:presLayoutVars>
      </dgm:prSet>
      <dgm:spPr/>
    </dgm:pt>
    <dgm:pt modelId="{5C3DEEF3-3EBA-4917-B15E-C62AB3B7047F}" type="pres">
      <dgm:prSet presAssocID="{7E215971-BD7E-410E-BD52-91D585ECAF16}" presName="sibTrans" presStyleLbl="sibTrans2D1" presStyleIdx="4" presStyleCnt="5"/>
      <dgm:spPr/>
    </dgm:pt>
    <dgm:pt modelId="{DD06343D-6C77-48F0-8891-FCD0BB9F2923}" type="pres">
      <dgm:prSet presAssocID="{7E215971-BD7E-410E-BD52-91D585ECAF16}" presName="connectorText" presStyleLbl="sibTrans2D1" presStyleIdx="4" presStyleCnt="5"/>
      <dgm:spPr/>
    </dgm:pt>
    <dgm:pt modelId="{8B9C0E04-3844-444C-83BA-2B0F97AFEFDC}" type="pres">
      <dgm:prSet presAssocID="{D0B4A76D-5402-41DE-816C-94FFC470A8BE}" presName="node" presStyleLbl="node1" presStyleIdx="5" presStyleCnt="6" custScaleX="360458">
        <dgm:presLayoutVars>
          <dgm:bulletEnabled val="1"/>
        </dgm:presLayoutVars>
      </dgm:prSet>
      <dgm:spPr/>
    </dgm:pt>
  </dgm:ptLst>
  <dgm:cxnLst>
    <dgm:cxn modelId="{CED0DD00-827B-4744-B150-C60C7C90B92F}" srcId="{76BA053A-F67F-44AC-8159-572B83FDF8A1}" destId="{F41A8ED6-4A47-49D6-8994-BC9E0ECD177A}" srcOrd="1" destOrd="0" parTransId="{809C14BA-C9D6-4087-9A49-80C5E2C782C6}" sibTransId="{FFC49FC0-9E55-4507-9105-6659161E26A1}"/>
    <dgm:cxn modelId="{BEBE310F-0341-43E3-B50C-565CE25966F3}" type="presOf" srcId="{FCE56322-8C8E-4854-891C-C89B01CAD101}" destId="{5CFEF2C7-C490-4B5F-B491-3E8EB7E3AEA2}" srcOrd="0" destOrd="0" presId="urn:microsoft.com/office/officeart/2005/8/layout/process2"/>
    <dgm:cxn modelId="{26B98F0F-A3AA-4F95-8767-3E961F1BD6E7}" srcId="{76BA053A-F67F-44AC-8159-572B83FDF8A1}" destId="{D0B4A76D-5402-41DE-816C-94FFC470A8BE}" srcOrd="5" destOrd="0" parTransId="{6F96AF1A-BA49-4D8A-9B13-D4AF42629B5B}" sibTransId="{394CFC90-5042-4325-BF07-64B56F351841}"/>
    <dgm:cxn modelId="{193FFF0F-5EBD-4256-8CF9-6D924AC9AF58}" type="presOf" srcId="{ABF8C2DE-F42E-4392-B292-F54B65F24980}" destId="{8CE1BA04-D601-43B5-84AC-AF7952EB81E3}" srcOrd="1" destOrd="0" presId="urn:microsoft.com/office/officeart/2005/8/layout/process2"/>
    <dgm:cxn modelId="{2E0E0D1B-7C9E-47FB-92CF-2D5238E03AD1}" type="presOf" srcId="{FFC49FC0-9E55-4507-9105-6659161E26A1}" destId="{1245C0DA-DAE0-4467-B73C-069D459C902C}" srcOrd="0" destOrd="0" presId="urn:microsoft.com/office/officeart/2005/8/layout/process2"/>
    <dgm:cxn modelId="{2FA4FC3F-441F-45F5-9963-BB1FB040D822}" type="presOf" srcId="{7E215971-BD7E-410E-BD52-91D585ECAF16}" destId="{DD06343D-6C77-48F0-8891-FCD0BB9F2923}" srcOrd="1" destOrd="0" presId="urn:microsoft.com/office/officeart/2005/8/layout/process2"/>
    <dgm:cxn modelId="{EB2D6966-E12A-49F7-AF20-848A1F056C0F}" type="presOf" srcId="{592D41F5-3911-4D75-869C-A3A154A6BF81}" destId="{2241612E-38B7-476D-928E-3C1B7C2E0F6F}" srcOrd="0" destOrd="0" presId="urn:microsoft.com/office/officeart/2005/8/layout/process2"/>
    <dgm:cxn modelId="{4EF8396E-CF20-46B4-B9F8-3A0719E4B11F}" srcId="{76BA053A-F67F-44AC-8159-572B83FDF8A1}" destId="{FD5D1A62-87CD-486D-BA9E-AC937C2B2444}" srcOrd="0" destOrd="0" parTransId="{B373B3E3-3D11-49FF-99F9-0E66450E846C}" sibTransId="{6C118F74-7B90-489D-A228-79F5B2205A82}"/>
    <dgm:cxn modelId="{1495FB78-5499-401F-A975-79555001A5DA}" type="presOf" srcId="{ABF8C2DE-F42E-4392-B292-F54B65F24980}" destId="{2B3D7D38-483D-47BC-96BF-1A3FEEDCC5D0}" srcOrd="0" destOrd="0" presId="urn:microsoft.com/office/officeart/2005/8/layout/process2"/>
    <dgm:cxn modelId="{A0568579-4FBB-4F7B-8ED9-58AE281C336B}" type="presOf" srcId="{F41A8ED6-4A47-49D6-8994-BC9E0ECD177A}" destId="{B8E45124-3F8F-4D27-B9A0-F68FC40C77AA}" srcOrd="0" destOrd="0" presId="urn:microsoft.com/office/officeart/2005/8/layout/process2"/>
    <dgm:cxn modelId="{ADBDD77B-D54A-4E72-8773-5ACEA8E037DA}" srcId="{76BA053A-F67F-44AC-8159-572B83FDF8A1}" destId="{5B22CE60-C745-4969-992C-010CBE06F04D}" srcOrd="2" destOrd="0" parTransId="{048C8CEB-76F6-4981-993E-BB6AAA947D07}" sibTransId="{ABF8C2DE-F42E-4392-B292-F54B65F24980}"/>
    <dgm:cxn modelId="{C5263693-5B36-4E5F-9486-0983A0EB80FC}" type="presOf" srcId="{FFC49FC0-9E55-4507-9105-6659161E26A1}" destId="{FB9D90A0-CF0B-4271-A0FD-3F9C0E1AFB1E}" srcOrd="1" destOrd="0" presId="urn:microsoft.com/office/officeart/2005/8/layout/process2"/>
    <dgm:cxn modelId="{8AFDCA94-C79B-44A3-BE7F-0E9915D6BE6D}" type="presOf" srcId="{D0B4A76D-5402-41DE-816C-94FFC470A8BE}" destId="{8B9C0E04-3844-444C-83BA-2B0F97AFEFDC}" srcOrd="0" destOrd="0" presId="urn:microsoft.com/office/officeart/2005/8/layout/process2"/>
    <dgm:cxn modelId="{6EA7929D-ED13-4D72-88FD-45825E065A98}" type="presOf" srcId="{5B22CE60-C745-4969-992C-010CBE06F04D}" destId="{52C82C3F-4EF2-46A6-91BC-83966B1DDF2C}" srcOrd="0" destOrd="0" presId="urn:microsoft.com/office/officeart/2005/8/layout/process2"/>
    <dgm:cxn modelId="{626DFA9E-2C7F-469F-8AC6-C18E14578BD3}" srcId="{76BA053A-F67F-44AC-8159-572B83FDF8A1}" destId="{FCE56322-8C8E-4854-891C-C89B01CAD101}" srcOrd="3" destOrd="0" parTransId="{BA3EA3DF-22E3-4F20-B3AA-8684E36EF1E0}" sibTransId="{592D41F5-3911-4D75-869C-A3A154A6BF81}"/>
    <dgm:cxn modelId="{2D4882AF-EEEA-4E56-BE17-BF6960154B29}" type="presOf" srcId="{592D41F5-3911-4D75-869C-A3A154A6BF81}" destId="{D523BA3A-150E-4642-999C-B6C1F1F45A7C}" srcOrd="1" destOrd="0" presId="urn:microsoft.com/office/officeart/2005/8/layout/process2"/>
    <dgm:cxn modelId="{77A8D8B9-6A34-4602-B10B-787B4CD69BBB}" type="presOf" srcId="{FD5D1A62-87CD-486D-BA9E-AC937C2B2444}" destId="{4E60359E-7BD3-4291-97B1-AB1C4624F9D2}" srcOrd="0" destOrd="0" presId="urn:microsoft.com/office/officeart/2005/8/layout/process2"/>
    <dgm:cxn modelId="{010489DA-5192-4A06-8F2A-177407E21BE4}" type="presOf" srcId="{350EEDAB-D16A-4288-8681-4ACB559B6D0A}" destId="{20B2BAC8-BECE-43B5-8F6D-6C0A276974DD}" srcOrd="0" destOrd="0" presId="urn:microsoft.com/office/officeart/2005/8/layout/process2"/>
    <dgm:cxn modelId="{3E2489E0-49F6-4084-9C6A-4A12E819EF31}" type="presOf" srcId="{7E215971-BD7E-410E-BD52-91D585ECAF16}" destId="{5C3DEEF3-3EBA-4917-B15E-C62AB3B7047F}" srcOrd="0" destOrd="0" presId="urn:microsoft.com/office/officeart/2005/8/layout/process2"/>
    <dgm:cxn modelId="{CF7E3BE3-EE26-4364-AF1B-ED624E89B366}" srcId="{76BA053A-F67F-44AC-8159-572B83FDF8A1}" destId="{350EEDAB-D16A-4288-8681-4ACB559B6D0A}" srcOrd="4" destOrd="0" parTransId="{65959EF3-6A67-404E-8430-2FB4C3FFE50B}" sibTransId="{7E215971-BD7E-410E-BD52-91D585ECAF16}"/>
    <dgm:cxn modelId="{115A8FE6-CFA4-44F6-A5A0-E3F5C5B6254F}" type="presOf" srcId="{76BA053A-F67F-44AC-8159-572B83FDF8A1}" destId="{7214C1F1-3870-494B-B5C0-B7FCD3DFB453}" srcOrd="0" destOrd="0" presId="urn:microsoft.com/office/officeart/2005/8/layout/process2"/>
    <dgm:cxn modelId="{A937D7EF-83E2-4E81-92E6-C84A833973DC}" type="presOf" srcId="{6C118F74-7B90-489D-A228-79F5B2205A82}" destId="{12962EDD-06C4-45A8-82D2-A54A4D351065}" srcOrd="1" destOrd="0" presId="urn:microsoft.com/office/officeart/2005/8/layout/process2"/>
    <dgm:cxn modelId="{A26095FC-BE73-43A9-BE5C-F173EAA6896D}" type="presOf" srcId="{6C118F74-7B90-489D-A228-79F5B2205A82}" destId="{300E6FBE-D887-4F88-B8B3-22C821345B9A}" srcOrd="0" destOrd="0" presId="urn:microsoft.com/office/officeart/2005/8/layout/process2"/>
    <dgm:cxn modelId="{FFE9588B-4240-42F9-AF14-E36587AF050A}" type="presParOf" srcId="{7214C1F1-3870-494B-B5C0-B7FCD3DFB453}" destId="{4E60359E-7BD3-4291-97B1-AB1C4624F9D2}" srcOrd="0" destOrd="0" presId="urn:microsoft.com/office/officeart/2005/8/layout/process2"/>
    <dgm:cxn modelId="{9E84C2B1-41C4-45F5-BEA3-71E8565EE665}" type="presParOf" srcId="{7214C1F1-3870-494B-B5C0-B7FCD3DFB453}" destId="{300E6FBE-D887-4F88-B8B3-22C821345B9A}" srcOrd="1" destOrd="0" presId="urn:microsoft.com/office/officeart/2005/8/layout/process2"/>
    <dgm:cxn modelId="{3338FA72-6CCB-4194-8415-41D2A7964A46}" type="presParOf" srcId="{300E6FBE-D887-4F88-B8B3-22C821345B9A}" destId="{12962EDD-06C4-45A8-82D2-A54A4D351065}" srcOrd="0" destOrd="0" presId="urn:microsoft.com/office/officeart/2005/8/layout/process2"/>
    <dgm:cxn modelId="{2EB5B6F4-7E22-4561-BE8E-6B2474B1D9B9}" type="presParOf" srcId="{7214C1F1-3870-494B-B5C0-B7FCD3DFB453}" destId="{B8E45124-3F8F-4D27-B9A0-F68FC40C77AA}" srcOrd="2" destOrd="0" presId="urn:microsoft.com/office/officeart/2005/8/layout/process2"/>
    <dgm:cxn modelId="{39A001A6-3F4E-485C-8099-DAF64B252ED2}" type="presParOf" srcId="{7214C1F1-3870-494B-B5C0-B7FCD3DFB453}" destId="{1245C0DA-DAE0-4467-B73C-069D459C902C}" srcOrd="3" destOrd="0" presId="urn:microsoft.com/office/officeart/2005/8/layout/process2"/>
    <dgm:cxn modelId="{460875C6-9ED1-4E8F-8C7E-F9F69864EC8A}" type="presParOf" srcId="{1245C0DA-DAE0-4467-B73C-069D459C902C}" destId="{FB9D90A0-CF0B-4271-A0FD-3F9C0E1AFB1E}" srcOrd="0" destOrd="0" presId="urn:microsoft.com/office/officeart/2005/8/layout/process2"/>
    <dgm:cxn modelId="{16D61B2A-89C0-4CC0-BEC5-35E5E808D153}" type="presParOf" srcId="{7214C1F1-3870-494B-B5C0-B7FCD3DFB453}" destId="{52C82C3F-4EF2-46A6-91BC-83966B1DDF2C}" srcOrd="4" destOrd="0" presId="urn:microsoft.com/office/officeart/2005/8/layout/process2"/>
    <dgm:cxn modelId="{2874867A-24A7-4FC7-9E07-9D395DD75021}" type="presParOf" srcId="{7214C1F1-3870-494B-B5C0-B7FCD3DFB453}" destId="{2B3D7D38-483D-47BC-96BF-1A3FEEDCC5D0}" srcOrd="5" destOrd="0" presId="urn:microsoft.com/office/officeart/2005/8/layout/process2"/>
    <dgm:cxn modelId="{3F23C7DC-E535-4301-B1CF-5AADF4293860}" type="presParOf" srcId="{2B3D7D38-483D-47BC-96BF-1A3FEEDCC5D0}" destId="{8CE1BA04-D601-43B5-84AC-AF7952EB81E3}" srcOrd="0" destOrd="0" presId="urn:microsoft.com/office/officeart/2005/8/layout/process2"/>
    <dgm:cxn modelId="{31854604-4F1A-43FF-802D-F4F2B76F2926}" type="presParOf" srcId="{7214C1F1-3870-494B-B5C0-B7FCD3DFB453}" destId="{5CFEF2C7-C490-4B5F-B491-3E8EB7E3AEA2}" srcOrd="6" destOrd="0" presId="urn:microsoft.com/office/officeart/2005/8/layout/process2"/>
    <dgm:cxn modelId="{EF2FB832-24F3-421F-8FEE-4AFECDC0F6FB}" type="presParOf" srcId="{7214C1F1-3870-494B-B5C0-B7FCD3DFB453}" destId="{2241612E-38B7-476D-928E-3C1B7C2E0F6F}" srcOrd="7" destOrd="0" presId="urn:microsoft.com/office/officeart/2005/8/layout/process2"/>
    <dgm:cxn modelId="{21C7FF66-57DB-4C32-A92E-751A54FA3A2E}" type="presParOf" srcId="{2241612E-38B7-476D-928E-3C1B7C2E0F6F}" destId="{D523BA3A-150E-4642-999C-B6C1F1F45A7C}" srcOrd="0" destOrd="0" presId="urn:microsoft.com/office/officeart/2005/8/layout/process2"/>
    <dgm:cxn modelId="{C4535789-9838-47ED-B317-FD284DCF7816}" type="presParOf" srcId="{7214C1F1-3870-494B-B5C0-B7FCD3DFB453}" destId="{20B2BAC8-BECE-43B5-8F6D-6C0A276974DD}" srcOrd="8" destOrd="0" presId="urn:microsoft.com/office/officeart/2005/8/layout/process2"/>
    <dgm:cxn modelId="{D0E8E17A-33A3-45C4-87E6-89632FE40E96}" type="presParOf" srcId="{7214C1F1-3870-494B-B5C0-B7FCD3DFB453}" destId="{5C3DEEF3-3EBA-4917-B15E-C62AB3B7047F}" srcOrd="9" destOrd="0" presId="urn:microsoft.com/office/officeart/2005/8/layout/process2"/>
    <dgm:cxn modelId="{088EC318-391E-431F-990C-C4C1102E077C}" type="presParOf" srcId="{5C3DEEF3-3EBA-4917-B15E-C62AB3B7047F}" destId="{DD06343D-6C77-48F0-8891-FCD0BB9F2923}" srcOrd="0" destOrd="0" presId="urn:microsoft.com/office/officeart/2005/8/layout/process2"/>
    <dgm:cxn modelId="{6C43579A-1ADD-4249-BA44-DE83C78C9254}" type="presParOf" srcId="{7214C1F1-3870-494B-B5C0-B7FCD3DFB453}" destId="{8B9C0E04-3844-444C-83BA-2B0F97AFEFDC}" srcOrd="10" destOrd="0" presId="urn:microsoft.com/office/officeart/2005/8/layout/process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0359E-7BD3-4291-97B1-AB1C4624F9D2}">
      <dsp:nvSpPr>
        <dsp:cNvPr id="0" name=""/>
        <dsp:cNvSpPr/>
      </dsp:nvSpPr>
      <dsp:spPr>
        <a:xfrm>
          <a:off x="-4148" y="2654"/>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ng jumlah Daya Aktif dan Daya Reaktif setiap beban</a:t>
          </a:r>
        </a:p>
      </dsp:txBody>
      <dsp:txXfrm>
        <a:off x="6174" y="12976"/>
        <a:ext cx="2849598" cy="331791"/>
      </dsp:txXfrm>
    </dsp:sp>
    <dsp:sp modelId="{300E6FBE-D887-4F88-B8B3-22C821345B9A}">
      <dsp:nvSpPr>
        <dsp:cNvPr id="0" name=""/>
        <dsp:cNvSpPr/>
      </dsp:nvSpPr>
      <dsp:spPr>
        <a:xfrm rot="5400000">
          <a:off x="1364890" y="36390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377116"/>
        <a:ext cx="95157" cy="92514"/>
      </dsp:txXfrm>
    </dsp:sp>
    <dsp:sp modelId="{B8E45124-3F8F-4D27-B9A0-F68FC40C77AA}">
      <dsp:nvSpPr>
        <dsp:cNvPr id="0" name=""/>
        <dsp:cNvSpPr/>
      </dsp:nvSpPr>
      <dsp:spPr>
        <a:xfrm>
          <a:off x="0" y="531307"/>
          <a:ext cx="2861945"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buat penjadwalan setiap beban sesuai dengan spesifikasi</a:t>
          </a:r>
        </a:p>
      </dsp:txBody>
      <dsp:txXfrm>
        <a:off x="10322" y="541629"/>
        <a:ext cx="2841301" cy="331791"/>
      </dsp:txXfrm>
    </dsp:sp>
    <dsp:sp modelId="{1245C0DA-DAE0-4467-B73C-069D459C902C}">
      <dsp:nvSpPr>
        <dsp:cNvPr id="0" name=""/>
        <dsp:cNvSpPr/>
      </dsp:nvSpPr>
      <dsp:spPr>
        <a:xfrm rot="5400000">
          <a:off x="1364890" y="892554"/>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905770"/>
        <a:ext cx="95157" cy="92514"/>
      </dsp:txXfrm>
    </dsp:sp>
    <dsp:sp modelId="{52C82C3F-4EF2-46A6-91BC-83966B1DDF2C}">
      <dsp:nvSpPr>
        <dsp:cNvPr id="0" name=""/>
        <dsp:cNvSpPr/>
      </dsp:nvSpPr>
      <dsp:spPr>
        <a:xfrm>
          <a:off x="-4148" y="1059960"/>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ghitur parameter Generator, Line, dan Trafo sesuai dengan spesifikasi</a:t>
          </a:r>
        </a:p>
      </dsp:txBody>
      <dsp:txXfrm>
        <a:off x="6174" y="1070282"/>
        <a:ext cx="2849598" cy="331791"/>
      </dsp:txXfrm>
    </dsp:sp>
    <dsp:sp modelId="{2B3D7D38-483D-47BC-96BF-1A3FEEDCC5D0}">
      <dsp:nvSpPr>
        <dsp:cNvPr id="0" name=""/>
        <dsp:cNvSpPr/>
      </dsp:nvSpPr>
      <dsp:spPr>
        <a:xfrm rot="5400000">
          <a:off x="1364890" y="1421207"/>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434423"/>
        <a:ext cx="95157" cy="92514"/>
      </dsp:txXfrm>
    </dsp:sp>
    <dsp:sp modelId="{5CFEF2C7-C490-4B5F-B491-3E8EB7E3AEA2}">
      <dsp:nvSpPr>
        <dsp:cNvPr id="0" name=""/>
        <dsp:cNvSpPr/>
      </dsp:nvSpPr>
      <dsp:spPr>
        <a:xfrm>
          <a:off x="-10100" y="1588613"/>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nyusun rangkaian simulasi MATLAB dengan menggunakan parameter yang telah dihitung sebelumnya.</a:t>
          </a:r>
        </a:p>
      </dsp:txBody>
      <dsp:txXfrm>
        <a:off x="222" y="1598935"/>
        <a:ext cx="2861502" cy="331791"/>
      </dsp:txXfrm>
    </dsp:sp>
    <dsp:sp modelId="{2241612E-38B7-476D-928E-3C1B7C2E0F6F}">
      <dsp:nvSpPr>
        <dsp:cNvPr id="0" name=""/>
        <dsp:cNvSpPr/>
      </dsp:nvSpPr>
      <dsp:spPr>
        <a:xfrm rot="5400000">
          <a:off x="1364890" y="1949860"/>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1963076"/>
        <a:ext cx="95157" cy="92514"/>
      </dsp:txXfrm>
    </dsp:sp>
    <dsp:sp modelId="{20B2BAC8-BECE-43B5-8F6D-6C0A276974DD}">
      <dsp:nvSpPr>
        <dsp:cNvPr id="0" name=""/>
        <dsp:cNvSpPr/>
      </dsp:nvSpPr>
      <dsp:spPr>
        <a:xfrm>
          <a:off x="-10100" y="2117266"/>
          <a:ext cx="2882146"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lakukan simulasi analisis aliran daya dan analisi hubung singkat sesuai dengan studi kasus pada bagian pertanyaan</a:t>
          </a:r>
        </a:p>
      </dsp:txBody>
      <dsp:txXfrm>
        <a:off x="222" y="2127588"/>
        <a:ext cx="2861502" cy="331791"/>
      </dsp:txXfrm>
    </dsp:sp>
    <dsp:sp modelId="{5C3DEEF3-3EBA-4917-B15E-C62AB3B7047F}">
      <dsp:nvSpPr>
        <dsp:cNvPr id="0" name=""/>
        <dsp:cNvSpPr/>
      </dsp:nvSpPr>
      <dsp:spPr>
        <a:xfrm rot="5400000">
          <a:off x="1364890" y="2478513"/>
          <a:ext cx="132163" cy="15859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266700">
            <a:lnSpc>
              <a:spcPct val="90000"/>
            </a:lnSpc>
            <a:spcBef>
              <a:spcPct val="0"/>
            </a:spcBef>
            <a:spcAft>
              <a:spcPct val="35000"/>
            </a:spcAft>
            <a:buNone/>
          </a:pPr>
          <a:endParaRPr lang="en-ID" sz="600" kern="1200"/>
        </a:p>
      </dsp:txBody>
      <dsp:txXfrm rot="-5400000">
        <a:off x="1383394" y="2491729"/>
        <a:ext cx="95157" cy="92514"/>
      </dsp:txXfrm>
    </dsp:sp>
    <dsp:sp modelId="{8B9C0E04-3844-444C-83BA-2B0F97AFEFDC}">
      <dsp:nvSpPr>
        <dsp:cNvPr id="0" name=""/>
        <dsp:cNvSpPr/>
      </dsp:nvSpPr>
      <dsp:spPr>
        <a:xfrm>
          <a:off x="-4148" y="2645919"/>
          <a:ext cx="2870242" cy="352435"/>
        </a:xfrm>
        <a:prstGeom prst="roundRect">
          <a:avLst>
            <a:gd name="adj" fmla="val 10000"/>
          </a:avLst>
        </a:prstGeom>
        <a:solidFill>
          <a:schemeClr val="lt1">
            <a:hueOff val="0"/>
            <a:satOff val="0"/>
            <a:lumOff val="0"/>
            <a:alphaOff val="0"/>
          </a:schemeClr>
        </a:solidFill>
        <a:ln w="25400" cap="flat" cmpd="sng" algn="ctr">
          <a:solidFill>
            <a:schemeClr val="dk2">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ID" sz="700" kern="1200"/>
            <a:t>Memastikan hasil yang diperoleh sesuai dengan spesifikasi</a:t>
          </a:r>
        </a:p>
      </dsp:txBody>
      <dsp:txXfrm>
        <a:off x="6174" y="2656241"/>
        <a:ext cx="2849598" cy="33179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2">
  <dgm:title val=""/>
  <dgm:desc val=""/>
  <dgm:catLst>
    <dgm:cat type="process"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linearFlow">
    <dgm:varLst>
      <dgm:resizeHandles val="exact"/>
    </dgm:varLst>
    <dgm:alg type="lin">
      <dgm:param type="linDir" val="fromT"/>
    </dgm:alg>
    <dgm:shape xmlns:r="http://schemas.openxmlformats.org/officeDocument/2006/relationships" r:blip="">
      <dgm:adjLst/>
    </dgm:shape>
    <dgm:presOf/>
    <dgm:constrLst>
      <dgm:constr type="h" for="ch" ptType="node" refType="h"/>
      <dgm:constr type="h" for="ch" ptType="sibTrans" refType="h" refFor="ch" refPtType="node" fact="0.5"/>
      <dgm:constr type="w" for="ch" ptType="node"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choose name="Name0">
          <dgm:if name="Name1" axis="root des" ptType="all node" func="maxDepth" op="gt" val="1">
            <dgm:alg type="tx">
              <dgm:param type="parTxLTRAlign" val="l"/>
              <dgm:param type="parTxRTLAlign" val="r"/>
              <dgm:param type="txAnchorVertCh" val="mid"/>
            </dgm:alg>
          </dgm:if>
          <dgm:else name="Name2">
            <dgm:alg type="tx"/>
          </dgm:else>
        </dgm:choose>
        <dgm:shape xmlns:r="http://schemas.openxmlformats.org/officeDocument/2006/relationships" type="roundRect" r:blip="">
          <dgm:adjLst>
            <dgm:adj idx="1" val="0.1"/>
          </dgm:adjLst>
        </dgm:shape>
        <dgm:presOf axis="desOrSelf" ptType="node"/>
        <dgm:constrLst>
          <dgm:constr type="w" refType="h" fact="1.8"/>
          <dgm:constr type="tMarg" refType="primFontSz" fact="0.3"/>
          <dgm:constr type="bMarg" refType="primFontSz" fact="0.3"/>
          <dgm:constr type="lMarg" refType="primFontSz" fact="0.3"/>
          <dgm:constr type="rMarg" refType="primFontSz" fact="0.3"/>
        </dgm:constrLst>
        <dgm:ruleLst>
          <dgm:rule type="primFontSz" val="18" fact="NaN" max="NaN"/>
          <dgm:rule type="w" val="NaN" fact="4" max="NaN"/>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w" refType="h" fact="0.9"/>
            <dgm:constr type="connDist"/>
            <dgm:constr type="wArH" refType="w" fact="0.5"/>
            <dgm:constr type="hArH" refType="w"/>
            <dgm:constr type="stemThick" refType="w" fact="0.6"/>
            <dgm:constr type="begPad" refType="connDist" fact="0.125"/>
            <dgm:constr type="endPad" refType="connDist" fact="0.125"/>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3AA40B25-8721-4EB4-A422-8F737BFA7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Laporan &amp; Panduan Penulisan Laporan -  05112011.dotx</Template>
  <TotalTime>2535</TotalTime>
  <Pages>1</Pages>
  <Words>7090</Words>
  <Characters>40416</Characters>
  <Application>Microsoft Office Word</Application>
  <DocSecurity>4</DocSecurity>
  <Lines>336</Lines>
  <Paragraphs>94</Paragraphs>
  <ScaleCrop>false</ScaleCrop>
  <HeadingPairs>
    <vt:vector size="2" baseType="variant">
      <vt:variant>
        <vt:lpstr>Title</vt:lpstr>
      </vt:variant>
      <vt:variant>
        <vt:i4>1</vt:i4>
      </vt:variant>
    </vt:vector>
  </HeadingPairs>
  <TitlesOfParts>
    <vt:vector size="1" baseType="lpstr">
      <vt:lpstr>JUDUL PERCOBAAN</vt:lpstr>
    </vt:vector>
  </TitlesOfParts>
  <Company>Sony Electronics, Inc.</Company>
  <LinksUpToDate>false</LinksUpToDate>
  <CharactersWithSpaces>4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DUL PERCOBAAN</dc:title>
  <dc:subject/>
  <dc:creator>Harry</dc:creator>
  <cp:keywords/>
  <cp:lastModifiedBy>Chessy Anggraini Putri H</cp:lastModifiedBy>
  <cp:revision>1085</cp:revision>
  <cp:lastPrinted>2019-02-15T00:02:00Z</cp:lastPrinted>
  <dcterms:created xsi:type="dcterms:W3CDTF">2025-05-15T02:29:00Z</dcterms:created>
  <dcterms:modified xsi:type="dcterms:W3CDTF">2025-05-18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5-05-14T12:29:52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15b1150e-aaa3-43d2-87b2-ba02ee37b5b0</vt:lpwstr>
  </property>
  <property fmtid="{D5CDD505-2E9C-101B-9397-08002B2CF9AE}" pid="8" name="MSIP_Label_38b525e5-f3da-4501-8f1e-526b6769fc56_ContentBits">
    <vt:lpwstr>0</vt:lpwstr>
  </property>
  <property fmtid="{D5CDD505-2E9C-101B-9397-08002B2CF9AE}" pid="9" name="MSIP_Label_38b525e5-f3da-4501-8f1e-526b6769fc56_Tag">
    <vt:lpwstr>10, 3, 0, 1</vt:lpwstr>
  </property>
  <property fmtid="{D5CDD505-2E9C-101B-9397-08002B2CF9AE}" pid="10" name="ZOTERO_PREF_1">
    <vt:lpwstr>&lt;data data-version="3" zotero-version="6.0.36"&gt;&lt;session id="3JsSb37q"/&gt;&lt;style id="http://www.zotero.org/styles/ieee" locale="id-ID" hasBibliography="1" bibliographyStyleHasBeenSet="1"/&gt;&lt;prefs&gt;&lt;pref name="fieldType" value="Field"/&gt;&lt;pref name="automaticJour</vt:lpwstr>
  </property>
  <property fmtid="{D5CDD505-2E9C-101B-9397-08002B2CF9AE}" pid="11" name="ZOTERO_PREF_2">
    <vt:lpwstr>nalAbbreviations" value="true"/&gt;&lt;/prefs&gt;&lt;/data&gt;</vt:lpwstr>
  </property>
</Properties>
</file>